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07FB46EF" w:rsidR="00736FF5" w:rsidRDefault="00401B29" w:rsidP="001D341E">
      <w:pPr>
        <w:pStyle w:val="Title"/>
        <w:keepNext w:val="0"/>
        <w:keepLines w:val="0"/>
        <w:spacing w:after="0" w:line="480" w:lineRule="auto"/>
        <w:contextualSpacing/>
        <w:mirrorIndents/>
        <w:jc w:val="both"/>
        <w:rPr>
          <w:sz w:val="36"/>
          <w:szCs w:val="36"/>
        </w:rPr>
      </w:pPr>
      <w:r w:rsidRPr="00C038C3">
        <w:rPr>
          <w:sz w:val="36"/>
          <w:szCs w:val="36"/>
        </w:rPr>
        <w:t xml:space="preserve">Evaluating drivers of spatiotemporal </w:t>
      </w:r>
      <w:r w:rsidR="004D3D40">
        <w:rPr>
          <w:sz w:val="36"/>
          <w:szCs w:val="36"/>
        </w:rPr>
        <w:t xml:space="preserve">individual condition </w:t>
      </w:r>
      <w:r w:rsidRPr="00C038C3">
        <w:rPr>
          <w:sz w:val="36"/>
          <w:szCs w:val="36"/>
        </w:rPr>
        <w:t xml:space="preserve">of </w:t>
      </w:r>
      <w:r w:rsidR="00635045">
        <w:rPr>
          <w:sz w:val="36"/>
          <w:szCs w:val="36"/>
        </w:rPr>
        <w:t xml:space="preserve">a </w:t>
      </w:r>
      <w:r w:rsidR="00635045" w:rsidRPr="00635045">
        <w:rPr>
          <w:sz w:val="36"/>
          <w:szCs w:val="36"/>
        </w:rPr>
        <w:t>bottom-associated marine fish</w:t>
      </w:r>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proofErr w:type="spellStart"/>
      <w:proofErr w:type="gramStart"/>
      <w:r w:rsidR="00297164" w:rsidRPr="00C038C3">
        <w:t>Anderson</w:t>
      </w:r>
      <w:r w:rsidR="003508D1" w:rsidRPr="00C038C3">
        <w:rPr>
          <w:vertAlign w:val="superscript"/>
        </w:rPr>
        <w:t>b</w:t>
      </w:r>
      <w:r w:rsidR="008620C7">
        <w:rPr>
          <w:vertAlign w:val="superscript"/>
        </w:rPr>
        <w:t>,c</w:t>
      </w:r>
      <w:proofErr w:type="spellEnd"/>
      <w:proofErr w:type="gramEnd"/>
      <w:r w:rsidR="00297164" w:rsidRPr="00C038C3">
        <w:t xml:space="preserve">, </w:t>
      </w:r>
      <w:proofErr w:type="spellStart"/>
      <w:r w:rsidR="009D3BCC">
        <w:t>Mayya</w:t>
      </w:r>
      <w:proofErr w:type="spellEnd"/>
      <w:r w:rsidR="009D3BCC">
        <w:t xml:space="preserve"> </w:t>
      </w:r>
      <w:proofErr w:type="spellStart"/>
      <w:r w:rsidR="009D3BCC">
        <w:t>Gogina</w:t>
      </w:r>
      <w:r w:rsidR="00FB5A52">
        <w:rPr>
          <w:vertAlign w:val="superscript"/>
        </w:rPr>
        <w:t>d</w:t>
      </w:r>
      <w:proofErr w:type="spellEnd"/>
      <w:r w:rsidR="009D3BCC">
        <w:t xml:space="preserve">, </w:t>
      </w:r>
      <w:r w:rsidRPr="00C038C3">
        <w:t xml:space="preserve">Michele </w:t>
      </w:r>
      <w:proofErr w:type="spellStart"/>
      <w:r w:rsidRPr="00C038C3">
        <w:t>Casini</w:t>
      </w:r>
      <w:r w:rsidRPr="00C038C3">
        <w:rPr>
          <w:vertAlign w:val="superscript"/>
        </w:rPr>
        <w:t>a</w:t>
      </w:r>
      <w:r w:rsidR="00C13494">
        <w:rPr>
          <w:vertAlign w:val="superscript"/>
        </w:rPr>
        <w:t>,</w:t>
      </w:r>
      <w:r w:rsidR="00FB5A52">
        <w:rPr>
          <w:vertAlign w:val="superscript"/>
        </w:rPr>
        <w:t>e</w:t>
      </w:r>
      <w:proofErr w:type="spellEnd"/>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 xml:space="preserve">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w:t>
      </w:r>
    </w:p>
    <w:p w14:paraId="7C1D7F69" w14:textId="65E55499" w:rsidR="00121E20" w:rsidRDefault="00121E20" w:rsidP="001D341E">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r w:rsidRPr="00261869">
        <w:rPr>
          <w:vertAlign w:val="superscript"/>
        </w:rPr>
        <w:t>c</w:t>
      </w:r>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 xml:space="preserve">Leibniz Institute for Baltic Sea Research, </w:t>
      </w:r>
      <w:proofErr w:type="spellStart"/>
      <w:r w:rsidRPr="006511E6">
        <w:t>Seestraße</w:t>
      </w:r>
      <w:proofErr w:type="spellEnd"/>
      <w:r w:rsidRPr="006511E6">
        <w:t xml:space="preserve"> 15, 18119 Rostock, Germany</w:t>
      </w:r>
    </w:p>
    <w:p w14:paraId="5C995520" w14:textId="5E3E7C0A" w:rsidR="005B73F1" w:rsidRPr="00C038C3" w:rsidRDefault="006511E6" w:rsidP="00552801">
      <w:pPr>
        <w:spacing w:line="480" w:lineRule="auto"/>
        <w:contextualSpacing/>
        <w:mirrorIndents/>
        <w:jc w:val="both"/>
      </w:pPr>
      <w:r>
        <w:rPr>
          <w:vertAlign w:val="superscript"/>
        </w:rPr>
        <w:t>e</w:t>
      </w:r>
      <w:r w:rsidR="005B73F1" w:rsidRPr="00C038C3">
        <w:rPr>
          <w:vertAlign w:val="superscript"/>
        </w:rPr>
        <w:t xml:space="preserve"> </w:t>
      </w:r>
      <w:r w:rsidR="005B73F1" w:rsidRPr="00C038C3">
        <w:t xml:space="preserve">University of Bologna, Department of Biological, Geological and Environmental Sciences, Via </w:t>
      </w:r>
      <w:proofErr w:type="spellStart"/>
      <w:r w:rsidR="005B73F1" w:rsidRPr="00C038C3">
        <w:t>Selmi</w:t>
      </w:r>
      <w:proofErr w:type="spellEnd"/>
      <w:r w:rsidR="005B73F1" w:rsidRPr="00C038C3">
        <w:t xml:space="preserve"> 3, 40126 Bologna, Italy</w:t>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xml:space="preserve">, Sweden, Tel.: +46(0)104784137, email: </w:t>
      </w:r>
      <w:hyperlink r:id="rId8"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2897476" w14:textId="77777777" w:rsidR="005B1E9D" w:rsidRDefault="005B1E9D" w:rsidP="00310E82">
      <w:pPr>
        <w:spacing w:line="480" w:lineRule="auto"/>
        <w:contextualSpacing/>
        <w:mirrorIndents/>
        <w:jc w:val="both"/>
        <w:rPr>
          <w:b/>
          <w:sz w:val="28"/>
          <w:szCs w:val="28"/>
        </w:rPr>
      </w:pPr>
    </w:p>
    <w:p w14:paraId="3FC94550" w14:textId="77777777" w:rsidR="005B1E9D" w:rsidRDefault="005B1E9D" w:rsidP="00310E82">
      <w:pPr>
        <w:spacing w:line="480" w:lineRule="auto"/>
        <w:contextualSpacing/>
        <w:mirrorIndents/>
        <w:jc w:val="both"/>
        <w:rPr>
          <w:b/>
          <w:sz w:val="28"/>
          <w:szCs w:val="28"/>
        </w:rPr>
      </w:pPr>
    </w:p>
    <w:p w14:paraId="62EFE454" w14:textId="77777777" w:rsidR="005B1E9D" w:rsidRDefault="005B1E9D" w:rsidP="00310E82">
      <w:pPr>
        <w:spacing w:line="480" w:lineRule="auto"/>
        <w:contextualSpacing/>
        <w:mirrorIndents/>
        <w:jc w:val="both"/>
        <w:rPr>
          <w:b/>
          <w:sz w:val="28"/>
          <w:szCs w:val="28"/>
        </w:rPr>
      </w:pPr>
    </w:p>
    <w:p w14:paraId="2C7D7D4C" w14:textId="77777777" w:rsidR="005B1E9D" w:rsidRDefault="005B1E9D" w:rsidP="00310E82">
      <w:pPr>
        <w:spacing w:line="480" w:lineRule="auto"/>
        <w:contextualSpacing/>
        <w:mirrorIndents/>
        <w:jc w:val="both"/>
        <w:rPr>
          <w:b/>
          <w:sz w:val="28"/>
          <w:szCs w:val="28"/>
        </w:rPr>
      </w:pPr>
    </w:p>
    <w:p w14:paraId="31D333A1" w14:textId="66A6EA75"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3168526A" w:rsidR="00B21FFF" w:rsidRDefault="009F2F3E" w:rsidP="00552801">
      <w:pPr>
        <w:spacing w:line="480" w:lineRule="auto"/>
        <w:contextualSpacing/>
        <w:mirrorIndents/>
        <w:jc w:val="both"/>
        <w:rPr>
          <w:bCs/>
        </w:rPr>
      </w:pPr>
      <w:r w:rsidRPr="00C038C3">
        <w:rPr>
          <w:bCs/>
        </w:rPr>
        <w:t xml:space="preserve">Le </w:t>
      </w:r>
      <w:proofErr w:type="spellStart"/>
      <w:r w:rsidRPr="00C038C3">
        <w:rPr>
          <w:bCs/>
        </w:rPr>
        <w:t>Cren</w:t>
      </w:r>
      <w:r w:rsidR="005015D2">
        <w:rPr>
          <w:bCs/>
        </w:rPr>
        <w:t>’s</w:t>
      </w:r>
      <w:proofErr w:type="spellEnd"/>
      <w:r w:rsidRPr="00C038C3">
        <w:rPr>
          <w:bCs/>
        </w:rPr>
        <w:t xml:space="preserve"> </w:t>
      </w:r>
      <w:r w:rsidR="0086395A" w:rsidRPr="00C038C3">
        <w:rPr>
          <w:bCs/>
        </w:rPr>
        <w:t>c</w:t>
      </w:r>
      <w:r w:rsidR="00310E82" w:rsidRPr="00C038C3">
        <w:rPr>
          <w:bCs/>
        </w:rPr>
        <w:t>ondition</w:t>
      </w:r>
      <w:r w:rsidRPr="00C038C3">
        <w:rPr>
          <w:bCs/>
        </w:rPr>
        <w:t xml:space="preserve"> </w:t>
      </w:r>
      <w:r w:rsidR="006E5502">
        <w:rPr>
          <w:bCs/>
        </w:rPr>
        <w:t>factor</w:t>
      </w:r>
      <w:r w:rsidR="00310E82" w:rsidRPr="00C038C3">
        <w:rPr>
          <w:bCs/>
        </w:rPr>
        <w:t xml:space="preserve">, </w:t>
      </w:r>
      <w:r w:rsidR="00162A5D" w:rsidRPr="00C038C3">
        <w:rPr>
          <w:bCs/>
        </w:rPr>
        <w:t xml:space="preserve">Spatial analysis, </w:t>
      </w:r>
      <w:proofErr w:type="spellStart"/>
      <w:r w:rsidR="00310E82" w:rsidRPr="00C038C3">
        <w:rPr>
          <w:bCs/>
        </w:rPr>
        <w:t>Spatio</w:t>
      </w:r>
      <w:proofErr w:type="spellEnd"/>
      <w:r w:rsidR="00310E82" w:rsidRPr="00C038C3">
        <w:rPr>
          <w:bCs/>
        </w:rPr>
        <w:t>-temporal models, Density dependence, Deoxygenation</w:t>
      </w:r>
      <w:r w:rsidR="009F1128">
        <w:rPr>
          <w:bCs/>
        </w:rPr>
        <w:t xml:space="preserve">, </w:t>
      </w:r>
      <w:r w:rsidR="00B639ED">
        <w:rPr>
          <w:bCs/>
        </w:rPr>
        <w:t>S</w:t>
      </w:r>
      <w:r w:rsidR="009F1128">
        <w:rPr>
          <w:bCs/>
        </w:rPr>
        <w:t>pecies distribution models</w:t>
      </w:r>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566A4565" w14:textId="102C6D95" w:rsidR="002267E1" w:rsidRDefault="002267E1" w:rsidP="002267E1">
      <w:pPr>
        <w:spacing w:line="480" w:lineRule="auto"/>
        <w:contextualSpacing/>
        <w:mirrorIndents/>
        <w:jc w:val="both"/>
      </w:pPr>
      <w:r>
        <w:t>An organism’s</w:t>
      </w:r>
      <w:r w:rsidRPr="00C038C3">
        <w:t xml:space="preserve"> body condition describe</w:t>
      </w:r>
      <w:r>
        <w:t>s its</w:t>
      </w:r>
      <w:r w:rsidRPr="00C038C3">
        <w:t xml:space="preserve"> </w:t>
      </w:r>
      <w:r>
        <w:t>mass</w:t>
      </w:r>
      <w:r w:rsidRPr="00C038C3">
        <w:t xml:space="preserve"> given </w:t>
      </w:r>
      <w:r>
        <w:t>its</w:t>
      </w:r>
      <w:r w:rsidRPr="00C038C3">
        <w:t xml:space="preserve"> length and is often positively associated with fitness. </w:t>
      </w:r>
      <w:r>
        <w:t xml:space="preserve">The condition of </w:t>
      </w:r>
      <w:r w:rsidRPr="00C038C3">
        <w:t>Atlantic cod (</w:t>
      </w:r>
      <w:r w:rsidRPr="00C038C3">
        <w:rPr>
          <w:i/>
        </w:rPr>
        <w:t xml:space="preserve">Gadus </w:t>
      </w:r>
      <w:proofErr w:type="spellStart"/>
      <w:r w:rsidRPr="00C038C3">
        <w:rPr>
          <w:i/>
        </w:rPr>
        <w:t>morhua</w:t>
      </w:r>
      <w:proofErr w:type="spellEnd"/>
      <w:r w:rsidRPr="00C038C3">
        <w:t xml:space="preserve">) in </w:t>
      </w:r>
      <w:r w:rsidRPr="00800586">
        <w:t xml:space="preserve">the Baltic Sea has </w:t>
      </w:r>
      <w:r>
        <w:t xml:space="preserve">declined dramatically </w:t>
      </w:r>
      <w:r w:rsidRPr="00800586">
        <w:t xml:space="preserve">since the early </w:t>
      </w:r>
      <w:bookmarkStart w:id="0" w:name="_Hlk86229553"/>
      <w:r w:rsidRPr="00800586">
        <w:t>1990s</w:t>
      </w:r>
      <w:bookmarkEnd w:id="0"/>
      <w:r>
        <w:t xml:space="preserve">, possibly due to increased </w:t>
      </w:r>
      <w:r w:rsidRPr="00AB2D73">
        <w:t>competition</w:t>
      </w:r>
      <w:r>
        <w:t>, food limitation, and hypoxia. However, the effect of biotic and abiotic variables on body condition have not been evaluated at local scales, which is important given spatial heterogeneity.</w:t>
      </w:r>
      <w:r w:rsidRPr="00800586">
        <w:t xml:space="preserve"> </w:t>
      </w:r>
      <w:r>
        <w:t>We evaluate changes in distribution</w:t>
      </w:r>
      <w:r w:rsidR="009F2722">
        <w:t xml:space="preserve">, experienced environmental conditions, </w:t>
      </w:r>
      <w:r>
        <w:t xml:space="preserve">and individual-level condition of cod in relation to covariates at different spatial scales using geostatistical models with </w:t>
      </w:r>
      <w:r w:rsidRPr="00800586">
        <w:t xml:space="preserve">spatial and spatiotemporal random effects. </w:t>
      </w:r>
      <w:r>
        <w:t>O</w:t>
      </w:r>
      <w:r w:rsidRPr="00C038C3">
        <w:t xml:space="preserve">xygen, sprat </w:t>
      </w:r>
      <w:r>
        <w:t>biomass, and</w:t>
      </w:r>
      <w:r w:rsidRPr="00C038C3">
        <w:t xml:space="preserve"> temperature</w:t>
      </w:r>
      <w:r>
        <w:t xml:space="preserve"> </w:t>
      </w:r>
      <w:r w:rsidRPr="00C038C3">
        <w:t xml:space="preserve">were positively related to condition, </w:t>
      </w:r>
      <w:r>
        <w:t xml:space="preserve">and </w:t>
      </w:r>
      <w:r w:rsidRPr="00C038C3">
        <w:t>depth</w:t>
      </w:r>
      <w:r>
        <w:t xml:space="preserve"> </w:t>
      </w:r>
      <w:r w:rsidRPr="00C038C3">
        <w:t>negative</w:t>
      </w:r>
      <w:r>
        <w:t>ly</w:t>
      </w:r>
      <w:r w:rsidRPr="00C038C3">
        <w:t xml:space="preserve"> associat</w:t>
      </w:r>
      <w:r>
        <w:t>ed</w:t>
      </w:r>
      <w:r w:rsidR="009F2722">
        <w:t xml:space="preserve">, but </w:t>
      </w:r>
      <w:r w:rsidRPr="00C038C3">
        <w:t xml:space="preserve">the effect sizes of these variables </w:t>
      </w:r>
      <w:r>
        <w:t>were</w:t>
      </w:r>
      <w:r w:rsidRPr="00C038C3">
        <w:t xml:space="preserve"> small</w:t>
      </w:r>
      <w:r w:rsidR="00982BA4">
        <w:t>—s</w:t>
      </w:r>
      <w:r w:rsidRPr="00C038C3">
        <w:t xml:space="preserve">patial and spatiotemporal </w:t>
      </w:r>
      <w:r>
        <w:t xml:space="preserve">latent variables explained almost five times more variation than fixed effects. </w:t>
      </w:r>
      <w:r w:rsidR="0089767E">
        <w:t>W</w:t>
      </w:r>
      <w:r w:rsidR="009F2722" w:rsidRPr="009F2722">
        <w:t xml:space="preserve">e </w:t>
      </w:r>
      <w:r w:rsidR="0089767E">
        <w:t xml:space="preserve">also </w:t>
      </w:r>
      <w:r w:rsidR="00EF4A4D">
        <w:t xml:space="preserve">show that </w:t>
      </w:r>
      <w:r w:rsidR="00982BA4">
        <w:t xml:space="preserve">accounting </w:t>
      </w:r>
      <w:r w:rsidR="008C6933">
        <w:t xml:space="preserve">for the heterogenous </w:t>
      </w:r>
      <w:r w:rsidR="009F2722" w:rsidRPr="009F2722">
        <w:t>distribution</w:t>
      </w:r>
      <w:r w:rsidR="008C6933">
        <w:t xml:space="preserve"> of cod </w:t>
      </w:r>
      <w:r w:rsidR="005A0E66">
        <w:t xml:space="preserve">leads to both </w:t>
      </w:r>
      <w:r w:rsidR="00C31AA9">
        <w:t xml:space="preserve">lover levels and steeper trends </w:t>
      </w:r>
      <w:r w:rsidR="005A0E66">
        <w:t>over time in experienced oxygen compared to those in the environment</w:t>
      </w:r>
      <w:r w:rsidR="00E375B2">
        <w:t>.</w:t>
      </w:r>
      <w:r w:rsidR="0053329A">
        <w:t xml:space="preserve"> </w:t>
      </w:r>
      <w:r w:rsidRPr="00C038C3">
        <w:t>Understanding</w:t>
      </w:r>
      <w:r w:rsidR="00964C0F">
        <w:t xml:space="preserve"> the</w:t>
      </w:r>
      <w:r w:rsidRPr="00C038C3">
        <w:t xml:space="preserve"> drivers of spatiotemporal variation in body condition </w:t>
      </w:r>
      <w:r>
        <w:t>is critical</w:t>
      </w:r>
      <w:r w:rsidRPr="00C038C3">
        <w:t xml:space="preserve"> </w:t>
      </w:r>
      <w:r>
        <w:t>for predicting responses to</w:t>
      </w:r>
      <w:r w:rsidRPr="00C038C3">
        <w:t xml:space="preserve"> environmental change and </w:t>
      </w:r>
      <w:r>
        <w:t xml:space="preserve">to effective fishery </w:t>
      </w:r>
      <w:r w:rsidRPr="00C038C3">
        <w:t>management</w:t>
      </w:r>
      <w:r w:rsidR="001A6F82">
        <w:t>;</w:t>
      </w:r>
      <w:r>
        <w:t xml:space="preserve"> </w:t>
      </w:r>
      <w:r w:rsidR="005F23F0">
        <w:t xml:space="preserve">yet </w:t>
      </w:r>
      <w:r w:rsidR="00F3693A">
        <w:t>low explanatory power of covariates on individual condition</w:t>
      </w:r>
      <w:r w:rsidR="001C394C">
        <w:t xml:space="preserve"> constitutes a </w:t>
      </w:r>
      <w:r w:rsidR="00F82EE5">
        <w:t xml:space="preserve">major </w:t>
      </w:r>
      <w:r w:rsidR="00EB1B6F">
        <w:t>challen</w:t>
      </w:r>
      <w:r w:rsidR="00F82EE5">
        <w:t>ge</w:t>
      </w:r>
      <w:r w:rsidR="00EB1B6F">
        <w:t>.</w:t>
      </w:r>
      <w:r w:rsidR="00EB1B6F" w:rsidDel="00EB1B6F">
        <w:t xml:space="preserve"> </w:t>
      </w:r>
    </w:p>
    <w:p w14:paraId="3B8CFB45" w14:textId="3B75ABEC" w:rsidR="00E44266" w:rsidRDefault="00E44266" w:rsidP="00552801">
      <w:pPr>
        <w:spacing w:line="480" w:lineRule="auto"/>
        <w:contextualSpacing/>
        <w:mirrorIndents/>
        <w:jc w:val="both"/>
      </w:pPr>
    </w:p>
    <w:p w14:paraId="2C515154" w14:textId="3E921912" w:rsidR="002267E1" w:rsidRDefault="002267E1" w:rsidP="00552801">
      <w:pPr>
        <w:spacing w:line="480" w:lineRule="auto"/>
        <w:contextualSpacing/>
        <w:mirrorIndents/>
        <w:jc w:val="both"/>
      </w:pPr>
    </w:p>
    <w:p w14:paraId="05D8922C" w14:textId="77777777" w:rsidR="002267E1" w:rsidRDefault="002267E1" w:rsidP="00552801">
      <w:pPr>
        <w:spacing w:line="480" w:lineRule="auto"/>
        <w:contextualSpacing/>
        <w:mirrorIndents/>
        <w:jc w:val="both"/>
      </w:pPr>
    </w:p>
    <w:p w14:paraId="72A4ED94" w14:textId="77777777" w:rsidR="00305F11" w:rsidRDefault="00305F11" w:rsidP="00552801">
      <w:pPr>
        <w:tabs>
          <w:tab w:val="left" w:pos="927"/>
        </w:tabs>
        <w:spacing w:line="480" w:lineRule="auto"/>
        <w:contextualSpacing/>
        <w:mirrorIndents/>
        <w:jc w:val="both"/>
        <w:rPr>
          <w:b/>
          <w:sz w:val="28"/>
          <w:szCs w:val="28"/>
        </w:rPr>
      </w:pPr>
      <w:bookmarkStart w:id="1" w:name="_kmo410o1ovwf" w:colFirst="0" w:colLast="0"/>
      <w:bookmarkStart w:id="2" w:name="_v4bo7gucfsoa" w:colFirst="0" w:colLast="0"/>
      <w:bookmarkEnd w:id="1"/>
      <w:bookmarkEnd w:id="2"/>
    </w:p>
    <w:p w14:paraId="181AF2E5" w14:textId="77777777" w:rsidR="00A226A3" w:rsidRDefault="00A226A3" w:rsidP="00552801">
      <w:pPr>
        <w:tabs>
          <w:tab w:val="left" w:pos="927"/>
        </w:tabs>
        <w:spacing w:line="480" w:lineRule="auto"/>
        <w:contextualSpacing/>
        <w:mirrorIndents/>
        <w:jc w:val="both"/>
        <w:rPr>
          <w:b/>
          <w:sz w:val="28"/>
          <w:szCs w:val="28"/>
        </w:rPr>
      </w:pPr>
    </w:p>
    <w:p w14:paraId="1B49D05E" w14:textId="77777777" w:rsidR="00A226A3" w:rsidRDefault="00A226A3" w:rsidP="00552801">
      <w:pPr>
        <w:tabs>
          <w:tab w:val="left" w:pos="927"/>
        </w:tabs>
        <w:spacing w:line="480" w:lineRule="auto"/>
        <w:contextualSpacing/>
        <w:mirrorIndents/>
        <w:jc w:val="both"/>
        <w:rPr>
          <w:b/>
          <w:sz w:val="28"/>
          <w:szCs w:val="28"/>
        </w:rPr>
      </w:pPr>
    </w:p>
    <w:p w14:paraId="1FA248BA" w14:textId="77777777" w:rsidR="00A226A3" w:rsidRDefault="00A226A3" w:rsidP="00552801">
      <w:pPr>
        <w:tabs>
          <w:tab w:val="left" w:pos="927"/>
        </w:tabs>
        <w:spacing w:line="480" w:lineRule="auto"/>
        <w:contextualSpacing/>
        <w:mirrorIndents/>
        <w:jc w:val="both"/>
        <w:rPr>
          <w:b/>
          <w:sz w:val="28"/>
          <w:szCs w:val="28"/>
        </w:rPr>
      </w:pPr>
    </w:p>
    <w:p w14:paraId="33A41D71" w14:textId="2A6F0CF3" w:rsidR="00736FF5" w:rsidRPr="00C038C3" w:rsidRDefault="00401B29" w:rsidP="00552801">
      <w:pPr>
        <w:tabs>
          <w:tab w:val="left" w:pos="927"/>
        </w:tabs>
        <w:spacing w:line="480" w:lineRule="auto"/>
        <w:contextualSpacing/>
        <w:mirrorIndents/>
        <w:jc w:val="both"/>
        <w:rPr>
          <w:b/>
          <w:sz w:val="28"/>
          <w:szCs w:val="28"/>
        </w:rPr>
      </w:pPr>
      <w:r w:rsidRPr="00C038C3">
        <w:rPr>
          <w:b/>
          <w:sz w:val="28"/>
          <w:szCs w:val="28"/>
        </w:rPr>
        <w:lastRenderedPageBreak/>
        <w:t>Introduction</w:t>
      </w:r>
    </w:p>
    <w:p w14:paraId="34171922" w14:textId="7901400E"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E74C62">
        <w:instrText xml:space="preserve"> ADDIN ZOTERO_ITEM CSL_CITATION {"citationID":"SHvVRC2n","properties":{"formattedCitation":"(Nash {\\i{}et al.}, 2006; Thorson, 2015)","plainCitation":"(Nash et al., 2006; Thorson, 2015)","noteIndex":0},"citationItems":[{"id":2195,"uris":["http://zotero.org/users/6116610/items/9ZYSPDCR"],"itemData":{"id":2195,"type":"article-journal","container-title":"Fisheries","issue":"5","language":"en","page":"236-238","title":"The origin of fulton's condition factor: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E74C62" w:rsidRPr="00E74C62">
        <w:rPr>
          <w:lang w:val="en-GB"/>
        </w:rPr>
        <w:t xml:space="preserve">(Nash </w:t>
      </w:r>
      <w:r w:rsidR="00E74C62" w:rsidRPr="00E74C62">
        <w:rPr>
          <w:i/>
          <w:iCs/>
          <w:lang w:val="en-GB"/>
        </w:rPr>
        <w:t>et al.</w:t>
      </w:r>
      <w:r w:rsidR="00E74C62" w:rsidRPr="00E74C62">
        <w:rPr>
          <w:lang w:val="en-GB"/>
        </w:rPr>
        <w:t>, 2006; Thorson, 2015)</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r>
        <w:t xml:space="preserve">is </w:t>
      </w:r>
      <w:r w:rsidR="00E0392A" w:rsidRPr="00C038C3">
        <w:t xml:space="preserve">often positively associated with fitness </w:t>
      </w:r>
      <w:r w:rsidR="00E0392A" w:rsidRPr="00C038C3">
        <w:fldChar w:fldCharType="begin"/>
      </w:r>
      <w:r w:rsidR="00E74C62">
        <w:instrText xml:space="preserve"> ADDIN ZOTERO_ITEM CSL_CITATION {"citationID":"I66ntHQ7","properties":{"formattedCitation":"(Morgan {\\i{}et al.}, 2010; Thorson, 2015)","plainCitation":"(Morgan et al., 2010; Thorson, 2015)","noteIndex":0},"citationItems":[{"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E0392A" w:rsidRPr="00C038C3">
        <w:fldChar w:fldCharType="separate"/>
      </w:r>
      <w:r w:rsidR="00E74C62" w:rsidRPr="00E74C62">
        <w:rPr>
          <w:lang w:val="en-GB"/>
        </w:rPr>
        <w:t xml:space="preserve">(Morgan </w:t>
      </w:r>
      <w:r w:rsidR="00E74C62" w:rsidRPr="00E74C62">
        <w:rPr>
          <w:i/>
          <w:iCs/>
          <w:lang w:val="en-GB"/>
        </w:rPr>
        <w:t>et al.</w:t>
      </w:r>
      <w:r w:rsidR="00E74C62" w:rsidRPr="00E74C62">
        <w:rPr>
          <w:lang w:val="en-GB"/>
        </w:rPr>
        <w:t>, 2010; Thorson, 2015)</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E74C62">
        <w:instrText xml:space="preserve"> ADDIN ZOTERO_ITEM CSL_CITATION {"citationID":"xNp2crmD","properties":{"formattedCitation":"(Hislop {\\i{}et al.}, 1978; Marshall and Frank, 1999)","plainCitation":"(Hislop et al., 1978; Marshall and Frank, 1999)","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E74C62" w:rsidRPr="00E74C62">
        <w:rPr>
          <w:lang w:val="en-GB"/>
        </w:rPr>
        <w:t xml:space="preserve">(Hislop </w:t>
      </w:r>
      <w:r w:rsidR="00E74C62" w:rsidRPr="00E74C62">
        <w:rPr>
          <w:i/>
          <w:iCs/>
          <w:lang w:val="en-GB"/>
        </w:rPr>
        <w:t>et al.</w:t>
      </w:r>
      <w:r w:rsidR="00E74C62" w:rsidRPr="00E74C62">
        <w:rPr>
          <w:lang w:val="en-GB"/>
        </w:rPr>
        <w:t>, 1978; Marshall and Frank, 1999)</w:t>
      </w:r>
      <w:r w:rsidR="00E0392A" w:rsidRPr="00C038C3">
        <w:fldChar w:fldCharType="end"/>
      </w:r>
      <w:r w:rsidR="00E0392A" w:rsidRPr="00C038C3">
        <w:t xml:space="preserve">, and poor condition increases the likelihood of skipped spawning </w:t>
      </w:r>
      <w:r w:rsidR="00E0392A" w:rsidRPr="00C038C3">
        <w:fldChar w:fldCharType="begin"/>
      </w:r>
      <w:r w:rsidR="00E74C62">
        <w:instrText xml:space="preserve"> ADDIN ZOTERO_ITEM CSL_CITATION {"citationID":"z9l5e6oy","properties":{"formattedCitation":"(J\\uc0\\u248{}rgensen {\\i{}et al.}, 2006; Mion {\\i{}et al.}, 2018)","plainCitation":"(Jørgensen et al., 2006; Mion et al., 2018)","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E74C62" w:rsidRPr="00E74C62">
        <w:rPr>
          <w:lang w:val="en-GB"/>
        </w:rPr>
        <w:t xml:space="preserve">(Jørgensen </w:t>
      </w:r>
      <w:r w:rsidR="00E74C62" w:rsidRPr="00E74C62">
        <w:rPr>
          <w:i/>
          <w:iCs/>
          <w:lang w:val="en-GB"/>
        </w:rPr>
        <w:t>et al.</w:t>
      </w:r>
      <w:r w:rsidR="00E74C62" w:rsidRPr="00E74C62">
        <w:rPr>
          <w:lang w:val="en-GB"/>
        </w:rPr>
        <w:t xml:space="preserve">, 2006; Mion </w:t>
      </w:r>
      <w:r w:rsidR="00E74C62" w:rsidRPr="00E74C62">
        <w:rPr>
          <w:i/>
          <w:iCs/>
          <w:lang w:val="en-GB"/>
        </w:rPr>
        <w:t>et al.</w:t>
      </w:r>
      <w:r w:rsidR="00E74C62" w:rsidRPr="00E74C62">
        <w:rPr>
          <w:lang w:val="en-GB"/>
        </w:rPr>
        <w:t>, 2018)</w:t>
      </w:r>
      <w:r w:rsidR="00E0392A" w:rsidRPr="00C038C3">
        <w:fldChar w:fldCharType="end"/>
      </w:r>
      <w:r w:rsidR="00E0392A" w:rsidRPr="00C038C3">
        <w:t xml:space="preserve"> and can lower chances of survival</w:t>
      </w:r>
      <w:r w:rsidR="00CE4504">
        <w:t xml:space="preserve"> </w:t>
      </w:r>
      <w:r w:rsidR="00E0392A" w:rsidRPr="00C038C3">
        <w:fldChar w:fldCharType="begin"/>
      </w:r>
      <w:r w:rsidR="00E74C62">
        <w:instrText xml:space="preserve"> ADDIN ZOTERO_ITEM CSL_CITATION {"citationID":"kgy14Wsz","properties":{"formattedCitation":"(Dutil and Lambert, 2000; Casini {\\i{}et al.}, 2016b)","plainCitation":"(Dutil and Lambert, 2000; Casini et al., 2016b)","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E74C62" w:rsidRPr="00E74C62">
        <w:rPr>
          <w:lang w:val="en-GB"/>
        </w:rPr>
        <w:t xml:space="preserve">(Dutil and Lambert, 2000; Casini </w:t>
      </w:r>
      <w:r w:rsidR="00E74C62" w:rsidRPr="00E74C62">
        <w:rPr>
          <w:i/>
          <w:iCs/>
          <w:lang w:val="en-GB"/>
        </w:rPr>
        <w:t>et al.</w:t>
      </w:r>
      <w:r w:rsidR="00E74C62" w:rsidRPr="00E74C62">
        <w:rPr>
          <w:lang w:val="en-GB"/>
        </w:rPr>
        <w:t>, 2016b)</w:t>
      </w:r>
      <w:r w:rsidR="00E0392A" w:rsidRPr="00C038C3">
        <w:fldChar w:fldCharType="end"/>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E74C62">
        <w:instrText xml:space="preserve"> ADDIN ZOTERO_ITEM CSL_CITATION {"citationID":"2KYYxj9J","properties":{"formattedCitation":"(Thorson, 2015; Gr\\uc0\\u252{}ss {\\i{}et al.}, 2020)","plainCitation":"(Thorson, 2015; Grüss et al., 202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E74C62" w:rsidRPr="00E74C62">
        <w:rPr>
          <w:lang w:val="en-GB"/>
        </w:rPr>
        <w:t xml:space="preserve">(Thorson, 2015; Grüss </w:t>
      </w:r>
      <w:r w:rsidR="00E74C62" w:rsidRPr="00E74C62">
        <w:rPr>
          <w:i/>
          <w:iCs/>
          <w:lang w:val="en-GB"/>
        </w:rPr>
        <w:t>et al.</w:t>
      </w:r>
      <w:r w:rsidR="00E74C62" w:rsidRPr="00E74C62">
        <w:rPr>
          <w:lang w:val="en-GB"/>
        </w:rPr>
        <w:t>, 2020)</w:t>
      </w:r>
      <w:r w:rsidR="00E0392A" w:rsidRPr="00C038C3">
        <w:fldChar w:fldCharType="end"/>
      </w:r>
      <w:r w:rsidR="00E0392A" w:rsidRPr="00C038C3">
        <w:t xml:space="preserve">. </w:t>
      </w:r>
    </w:p>
    <w:p w14:paraId="5645EAB0" w14:textId="08492A8E" w:rsidR="00EF7D30" w:rsidRPr="00C038C3" w:rsidRDefault="00DD7764" w:rsidP="00273A21">
      <w:pPr>
        <w:spacing w:line="480" w:lineRule="auto"/>
        <w:ind w:firstLine="284"/>
        <w:contextualSpacing/>
        <w:mirrorIndents/>
        <w:jc w:val="both"/>
      </w:pPr>
      <w:r>
        <w:t xml:space="preserve">Because of the link to food consumption, </w:t>
      </w:r>
      <w:r w:rsidR="00233A89">
        <w:t>i</w:t>
      </w:r>
      <w:r w:rsidR="00233A89" w:rsidRPr="00C038C3">
        <w:t xml:space="preserve">nterannual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E74C62">
        <w:instrText xml:space="preserve"> ADDIN ZOTERO_ITEM CSL_CITATION {"citationID":"dXNtL914","properties":{"formattedCitation":"(Cardinale and Arrhenius, 2000; Casini {\\i{}et al.}, 2006; Thorson, 2015; Gr\\uc0\\u252{}ss {\\i{}et al.}, 2020)","plainCitation":"(Cardinale and Arrhenius, 2000; Casini et al., 2006; Thorson, 2015; Grüss et al., 2020)","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lt;i&gt;Clupea harengus&lt;/i&gt;, and sprat, &lt;i&gt;Sprattus sprattus&lt;/i&gt;,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E74C62" w:rsidRPr="00E74C62">
        <w:rPr>
          <w:lang w:val="en-GB"/>
        </w:rPr>
        <w:t xml:space="preserve">(Cardinale and Arrhenius, 2000; Casini </w:t>
      </w:r>
      <w:r w:rsidR="00E74C62" w:rsidRPr="00E74C62">
        <w:rPr>
          <w:i/>
          <w:iCs/>
          <w:lang w:val="en-GB"/>
        </w:rPr>
        <w:t>et al.</w:t>
      </w:r>
      <w:r w:rsidR="00E74C62" w:rsidRPr="00E74C62">
        <w:rPr>
          <w:lang w:val="en-GB"/>
        </w:rPr>
        <w:t xml:space="preserve">, 2006; Thorson, 2015; Grüss </w:t>
      </w:r>
      <w:r w:rsidR="00E74C62" w:rsidRPr="00E74C62">
        <w:rPr>
          <w:i/>
          <w:iCs/>
          <w:lang w:val="en-GB"/>
        </w:rPr>
        <w:t>et al.</w:t>
      </w:r>
      <w:r w:rsidR="00E74C62" w:rsidRPr="00E74C62">
        <w:rPr>
          <w:lang w:val="en-GB"/>
        </w:rPr>
        <w:t>, 2020)</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r w:rsidR="00130780">
        <w:t xml:space="preserve">abiotic </w:t>
      </w:r>
      <w:r w:rsidR="003012E4" w:rsidRPr="00C038C3">
        <w:t xml:space="preserve">environmental </w:t>
      </w:r>
      <w:r w:rsidR="004F6483">
        <w:t>variable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E74C62">
        <w:instrText xml:space="preserve"> ADDIN ZOTERO_ITEM CSL_CITATION {"citationID":"2A354Avx","properties":{"formattedCitation":"(M\\uc0\\u246{}llmann {\\i{}et al.}, 2003; Morgan {\\i{}et al.}, 2010; Thorson, 2015; Gr\\uc0\\u252{}ss {\\i{}et al.}, 2020)","plainCitation":"(Möllmann et al., 2003; Morgan et al., 2010; Thorson, 2015; Grüss et al., 2020)","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lt;i&gt;Pseudocalanus elongatus&lt;/i&gt;,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w:instrText>
      </w:r>
      <w:r w:rsidR="00E74C62" w:rsidRPr="00E74C62">
        <w:rPr>
          <w:lang w:val="sv-SE"/>
        </w:rPr>
        <w:instrText xml:space="preserve">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E74C62" w:rsidRPr="00E74C62">
        <w:rPr>
          <w:lang w:val="sv-SE"/>
        </w:rPr>
        <w:t xml:space="preserve">(Möllmann </w:t>
      </w:r>
      <w:r w:rsidR="00E74C62" w:rsidRPr="00E74C62">
        <w:rPr>
          <w:i/>
          <w:iCs/>
          <w:lang w:val="sv-SE"/>
        </w:rPr>
        <w:t>et al.</w:t>
      </w:r>
      <w:r w:rsidR="00E74C62" w:rsidRPr="00E74C62">
        <w:rPr>
          <w:lang w:val="sv-SE"/>
        </w:rPr>
        <w:t xml:space="preserve">, 2003; Morgan </w:t>
      </w:r>
      <w:r w:rsidR="00E74C62" w:rsidRPr="00E74C62">
        <w:rPr>
          <w:i/>
          <w:iCs/>
          <w:lang w:val="sv-SE"/>
        </w:rPr>
        <w:t>et al.</w:t>
      </w:r>
      <w:r w:rsidR="00E74C62" w:rsidRPr="00E74C62">
        <w:rPr>
          <w:lang w:val="sv-SE"/>
        </w:rPr>
        <w:t xml:space="preserve">, 2010; Thorson, 2015; Grüss </w:t>
      </w:r>
      <w:r w:rsidR="00E74C62" w:rsidRPr="00E74C62">
        <w:rPr>
          <w:i/>
          <w:iCs/>
          <w:lang w:val="sv-SE"/>
        </w:rPr>
        <w:t>et al.</w:t>
      </w:r>
      <w:r w:rsidR="00E74C62" w:rsidRPr="00E74C62">
        <w:rPr>
          <w:lang w:val="sv-SE"/>
        </w:rPr>
        <w:t>, 2020)</w:t>
      </w:r>
      <w:r w:rsidR="003012E4" w:rsidRPr="00C038C3">
        <w:fldChar w:fldCharType="end"/>
      </w:r>
      <w:r w:rsidR="003012E4" w:rsidRPr="00E74C62">
        <w:rPr>
          <w:lang w:val="sv-SE"/>
        </w:rPr>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 xml:space="preserve">expansion of </w:t>
      </w:r>
      <w:r w:rsidR="00177AE8">
        <w:t>“</w:t>
      </w:r>
      <w:r w:rsidR="00A87529" w:rsidRPr="00C038C3">
        <w:t>dead zones</w:t>
      </w:r>
      <w:r w:rsidR="00177AE8">
        <w:t>”</w:t>
      </w:r>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E74C62">
        <w:instrText xml:space="preserve"> ADDIN ZOTERO_ITEM CSL_CITATION {"citationID":"We7aNSHI","properties":{"formattedCitation":"(Casini {\\i{}et al.}, 2016a, 2021)","plainCitation":"(Casini et al., 2016a, 20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D23053" w:rsidRPr="00C038C3">
        <w:fldChar w:fldCharType="separate"/>
      </w:r>
      <w:r w:rsidR="00E74C62" w:rsidRPr="00E74C62">
        <w:rPr>
          <w:lang w:val="en-GB"/>
        </w:rPr>
        <w:t xml:space="preserve">(Casini </w:t>
      </w:r>
      <w:r w:rsidR="00E74C62" w:rsidRPr="00E74C62">
        <w:rPr>
          <w:i/>
          <w:iCs/>
          <w:lang w:val="en-GB"/>
        </w:rPr>
        <w:t>et al.</w:t>
      </w:r>
      <w:r w:rsidR="00E74C62" w:rsidRPr="00E74C62">
        <w:rPr>
          <w:lang w:val="en-GB"/>
        </w:rPr>
        <w:t>, 2016a, 2021)</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E74C62">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license":"© Published in J. Environ. Qual.30:275–281.","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license":"American Association for the Advancement of Science","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license":"©  . Freely available online through the PNAS open access optio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E74C62" w:rsidRPr="00E74C62">
        <w:rPr>
          <w:lang w:val="en-GB"/>
        </w:rPr>
        <w:t xml:space="preserve">(Diaz, 2001; Breitburg, 2002; Diaz and Rosenberg, 2008; Carstensen </w:t>
      </w:r>
      <w:r w:rsidR="00E74C62" w:rsidRPr="00E74C62">
        <w:rPr>
          <w:i/>
          <w:iCs/>
          <w:lang w:val="en-GB"/>
        </w:rPr>
        <w:t>et al.</w:t>
      </w:r>
      <w:r w:rsidR="00E74C62" w:rsidRPr="00E74C62">
        <w:rPr>
          <w:lang w:val="en-GB"/>
        </w:rPr>
        <w:t>, 2014)</w:t>
      </w:r>
      <w:r w:rsidR="00AA2AEA" w:rsidRPr="00C038C3">
        <w:fldChar w:fldCharType="end"/>
      </w:r>
      <w:r w:rsidR="00AA2AEA" w:rsidRPr="00C038C3">
        <w:t xml:space="preserve">. </w:t>
      </w:r>
      <w:r w:rsidR="00C45A00">
        <w:t xml:space="preserve">However, </w:t>
      </w:r>
      <w:r w:rsidR="00D63406">
        <w:t xml:space="preserve">reduced </w:t>
      </w:r>
      <w:r w:rsidR="003A145C">
        <w:t xml:space="preserve">oxygen </w:t>
      </w:r>
      <w:r w:rsidR="00D63406">
        <w:t xml:space="preserve">concentrations also </w:t>
      </w:r>
      <w:r w:rsidR="007920AB">
        <w:t>cause lower food intake rates due to lower metabolic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hypoxia</w:t>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condition </w:t>
      </w:r>
      <w:r w:rsidR="00A217CD" w:rsidRPr="00C038C3">
        <w:t>in a common framework</w:t>
      </w:r>
      <w:r w:rsidR="0018675F" w:rsidRPr="00C038C3">
        <w:t>.</w:t>
      </w:r>
    </w:p>
    <w:p w14:paraId="7E87EC18" w14:textId="0FCF5BB7"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E74C62">
        <w:instrText xml:space="preserve"> ADDIN ZOTERO_ITEM CSL_CITATION {"citationID":"oVV3ZFnH","properties":{"formattedCitation":"(Reusch {\\i{}et al.}, 2018)","plainCitation":"(Reusch et al., 2018)","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issue":"5","language":"EN","license":"Copyright © 2018 The Authors, some rights reserved; exclusive licensee American Association for the Advancement of Science. No claim to original U.S. Government Works. Distributed under a Creative Commons Attribution NonCommercial License 4.0 (CC BY-NC).","note":"publisher: American Association for the Advancement of Science","source":"www.science.org","title":"The Baltic Sea as a time machine for the future coastal ocean","URL":"https://www.science.org/doi/abs/10.1126/sciadv.aar8195","volume":"4","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E74C62" w:rsidRPr="00E74C62">
        <w:rPr>
          <w:lang w:val="en-GB"/>
        </w:rPr>
        <w:t xml:space="preserve">(Reusch </w:t>
      </w:r>
      <w:r w:rsidR="00E74C62" w:rsidRPr="00E74C62">
        <w:rPr>
          <w:i/>
          <w:iCs/>
          <w:lang w:val="en-GB"/>
        </w:rPr>
        <w:t>et al.</w:t>
      </w:r>
      <w:r w:rsidR="00E74C62" w:rsidRPr="00E74C62">
        <w:rPr>
          <w:lang w:val="en-GB"/>
        </w:rPr>
        <w:t>, 2018)</w:t>
      </w:r>
      <w:r w:rsidR="00983BF3" w:rsidRPr="00C038C3">
        <w:fldChar w:fldCharType="end"/>
      </w:r>
      <w:r w:rsidR="005B4694" w:rsidRPr="00C038C3">
        <w:t>. First, in the Eastern Baltic Sea cod stock</w:t>
      </w:r>
      <w:r w:rsidR="001F5EA4">
        <w:t xml:space="preserve"> </w:t>
      </w:r>
      <w:r w:rsidR="001F5EA4">
        <w:lastRenderedPageBreak/>
        <w:t>(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w:t>
      </w:r>
      <w:r w:rsidR="00D53F63">
        <w:t xml:space="preserve">since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E74C62">
        <w:instrText xml:space="preserve"> ADDIN ZOTERO_ITEM CSL_CITATION {"citationID":"i1PkdtEx","properties":{"formattedCitation":"(Casini {\\i{}et al.}, 2016a; Mion {\\i{}et al.}, 2021)","plainCitation":"(Casini et al., 2016a; Mion et al., 20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license":"© 2020 John Wiley &amp; Sons Ltd","note":"_eprint: https://onlinelibrary.wiley.com/doi/pdf/10.1111/faf.12527","page":"413-427","source":"Wiley Online Library","title":"Multidecadal changes in fish growth rates estimated from tagging data: A case study from the Eastern Baltic cod &lt;i&gt;Gadus morhua&lt;/i&gt;,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E74C62" w:rsidRPr="00E74C62">
        <w:rPr>
          <w:lang w:val="en-GB"/>
        </w:rPr>
        <w:t xml:space="preserve">(Casini </w:t>
      </w:r>
      <w:r w:rsidR="00E74C62" w:rsidRPr="00E74C62">
        <w:rPr>
          <w:i/>
          <w:iCs/>
          <w:lang w:val="en-GB"/>
        </w:rPr>
        <w:t>et al.</w:t>
      </w:r>
      <w:r w:rsidR="00E74C62" w:rsidRPr="00E74C62">
        <w:rPr>
          <w:lang w:val="en-GB"/>
        </w:rPr>
        <w:t xml:space="preserve">, 2016a; Mion </w:t>
      </w:r>
      <w:r w:rsidR="00E74C62" w:rsidRPr="00E74C62">
        <w:rPr>
          <w:i/>
          <w:iCs/>
          <w:lang w:val="en-GB"/>
        </w:rPr>
        <w:t>et al.</w:t>
      </w:r>
      <w:r w:rsidR="00E74C62" w:rsidRPr="00E74C62">
        <w:rPr>
          <w:lang w:val="en-GB"/>
        </w:rPr>
        <w:t>, 2021)</w:t>
      </w:r>
      <w:r w:rsidR="00C31D10" w:rsidRPr="00C038C3">
        <w:fldChar w:fldCharType="end"/>
      </w:r>
      <w:r w:rsidR="002E374A" w:rsidRPr="00C038C3">
        <w:t>.</w:t>
      </w:r>
      <w:r w:rsidR="00FE6B82" w:rsidRPr="00C038C3">
        <w:t xml:space="preserve"> </w:t>
      </w:r>
      <w:r w:rsidR="00E93FF7" w:rsidRPr="00C038C3">
        <w:t xml:space="preserve">This has compromised the </w:t>
      </w:r>
      <w:r w:rsidR="00263369" w:rsidRPr="00C038C3">
        <w:t>stock</w:t>
      </w:r>
      <w:r w:rsidR="00285132">
        <w:t>’</w:t>
      </w:r>
      <w:r w:rsidR="00425569">
        <w:t>s</w:t>
      </w:r>
      <w:r w:rsidR="00263369" w:rsidRPr="00C038C3">
        <w:t xml:space="preserve">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r w:rsidR="00FE6B82" w:rsidRPr="00C038C3">
        <w:t xml:space="preserve"> </w:t>
      </w:r>
      <w:r w:rsidR="003526FA" w:rsidRPr="00C038C3">
        <w:fldChar w:fldCharType="begin"/>
      </w:r>
      <w:r w:rsidR="00E74C62">
        <w:instrText xml:space="preserve"> ADDIN ZOTERO_ITEM CSL_CITATION {"citationID":"Lr1t4Xvf","properties":{"formattedCitation":"(ICES, 2021a, 2021b)","plainCitation":"(ICES, 2021a, 2021b)","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collection-title":"ICES Scientific Reports","genre":"Report","title":"Baltic Fisheries Assesment Working Group (WGBFAS). ICES Scientific Reports. Report. https://doi.org/10.17895/ices.pub.8187","URL":"https://doi.org/10.17895/ices.pub.8187","author":[{"family":"ICES","given":""}],"issued":{"date-parts":[["2021"]]},"citation-key":"icesBalticFisheriesAssesment2021"}}],"schema":"https://github.com/citation-style-language/schema/raw/master/csl-citation.json"} </w:instrText>
      </w:r>
      <w:r w:rsidR="003526FA" w:rsidRPr="00C038C3">
        <w:fldChar w:fldCharType="separate"/>
      </w:r>
      <w:r w:rsidR="00E74C62">
        <w:t>(ICES, 2021a, 2021b)</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 xml:space="preserve">ecosystem has seen a major change in the abundance </w:t>
      </w:r>
      <w:r w:rsidR="00876012">
        <w:t xml:space="preserve">and distribution </w:t>
      </w:r>
      <w:r w:rsidR="005B4694" w:rsidRPr="00C038C3">
        <w:t>of both cod and its potential competitor</w:t>
      </w:r>
      <w:r w:rsidR="00282AFF" w:rsidRPr="00C038C3">
        <w:t xml:space="preserve">s </w:t>
      </w:r>
      <w:r w:rsidR="00946F3F">
        <w:t xml:space="preserve">for the </w:t>
      </w:r>
      <w:bookmarkStart w:id="3" w:name="_Hlk92971131"/>
      <w:r w:rsidR="00D61D28">
        <w:t xml:space="preserve">benthic </w:t>
      </w:r>
      <w:r w:rsidR="00134288">
        <w:t xml:space="preserve">prey </w:t>
      </w:r>
      <w:bookmarkEnd w:id="3"/>
      <w:r w:rsidR="00134288" w:rsidRPr="003F095D">
        <w:rPr>
          <w:i/>
          <w:iCs/>
        </w:rPr>
        <w:t xml:space="preserve">Saduria </w:t>
      </w:r>
      <w:proofErr w:type="spellStart"/>
      <w:r w:rsidR="00134288" w:rsidRPr="003F095D">
        <w:rPr>
          <w:i/>
          <w:iCs/>
        </w:rPr>
        <w:t>entomon</w:t>
      </w:r>
      <w:proofErr w:type="spellEnd"/>
      <w:r w:rsidR="006A4B0B" w:rsidRPr="006A4B0B">
        <w:t xml:space="preserve"> </w:t>
      </w:r>
      <w:r w:rsidR="00012D11">
        <w:fldChar w:fldCharType="begin"/>
      </w:r>
      <w:r w:rsidR="00E74C62">
        <w:instrText xml:space="preserve"> ADDIN ZOTERO_ITEM CSL_CITATION {"citationID":"3CuLm9aK","properties":{"formattedCitation":"(Haase {\\i{}et al.}, 2020; Neuenfeldt {\\i{}et al.}, 2020)","plainCitation":"(Haase et al., 2020; Neuenfeldt et al., 2020)","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E74C62" w:rsidRPr="00E74C62">
        <w:rPr>
          <w:lang w:val="en-GB"/>
        </w:rPr>
        <w:t xml:space="preserve">(Haase </w:t>
      </w:r>
      <w:r w:rsidR="00E74C62" w:rsidRPr="00E74C62">
        <w:rPr>
          <w:i/>
          <w:iCs/>
          <w:lang w:val="en-GB"/>
        </w:rPr>
        <w:t>et al.</w:t>
      </w:r>
      <w:r w:rsidR="00E74C62" w:rsidRPr="00E74C62">
        <w:rPr>
          <w:lang w:val="en-GB"/>
        </w:rPr>
        <w:t xml:space="preserve">, 2020; Neuenfeldt </w:t>
      </w:r>
      <w:r w:rsidR="00E74C62" w:rsidRPr="00E74C62">
        <w:rPr>
          <w:i/>
          <w:iCs/>
          <w:lang w:val="en-GB"/>
        </w:rPr>
        <w:t>et al.</w:t>
      </w:r>
      <w:r w:rsidR="00E74C62" w:rsidRPr="00E74C62">
        <w:rPr>
          <w:lang w:val="en-GB"/>
        </w:rPr>
        <w:t>, 2020)</w:t>
      </w:r>
      <w:r w:rsidR="00012D11">
        <w:fldChar w:fldCharType="end"/>
      </w:r>
      <w:r w:rsidR="00D8132B">
        <w:t>—</w:t>
      </w:r>
      <w:r w:rsidR="00282AFF" w:rsidRPr="00C038C3">
        <w:t>the</w:t>
      </w:r>
      <w:r w:rsidR="005B4694" w:rsidRPr="00C038C3">
        <w:t xml:space="preserve"> </w:t>
      </w:r>
      <w:r w:rsidR="00867BDF">
        <w:t xml:space="preserve">flounder </w:t>
      </w:r>
      <w:r w:rsidR="00CF3163">
        <w:t xml:space="preserve">species </w:t>
      </w:r>
      <w:r w:rsidR="00867BDF" w:rsidRPr="00C14CBD">
        <w:t>(</w:t>
      </w:r>
      <w:r w:rsidR="005B4694" w:rsidRPr="00C14CBD">
        <w:t xml:space="preserve">European </w:t>
      </w:r>
      <w:r w:rsidR="00867BDF" w:rsidRPr="00C14CBD">
        <w:t xml:space="preserve">flounder </w:t>
      </w:r>
      <w:proofErr w:type="spellStart"/>
      <w:r w:rsidR="002D4FB6" w:rsidRPr="00C14CBD">
        <w:rPr>
          <w:i/>
          <w:iCs/>
        </w:rPr>
        <w:t>Platichthys</w:t>
      </w:r>
      <w:proofErr w:type="spellEnd"/>
      <w:r w:rsidR="002D4FB6" w:rsidRPr="00C14CBD">
        <w:rPr>
          <w:i/>
          <w:iCs/>
        </w:rPr>
        <w:t xml:space="preserve"> </w:t>
      </w:r>
      <w:proofErr w:type="spellStart"/>
      <w:r w:rsidR="002D4FB6" w:rsidRPr="00C14CBD">
        <w:rPr>
          <w:i/>
          <w:iCs/>
        </w:rPr>
        <w:t>flesus</w:t>
      </w:r>
      <w:proofErr w:type="spellEnd"/>
      <w:r w:rsidR="00282AFF" w:rsidRPr="00C14CBD">
        <w:t xml:space="preserve"> and </w:t>
      </w:r>
      <w:r w:rsidR="00867BDF" w:rsidRPr="00C14CBD">
        <w:t>Baltic Flounder</w:t>
      </w:r>
      <w:r w:rsidR="00867BDF" w:rsidRPr="00C14CBD">
        <w:rPr>
          <w:i/>
          <w:iCs/>
        </w:rPr>
        <w:t xml:space="preserve"> </w:t>
      </w:r>
      <w:proofErr w:type="spellStart"/>
      <w:r w:rsidR="00282AFF" w:rsidRPr="00C14CBD">
        <w:rPr>
          <w:i/>
          <w:iCs/>
        </w:rPr>
        <w:t>Platichthys</w:t>
      </w:r>
      <w:proofErr w:type="spellEnd"/>
      <w:r w:rsidR="00282AFF" w:rsidRPr="00C14CBD">
        <w:rPr>
          <w:i/>
          <w:iCs/>
        </w:rPr>
        <w:t xml:space="preserve"> </w:t>
      </w:r>
      <w:proofErr w:type="spellStart"/>
      <w:r w:rsidR="00282AFF" w:rsidRPr="00C14CBD">
        <w:rPr>
          <w:i/>
          <w:iCs/>
        </w:rPr>
        <w:t>solemdali</w:t>
      </w:r>
      <w:proofErr w:type="spellEnd"/>
      <w:r w:rsidR="002D4FB6" w:rsidRPr="00C14CBD">
        <w:t>)</w:t>
      </w:r>
      <w:r w:rsidR="004D5546" w:rsidRPr="00C14CBD">
        <w:t xml:space="preserve"> </w:t>
      </w:r>
      <w:r w:rsidR="00712EB5" w:rsidRPr="00C14CBD">
        <w:fldChar w:fldCharType="begin"/>
      </w:r>
      <w:r w:rsidR="00E74C62">
        <w:instrText xml:space="preserve"> ADDIN ZOTERO_ITEM CSL_CITATION {"citationID":"XgVpsgE3","properties":{"formattedCitation":"(Orio {\\i{}et al.}, 2017)","plainCitation":"(Orio et al., 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rsidRPr="00C14CBD">
        <w:fldChar w:fldCharType="separate"/>
      </w:r>
      <w:r w:rsidR="00E74C62" w:rsidRPr="00E74C62">
        <w:rPr>
          <w:lang w:val="en-GB"/>
        </w:rPr>
        <w:t xml:space="preserve">(Orio </w:t>
      </w:r>
      <w:r w:rsidR="00E74C62" w:rsidRPr="00E74C62">
        <w:rPr>
          <w:i/>
          <w:iCs/>
          <w:lang w:val="en-GB"/>
        </w:rPr>
        <w:t>et al.</w:t>
      </w:r>
      <w:r w:rsidR="00E74C62" w:rsidRPr="00E74C62">
        <w:rPr>
          <w:lang w:val="en-GB"/>
        </w:rPr>
        <w:t>, 2017)</w:t>
      </w:r>
      <w:r w:rsidR="00712EB5" w:rsidRPr="00C14CBD">
        <w:fldChar w:fldCharType="end"/>
      </w:r>
      <w:r w:rsidR="005B4694" w:rsidRPr="00C14CBD">
        <w:t xml:space="preserve">, </w:t>
      </w:r>
      <w:r w:rsidR="00876012" w:rsidRPr="00C14CBD">
        <w:t>a</w:t>
      </w:r>
      <w:r w:rsidR="00876012">
        <w:t xml:space="preserve">nd its </w:t>
      </w:r>
      <w:r w:rsidR="005B4694" w:rsidRPr="00C038C3">
        <w:t xml:space="preserve">main pelagic prey species (sprat </w:t>
      </w:r>
      <w:r w:rsidR="004F65A2" w:rsidRPr="00C038C3">
        <w:rPr>
          <w:i/>
        </w:rPr>
        <w:t xml:space="preserve">Sprattus </w:t>
      </w:r>
      <w:proofErr w:type="spellStart"/>
      <w:r w:rsidR="004F65A2" w:rsidRPr="00C038C3">
        <w:rPr>
          <w:i/>
        </w:rPr>
        <w:t>sprattus</w:t>
      </w:r>
      <w:proofErr w:type="spellEnd"/>
      <w:r w:rsidR="004F65A2" w:rsidRPr="00C038C3">
        <w:t xml:space="preserve"> </w:t>
      </w:r>
      <w:r w:rsidR="005B4694" w:rsidRPr="00C038C3">
        <w:t>and herring</w:t>
      </w:r>
      <w:r w:rsidR="004F65A2" w:rsidRPr="00C038C3">
        <w:t xml:space="preserve"> </w:t>
      </w:r>
      <w:r w:rsidR="004F65A2" w:rsidRPr="00C038C3">
        <w:rPr>
          <w:i/>
        </w:rPr>
        <w:t xml:space="preserve">Clupea </w:t>
      </w:r>
      <w:proofErr w:type="spellStart"/>
      <w:r w:rsidR="004F65A2" w:rsidRPr="00C038C3">
        <w:rPr>
          <w:i/>
        </w:rPr>
        <w:t>harengus</w:t>
      </w:r>
      <w:proofErr w:type="spellEnd"/>
      <w:r w:rsidR="005B4694" w:rsidRPr="00C038C3">
        <w:t>)</w:t>
      </w:r>
      <w:r w:rsidR="00C75472">
        <w:t xml:space="preserve"> </w:t>
      </w:r>
      <w:r w:rsidR="002A53A6">
        <w:fldChar w:fldCharType="begin"/>
      </w:r>
      <w:r w:rsidR="00E74C62">
        <w:instrText xml:space="preserve"> ADDIN ZOTERO_ITEM CSL_CITATION {"citationID":"ez6MN3Ne","properties":{"formattedCitation":"(Casini {\\i{}et al.}, 2011; Eero {\\i{}et al.}, 2012; ICES, 2021a)","plainCitation":"(Casini et al., 2011; Eero et al., 2012; ICES, 2021a)","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E74C62" w:rsidRPr="00E74C62">
        <w:rPr>
          <w:lang w:val="en-GB"/>
        </w:rPr>
        <w:t xml:space="preserve">(Casini </w:t>
      </w:r>
      <w:r w:rsidR="00E74C62" w:rsidRPr="00E74C62">
        <w:rPr>
          <w:i/>
          <w:iCs/>
          <w:lang w:val="en-GB"/>
        </w:rPr>
        <w:t>et al.</w:t>
      </w:r>
      <w:r w:rsidR="00E74C62" w:rsidRPr="00E74C62">
        <w:rPr>
          <w:lang w:val="en-GB"/>
        </w:rPr>
        <w:t xml:space="preserve">, 2011; Eero </w:t>
      </w:r>
      <w:r w:rsidR="00E74C62" w:rsidRPr="00E74C62">
        <w:rPr>
          <w:i/>
          <w:iCs/>
          <w:lang w:val="en-GB"/>
        </w:rPr>
        <w:t>et al.</w:t>
      </w:r>
      <w:r w:rsidR="00E74C62" w:rsidRPr="00E74C62">
        <w:rPr>
          <w:lang w:val="en-GB"/>
        </w:rPr>
        <w:t>, 2012; ICES, 2021a)</w:t>
      </w:r>
      <w:r w:rsidR="002A53A6">
        <w:fldChar w:fldCharType="end"/>
      </w:r>
      <w:r w:rsidR="005B4694" w:rsidRPr="00C038C3">
        <w:t xml:space="preserve">. </w:t>
      </w:r>
      <w:r w:rsidR="002B18A5">
        <w:t xml:space="preserve">Also increased intraspecific </w:t>
      </w:r>
      <w:r w:rsidR="006F538A">
        <w:t>competition</w:t>
      </w:r>
      <w:r w:rsidR="002B18A5">
        <w:t xml:space="preserve"> has been linked to the low growth rates of the stock</w:t>
      </w:r>
      <w:r w:rsidR="00405058">
        <w:t xml:space="preserve"> </w:t>
      </w:r>
      <w:r w:rsidR="0044166D">
        <w:fldChar w:fldCharType="begin"/>
      </w:r>
      <w:r w:rsidR="00E74C62">
        <w:instrText xml:space="preserve"> ADDIN ZOTERO_ITEM CSL_CITATION {"citationID":"9neMiq7d","properties":{"formattedCitation":"(Sved\\uc0\\u228{}ng and Hornborg, 2014)","plainCitation":"(Svedäng and Hornborg, 2014)","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44166D">
        <w:fldChar w:fldCharType="separate"/>
      </w:r>
      <w:r w:rsidR="00E74C62" w:rsidRPr="00E74C62">
        <w:rPr>
          <w:lang w:val="en-GB"/>
        </w:rPr>
        <w:t>(Svedäng and Hornborg, 2014)</w:t>
      </w:r>
      <w:r w:rsidR="0044166D">
        <w:fldChar w:fldCharType="end"/>
      </w:r>
      <w:r w:rsidR="002B18A5">
        <w:t xml:space="preserve">. </w:t>
      </w:r>
      <w:r w:rsidR="005B4694" w:rsidRPr="00C038C3">
        <w:t xml:space="preserve">Lastly, the irregular inflows of saline and oxygenated water from the North Sea together </w:t>
      </w:r>
      <w:r w:rsidR="0044166D">
        <w:t xml:space="preserve">combined with </w:t>
      </w:r>
      <w:r w:rsidR="00750A3F">
        <w:t>a slow water exchange (</w:t>
      </w:r>
      <w:r w:rsidR="005B4694" w:rsidRPr="00C038C3">
        <w:t xml:space="preserve">a residence time </w:t>
      </w:r>
      <w:r w:rsidR="00750A3F">
        <w:t xml:space="preserve">of </w:t>
      </w:r>
      <w:r w:rsidR="005B4694" w:rsidRPr="00C038C3">
        <w:t>25</w:t>
      </w:r>
      <w:r w:rsidR="006453E7">
        <w:t>–</w:t>
      </w:r>
      <w:r w:rsidR="005B4694" w:rsidRPr="00C038C3">
        <w:t>30 years)</w:t>
      </w:r>
      <w:r w:rsidR="0044166D">
        <w:t xml:space="preserve">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anthropogenically induced hypoxic area in the world </w:t>
      </w:r>
      <w:r w:rsidR="005B4694" w:rsidRPr="00C038C3">
        <w:fldChar w:fldCharType="begin"/>
      </w:r>
      <w:r w:rsidR="00E74C62">
        <w:instrText xml:space="preserve"> ADDIN ZOTERO_ITEM CSL_CITATION {"citationID":"w7jLlCgq","properties":{"formattedCitation":"(Carstensen {\\i{}et al.}, 2014)","plainCitation":"(Carstensen et al., 2014)","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license":"©  . Freely available online through the PNAS open access optio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E74C62" w:rsidRPr="00E74C62">
        <w:rPr>
          <w:lang w:val="en-GB"/>
        </w:rPr>
        <w:t xml:space="preserve">(Carstensen </w:t>
      </w:r>
      <w:r w:rsidR="00E74C62" w:rsidRPr="00E74C62">
        <w:rPr>
          <w:i/>
          <w:iCs/>
          <w:lang w:val="en-GB"/>
        </w:rPr>
        <w:t>et al.</w:t>
      </w:r>
      <w:r w:rsidR="00E74C62" w:rsidRPr="00E74C62">
        <w:rPr>
          <w:lang w:val="en-GB"/>
        </w:rPr>
        <w:t>, 2014)</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E74C62">
        <w:instrText xml:space="preserve"> ADDIN ZOTERO_ITEM CSL_CITATION {"citationID":"pD5Zk0Xt","properties":{"formattedCitation":"(Belkin, 2009; Reusch {\\i{}et al.}, 2018)","plainCitation":"(Belkin, 2009; Reusch et al., 2018)","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issue":"5","language":"EN","license":"Copyright © 2018 The Authors, some rights reserved; exclusive licensee American Association for the Advancement of Science. No claim to original U.S. Government Works. Distributed under a Creative Commons Attribution NonCommercial License 4.0 (CC BY-NC).","note":"publisher: American Association for the Advancement of Science","source":"www.science.org","title":"The Baltic Sea as a time machine for the future coastal ocean","URL":"https://www.science.org/doi/abs/10.1126/sciadv.aar8195","volume":"4","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E74C62" w:rsidRPr="00E74C62">
        <w:rPr>
          <w:lang w:val="en-GB"/>
        </w:rPr>
        <w:t xml:space="preserve">(Belkin, 2009; Reusch </w:t>
      </w:r>
      <w:r w:rsidR="00E74C62" w:rsidRPr="00E74C62">
        <w:rPr>
          <w:i/>
          <w:iCs/>
          <w:lang w:val="en-GB"/>
        </w:rPr>
        <w:t>et al.</w:t>
      </w:r>
      <w:r w:rsidR="00E74C62" w:rsidRPr="00E74C62">
        <w:rPr>
          <w:lang w:val="en-GB"/>
        </w:rPr>
        <w:t>, 2018)</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w:t>
      </w:r>
      <w:r w:rsidR="00DD1511">
        <w:t xml:space="preserve">some combination of </w:t>
      </w:r>
      <w:r w:rsidR="001F5EA4">
        <w:t>ecosystem drivers</w:t>
      </w:r>
      <w:r w:rsidR="00750A24">
        <w:t xml:space="preserve"> </w:t>
      </w:r>
      <w:r w:rsidR="000F5D3F">
        <w:fldChar w:fldCharType="begin"/>
      </w:r>
      <w:r w:rsidR="00E74C62">
        <w:instrText xml:space="preserve"> ADDIN ZOTERO_ITEM CSL_CITATION {"citationID":"C37WqXsQ","properties":{"formattedCitation":"(Casini {\\i{}et al.}, 2016a, 2021; Orio {\\i{}et al.}, 2020)","plainCitation":"(Casini et al., 2016a, 2021; Orio et al., 202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 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E74C62" w:rsidRPr="00E74C62">
        <w:rPr>
          <w:lang w:val="en-GB"/>
        </w:rPr>
        <w:t xml:space="preserve">(Casini </w:t>
      </w:r>
      <w:r w:rsidR="00E74C62" w:rsidRPr="00E74C62">
        <w:rPr>
          <w:i/>
          <w:iCs/>
          <w:lang w:val="en-GB"/>
        </w:rPr>
        <w:t>et al.</w:t>
      </w:r>
      <w:r w:rsidR="00E74C62" w:rsidRPr="00E74C62">
        <w:rPr>
          <w:lang w:val="en-GB"/>
        </w:rPr>
        <w:t xml:space="preserve">, 2016a, 2021; Orio </w:t>
      </w:r>
      <w:r w:rsidR="00E74C62" w:rsidRPr="00E74C62">
        <w:rPr>
          <w:i/>
          <w:iCs/>
          <w:lang w:val="en-GB"/>
        </w:rPr>
        <w:t>et al.</w:t>
      </w:r>
      <w:r w:rsidR="00E74C62" w:rsidRPr="00E74C62">
        <w:rPr>
          <w:lang w:val="en-GB"/>
        </w:rPr>
        <w:t>, 2020)</w:t>
      </w:r>
      <w:r w:rsidR="000F5D3F">
        <w:fldChar w:fldCharType="end"/>
      </w:r>
      <w:r w:rsidR="00F87FF7">
        <w:t xml:space="preserve">. </w:t>
      </w:r>
      <w:r w:rsidR="005528A8" w:rsidRPr="00C038C3">
        <w:t>However,</w:t>
      </w:r>
      <w:r w:rsidR="00A86449">
        <w:t xml:space="preserve"> </w:t>
      </w:r>
      <w:r w:rsidR="00037CA4">
        <w:t xml:space="preserve">in previous studies, within-population variability in condition have been neglected and </w:t>
      </w:r>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r w:rsidR="00037CA4">
        <w:t>. M</w:t>
      </w:r>
      <w:r w:rsidR="00037CA4" w:rsidRPr="00D0345B">
        <w:t xml:space="preserve">oreover, the effect of all the above-mentioned covariates on </w:t>
      </w:r>
      <w:r w:rsidR="00037CA4">
        <w:t xml:space="preserve">cod </w:t>
      </w:r>
      <w:r w:rsidR="00037CA4" w:rsidRPr="00D0345B">
        <w:t>condition have not been analyzed in a common framework.</w:t>
      </w:r>
    </w:p>
    <w:p w14:paraId="02EE5533" w14:textId="59690E9C" w:rsidR="00AD3FFB" w:rsidRPr="00C038C3" w:rsidRDefault="00C937AF" w:rsidP="00552801">
      <w:pPr>
        <w:spacing w:line="480" w:lineRule="auto"/>
        <w:ind w:firstLine="284"/>
        <w:contextualSpacing/>
        <w:mirrorIndents/>
        <w:jc w:val="both"/>
      </w:pPr>
      <w:r w:rsidRPr="00C038C3">
        <w:t xml:space="preserve">In this study, we apply </w:t>
      </w:r>
      <w:r w:rsidR="00497242">
        <w:t>geostatistical</w:t>
      </w:r>
      <w:r w:rsidR="00497242" w:rsidRPr="00C038C3">
        <w:t xml:space="preserve"> </w:t>
      </w:r>
      <w:r w:rsidR="001910CA">
        <w:t>models</w:t>
      </w:r>
      <w:r w:rsidR="001910CA" w:rsidRPr="00C038C3">
        <w:t xml:space="preserve"> </w:t>
      </w:r>
      <w:r w:rsidRPr="00C038C3">
        <w:t xml:space="preserve">to characterize </w:t>
      </w:r>
      <w:r w:rsidR="00A86449">
        <w:t xml:space="preserve">the </w:t>
      </w:r>
      <w:r w:rsidRPr="00C038C3">
        <w:t xml:space="preserve">spatiotemporal variation in </w:t>
      </w:r>
      <w:r w:rsidR="00984587">
        <w:t xml:space="preserve">individual </w:t>
      </w:r>
      <w:r w:rsidRPr="00C038C3">
        <w:t xml:space="preserve">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the </w:t>
      </w:r>
      <w:r w:rsidR="00037CA4">
        <w:t xml:space="preserve">scientific surveys </w:t>
      </w:r>
      <w:r w:rsidR="005039E7" w:rsidRPr="00C038C3">
        <w:t xml:space="preserve">between </w:t>
      </w:r>
      <w:r w:rsidR="00256657" w:rsidRPr="00C038C3">
        <w:t>199</w:t>
      </w:r>
      <w:r w:rsidR="00256657">
        <w:t>3</w:t>
      </w:r>
      <w:r w:rsidR="00AE28D4">
        <w:t>–</w:t>
      </w:r>
      <w:r w:rsidR="005039E7" w:rsidRPr="00C038C3">
        <w:t>20</w:t>
      </w:r>
      <w:r w:rsidR="00256657">
        <w:t>19</w:t>
      </w:r>
      <w:r w:rsidR="005039E7" w:rsidRPr="00C038C3">
        <w:t xml:space="preserve">, which corresponds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E74C62">
        <w:instrText xml:space="preserve"> ADDIN ZOTERO_ITEM CSL_CITATION {"citationID":"lAC1AjRz","properties":{"formattedCitation":"(Casini {\\i{}et al.}, 2016a)","plainCitation":"(Casini et al., 2016a)","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E74C62" w:rsidRPr="00E74C62">
        <w:rPr>
          <w:lang w:val="en-GB"/>
        </w:rPr>
        <w:t xml:space="preserve">(Casini </w:t>
      </w:r>
      <w:r w:rsidR="00E74C62" w:rsidRPr="00E74C62">
        <w:rPr>
          <w:i/>
          <w:iCs/>
          <w:lang w:val="en-GB"/>
        </w:rPr>
        <w:t>et al.</w:t>
      </w:r>
      <w:r w:rsidR="00E74C62" w:rsidRPr="00E74C62">
        <w:rPr>
          <w:lang w:val="en-GB"/>
        </w:rPr>
        <w:t>, 2016a)</w:t>
      </w:r>
      <w:r w:rsidR="00D31640">
        <w:fldChar w:fldCharType="end"/>
      </w:r>
      <w:r w:rsidR="005039E7" w:rsidRPr="00C038C3">
        <w:t xml:space="preserve">. We then seek to (1) </w:t>
      </w:r>
      <w:r w:rsidR="005039E7" w:rsidRPr="00C038C3">
        <w:lastRenderedPageBreak/>
        <w:t>identify which set of covariates (</w:t>
      </w:r>
      <w:r w:rsidR="00AF7883">
        <w:t xml:space="preserve">biomass </w:t>
      </w:r>
      <w:r w:rsidR="00C5437D" w:rsidRPr="00C038C3">
        <w:t xml:space="preserve">densities </w:t>
      </w:r>
      <w:r w:rsidR="005039E7" w:rsidRPr="00C038C3">
        <w:t>of flounder</w:t>
      </w:r>
      <w:r w:rsidR="001A780F">
        <w:t xml:space="preserve"> and</w:t>
      </w:r>
      <w:r w:rsidR="000925BE">
        <w:t xml:space="preserve"> </w:t>
      </w:r>
      <w:r w:rsidR="0003113B" w:rsidRPr="00C038C3">
        <w:t>cod</w:t>
      </w:r>
      <w:r w:rsidR="006226A5">
        <w:t xml:space="preserve"> (</w:t>
      </w:r>
      <w:r w:rsidR="001A780F">
        <w:t>representing competition</w:t>
      </w:r>
      <w:r w:rsidR="006226A5">
        <w:t>)</w:t>
      </w:r>
      <w:r w:rsidR="001A780F">
        <w:t xml:space="preserve">, </w:t>
      </w:r>
      <w:r w:rsidR="000925BE" w:rsidRPr="00203803">
        <w:rPr>
          <w:i/>
        </w:rPr>
        <w:t xml:space="preserve">S. </w:t>
      </w:r>
      <w:proofErr w:type="spellStart"/>
      <w:r w:rsidR="000925BE" w:rsidRPr="00203803">
        <w:rPr>
          <w:i/>
        </w:rPr>
        <w:t>entomon</w:t>
      </w:r>
      <w:proofErr w:type="spellEnd"/>
      <w:r w:rsidR="000925BE">
        <w:t xml:space="preserve"> (benthic prey)</w:t>
      </w:r>
      <w:r w:rsidR="0063376C">
        <w:t xml:space="preserve">, </w:t>
      </w:r>
      <w:r w:rsidR="00A90C51">
        <w:t xml:space="preserve">biomass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w:t>
      </w:r>
      <w:r w:rsidR="00C34106">
        <w:t>, at different scales,</w:t>
      </w:r>
      <w:r w:rsidR="005039E7" w:rsidRPr="00C038C3">
        <w:t xml:space="preserve"> </w:t>
      </w:r>
      <w:r w:rsidR="00040390" w:rsidRPr="00C038C3">
        <w:t xml:space="preserve">can explain </w:t>
      </w:r>
      <w:r w:rsidR="004667C5">
        <w:t xml:space="preserve">observed </w:t>
      </w:r>
      <w:r w:rsidR="00D41705" w:rsidRPr="00C038C3">
        <w:t xml:space="preserve">variation in </w:t>
      </w:r>
      <w:r w:rsidR="0051389A">
        <w:t>condition</w:t>
      </w:r>
      <w:r w:rsidR="00436E04">
        <w:t xml:space="preserve">; </w:t>
      </w:r>
      <w:r w:rsidR="005039E7" w:rsidRPr="00C038C3">
        <w:t xml:space="preserve">and (2) </w:t>
      </w:r>
      <w:r w:rsidR="000C627A" w:rsidRPr="00C038C3">
        <w:t xml:space="preserve">explore </w:t>
      </w:r>
      <w:r w:rsidR="00CA0BEB">
        <w:t>the role of changes in the spatiotemporal distribution</w:t>
      </w:r>
      <w:r w:rsidR="001C02C2">
        <w:t xml:space="preserve"> of cod</w:t>
      </w:r>
      <w:r w:rsidR="0059695A">
        <w:t xml:space="preserve"> </w:t>
      </w:r>
      <w:r w:rsidR="00436E04">
        <w:t xml:space="preserve">in observed </w:t>
      </w:r>
      <w:r w:rsidR="0059695A">
        <w:t>trends in body condition</w:t>
      </w:r>
      <w:r w:rsidR="00461D8A" w:rsidRPr="00C038C3">
        <w:t>.</w:t>
      </w:r>
    </w:p>
    <w:p w14:paraId="5CAB9D77" w14:textId="77777777" w:rsidR="00B651A0" w:rsidRPr="00C038C3" w:rsidRDefault="00B651A0" w:rsidP="00552801">
      <w:pPr>
        <w:spacing w:line="480" w:lineRule="auto"/>
        <w:contextualSpacing/>
        <w:mirrorIndents/>
        <w:jc w:val="both"/>
        <w:rPr>
          <w:bCs/>
        </w:rPr>
      </w:pPr>
    </w:p>
    <w:p w14:paraId="3EB9E4C7" w14:textId="77777777" w:rsidR="00F7278B" w:rsidRDefault="00F7278B" w:rsidP="00552801">
      <w:pPr>
        <w:spacing w:line="480" w:lineRule="auto"/>
        <w:contextualSpacing/>
        <w:mirrorIndents/>
        <w:jc w:val="both"/>
        <w:rPr>
          <w:b/>
          <w:sz w:val="28"/>
          <w:szCs w:val="28"/>
        </w:rPr>
      </w:pPr>
    </w:p>
    <w:p w14:paraId="10B90A80" w14:textId="41D26001" w:rsidR="00736FF5" w:rsidRPr="00C038C3" w:rsidRDefault="00401B29" w:rsidP="00552801">
      <w:pPr>
        <w:spacing w:line="480" w:lineRule="auto"/>
        <w:contextualSpacing/>
        <w:mirrorIndents/>
        <w:jc w:val="both"/>
        <w:rPr>
          <w:b/>
          <w:sz w:val="28"/>
          <w:szCs w:val="28"/>
        </w:rPr>
      </w:pPr>
      <w:r w:rsidRPr="00C038C3">
        <w:rPr>
          <w:b/>
          <w:sz w:val="28"/>
          <w:szCs w:val="28"/>
        </w:rPr>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649860EA" w14:textId="7C60B06D" w:rsidR="000B7658" w:rsidRPr="00545A0E" w:rsidRDefault="000B7658" w:rsidP="00552801">
      <w:pPr>
        <w:spacing w:line="480" w:lineRule="auto"/>
        <w:contextualSpacing/>
        <w:mirrorIndents/>
        <w:jc w:val="both"/>
        <w:rPr>
          <w:u w:val="single"/>
        </w:rPr>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E74C62">
        <w:instrText xml:space="preserve"> ADDIN ZOTERO_ITEM CSL_CITATION {"citationID":"zdVo8uT9","properties":{"formattedCitation":"(2017)","plainCitation":"(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E74C62">
        <w:t>(2017)</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E74C62">
        <w:instrText xml:space="preserve"> ADDIN ZOTERO_ITEM CSL_CITATION {"citationID":"YJ57ToJb","properties":{"formattedCitation":"(2017)","plainCitation":"(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334FF1" w:rsidRPr="00C038C3">
        <w:fldChar w:fldCharType="separate"/>
      </w:r>
      <w:r w:rsidR="00E74C62">
        <w:t>(2017)</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of </w:t>
      </w:r>
      <w:r w:rsidR="00203803">
        <w:t>kg</w:t>
      </w:r>
      <w:r w:rsidR="00203803">
        <w:rPr>
          <w:iCs/>
        </w:rPr>
        <w:t xml:space="preserve"> </w:t>
      </w:r>
      <w:r w:rsidR="002E3BD2">
        <w:rPr>
          <w:iCs/>
        </w:rPr>
        <w:t>in</w:t>
      </w:r>
      <w:r w:rsidR="002E3BD2" w:rsidRPr="00C038C3">
        <w:rPr>
          <w:iCs/>
        </w:rPr>
        <w:t xml:space="preserve"> </w:t>
      </w:r>
      <w:r w:rsidR="00A10734" w:rsidRPr="00C038C3">
        <w:rPr>
          <w:iCs/>
        </w:rPr>
        <w:t xml:space="preserve">1 </w:t>
      </w:r>
      <m:oMath>
        <m:r>
          <m:rPr>
            <m:sty m:val="p"/>
          </m:rPr>
          <w:rPr>
            <w:rFonts w:ascii="Cambria Math" w:hAnsi="Cambria Math"/>
          </w:rPr>
          <m:t>h</m:t>
        </m:r>
      </m:oMath>
      <w:r w:rsidR="00A10734" w:rsidRPr="00C038C3">
        <w:rPr>
          <w:iCs/>
        </w:rPr>
        <w:t xml:space="preserve"> trawling</w:t>
      </w:r>
      <w:r w:rsidR="001338D1">
        <w:rPr>
          <w:iCs/>
        </w:rPr>
        <w:t>,</w:t>
      </w:r>
      <w:r w:rsidR="00A10734" w:rsidRPr="00C038C3">
        <w:rPr>
          <w:iCs/>
        </w:rPr>
        <w:t xml:space="preserve">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We used only data from the fourth quarter</w:t>
      </w:r>
      <w:r w:rsidR="001338D1">
        <w:t xml:space="preserve"> (</w:t>
      </w:r>
      <w:r w:rsidR="00741166">
        <w:t>mid-October</w:t>
      </w:r>
      <w:r w:rsidR="00203803">
        <w:t xml:space="preserve"> to </w:t>
      </w:r>
      <w:r w:rsidR="00741166">
        <w:t>mid-December</w:t>
      </w:r>
      <w:r w:rsidR="001338D1">
        <w:t>)</w:t>
      </w:r>
      <w:r w:rsidRPr="00C038C3">
        <w:t>, which corresponds to the main growing and feeding season</w:t>
      </w:r>
      <w:r w:rsidR="000E57A2">
        <w:t xml:space="preserve"> of cod</w:t>
      </w:r>
      <w:r w:rsidRPr="00C038C3">
        <w:t xml:space="preserve"> </w:t>
      </w:r>
      <w:r w:rsidRPr="00545A0E">
        <w:fldChar w:fldCharType="begin"/>
      </w:r>
      <w:r w:rsidR="00E74C62">
        <w:instrText xml:space="preserve"> ADDIN ZOTERO_ITEM CSL_CITATION {"citationID":"RLEJgpiA","properties":{"formattedCitation":"(Aro, 1989)","plainCitation":"(Aro, 1989)","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545A0E">
        <w:fldChar w:fldCharType="separate"/>
      </w:r>
      <w:r w:rsidR="00E74C62">
        <w:t>(Aro, 1989)</w:t>
      </w:r>
      <w:r w:rsidRPr="00545A0E">
        <w:fldChar w:fldCharType="end"/>
      </w:r>
      <w:r w:rsidRPr="00545A0E">
        <w:t xml:space="preserve"> and also the quarter in which the Baltic International Acoustic Survey (BIAS) is conducted, meaning sprat and herring </w:t>
      </w:r>
      <w:r w:rsidR="00FB5169" w:rsidRPr="00545A0E">
        <w:t xml:space="preserve">biomass </w:t>
      </w:r>
      <w:r w:rsidRPr="00545A0E">
        <w:t xml:space="preserve">can be used as covariates. The BITS data can be downloaded from </w:t>
      </w:r>
      <w:hyperlink r:id="rId9" w:history="1">
        <w:r w:rsidR="00545A0E" w:rsidRPr="00545A0E">
          <w:rPr>
            <w:rStyle w:val="Hyperlink"/>
          </w:rPr>
          <w:t>https://www.ices.dk/data/data-portals/Pages/DATRAS.asp</w:t>
        </w:r>
        <w:r w:rsidR="00545A0E" w:rsidRPr="009F570F">
          <w:rPr>
            <w:rStyle w:val="Hyperlink"/>
          </w:rPr>
          <w:t>x</w:t>
        </w:r>
      </w:hyperlink>
      <w:r w:rsidRPr="00545A0E">
        <w:t>.</w:t>
      </w:r>
    </w:p>
    <w:p w14:paraId="48CA6BFD" w14:textId="77777777" w:rsidR="005A1260" w:rsidRPr="00545A0E"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r w:rsidRPr="005A1260">
        <w:rPr>
          <w:b/>
          <w:bCs/>
          <w:i/>
        </w:rPr>
        <w:t>Estimating spatiotemporal development of body condition and biomass density</w:t>
      </w:r>
    </w:p>
    <w:p w14:paraId="2BE6F450" w14:textId="77777777" w:rsidR="001C370B" w:rsidRPr="005A1260" w:rsidRDefault="001C370B" w:rsidP="001C370B">
      <w:pPr>
        <w:spacing w:line="480" w:lineRule="auto"/>
        <w:contextualSpacing/>
        <w:mirrorIndents/>
        <w:jc w:val="both"/>
        <w:rPr>
          <w:i/>
        </w:rPr>
      </w:pPr>
      <w:r w:rsidRPr="005A1260">
        <w:rPr>
          <w:i/>
        </w:rPr>
        <w:lastRenderedPageBreak/>
        <w:t>Condition model</w:t>
      </w:r>
    </w:p>
    <w:p w14:paraId="56376BC4" w14:textId="34AFBFE1" w:rsidR="001C370B" w:rsidRPr="005A0186" w:rsidRDefault="001C370B" w:rsidP="001C370B">
      <w:pPr>
        <w:spacing w:line="480" w:lineRule="auto"/>
        <w:contextualSpacing/>
        <w:mirrorIndents/>
        <w:jc w:val="both"/>
      </w:pPr>
      <w:r w:rsidRPr="005A1260">
        <w:t xml:space="preserve">We modelled </w:t>
      </w:r>
      <w:r w:rsidR="00984D5D">
        <w:t xml:space="preserve">cod </w:t>
      </w:r>
      <w:r w:rsidRPr="005A1260">
        <w:t xml:space="preserve">condition </w:t>
      </w:r>
      <w:r w:rsidR="0003113B" w:rsidRPr="005A1260">
        <w:t xml:space="preserve">using </w:t>
      </w:r>
      <w:r w:rsidR="00802667" w:rsidRPr="005A1260">
        <w:t xml:space="preserve">a spatiotemporal </w:t>
      </w:r>
      <w:r w:rsidR="007516F5" w:rsidRPr="005A1260">
        <w:t xml:space="preserve">version of </w:t>
      </w:r>
      <w:r w:rsidRPr="005A1260">
        <w:t xml:space="preserve">Le </w:t>
      </w:r>
      <w:proofErr w:type="spellStart"/>
      <w:r w:rsidRPr="005A1260">
        <w:t>Cren’s</w:t>
      </w:r>
      <w:proofErr w:type="spellEnd"/>
      <w:r w:rsidRPr="005A1260">
        <w:t xml:space="preserve"> relative </w:t>
      </w:r>
      <w:r w:rsidRPr="006E5502">
        <w:t xml:space="preserve">condition </w:t>
      </w:r>
      <w:r w:rsidR="006E5502" w:rsidRPr="00696C86">
        <w:t>factor</w:t>
      </w:r>
      <w:r w:rsidR="006E5502" w:rsidRPr="006E5502">
        <w:t xml:space="preserve"> </w:t>
      </w:r>
      <w:r w:rsidR="00C10F42">
        <w:t>(</w:t>
      </w:r>
      <m:oMath>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oMath>
      <w:r w:rsidR="00F148CC">
        <w:t>)</w:t>
      </w:r>
      <w:r w:rsidR="007516F5" w:rsidRPr="005A1260">
        <w:t xml:space="preserve">. This </w:t>
      </w:r>
      <w:r w:rsidR="006E5502">
        <w:t xml:space="preserve">factor </w:t>
      </w:r>
      <w:r w:rsidR="007516F5" w:rsidRPr="005A1260">
        <w:t xml:space="preserve">is defined as the ratio </w:t>
      </w:r>
      <w:r w:rsidR="000011B1" w:rsidRPr="005A1260">
        <w:t xml:space="preserve">between the </w:t>
      </w:r>
      <w:r w:rsidR="007516F5" w:rsidRPr="005A1260">
        <w:t xml:space="preserve">observed weight </w:t>
      </w:r>
      <w:r w:rsidRPr="005A1260">
        <w:t xml:space="preserve">for individual fish </w:t>
      </w:r>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and the predicted weight.</w:t>
      </w:r>
      <w:r w:rsidR="00AA152B">
        <w:t xml:space="preserve"> </w:t>
      </w:r>
      <w:r w:rsidR="005A1260" w:rsidRPr="005A1260">
        <w:t>The predicted weight</w:t>
      </w:r>
      <w:r w:rsidR="004D3D40" w:rsidRPr="00190CE2">
        <w:rPr>
          <w:rFonts w:ascii="Cambria Math" w:hAnsi="Cambria Math"/>
        </w:rPr>
        <w:t xml:space="preserve"> </w:t>
      </w:r>
      <w:r w:rsidR="00190CE2" w:rsidRPr="00190CE2">
        <w:rPr>
          <w:rFonts w:ascii="Cambria Math" w:hAnsi="Cambria Math"/>
        </w:rPr>
        <w:t>w</w:t>
      </w:r>
      <w:r w:rsidR="005A1260" w:rsidRPr="005A1260">
        <w:t xml:space="preserve">as given by the relationship </w:t>
      </w:r>
      <m:oMath>
        <m:acc>
          <m:accPr>
            <m:chr m:val="̅"/>
            <m:ctrlPr>
              <w:rPr>
                <w:rFonts w:ascii="Cambria Math" w:hAnsi="Cambria Math"/>
                <w:i/>
              </w:rPr>
            </m:ctrlPr>
          </m:accPr>
          <m:e>
            <m:r>
              <w:rPr>
                <w:rFonts w:ascii="Cambria Math" w:hAnsi="Cambria Math"/>
              </w:rPr>
              <m:t>w</m:t>
            </m:r>
          </m:e>
        </m:acc>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w:t>
      </w:r>
      <w:r w:rsidR="005A1260" w:rsidRPr="00DA7BA3">
        <w:t>estimated in a non-spatial model with all years pooled, to represent the average weight prediction</w:t>
      </w:r>
      <w:r w:rsidR="00F57CBA" w:rsidRPr="00DA7BA3">
        <w:t>,</w:t>
      </w:r>
      <w:r w:rsidR="00190CE2" w:rsidRPr="00DA7BA3">
        <w:t xml:space="preserve"> </w:t>
      </w:r>
      <m:oMath>
        <m:acc>
          <m:accPr>
            <m:chr m:val="̅"/>
            <m:ctrlPr>
              <w:rPr>
                <w:rFonts w:ascii="Cambria Math" w:hAnsi="Cambria Math"/>
                <w:i/>
              </w:rPr>
            </m:ctrlPr>
          </m:accPr>
          <m:e>
            <m:r>
              <w:rPr>
                <w:rFonts w:ascii="Cambria Math" w:hAnsi="Cambria Math"/>
              </w:rPr>
              <m:t>w</m:t>
            </m:r>
          </m:e>
        </m:acc>
      </m:oMath>
      <w:r w:rsidR="001910CA">
        <w:t xml:space="preserve"> based on observed lengths </w:t>
      </w:r>
      <w:r w:rsidR="001910CA">
        <w:rPr>
          <w:i/>
          <w:iCs/>
        </w:rPr>
        <w:t>l</w:t>
      </w:r>
      <w:r w:rsidR="005A1260" w:rsidRPr="00DA7BA3">
        <w:t>.</w:t>
      </w:r>
      <w:r w:rsidR="001F6976">
        <w:t xml:space="preserve"> </w:t>
      </w:r>
      <w:r w:rsidR="009E5D45">
        <w:t xml:space="preserve">An individual cod with a </w:t>
      </w:r>
      <m:oMath>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r>
          <w:rPr>
            <w:rFonts w:ascii="Cambria Math" w:hAnsi="Cambria Math"/>
          </w:rPr>
          <m:t>=1</m:t>
        </m:r>
      </m:oMath>
      <w:r w:rsidR="009E5D45">
        <w:t xml:space="preserve"> t</w:t>
      </w:r>
      <w:proofErr w:type="spellStart"/>
      <w:r w:rsidR="009E5D45">
        <w:t>hus</w:t>
      </w:r>
      <w:proofErr w:type="spellEnd"/>
      <w:r w:rsidR="009E5D45">
        <w:t xml:space="preserve"> </w:t>
      </w:r>
      <w:r w:rsidR="0046298B">
        <w:t>has the average condition across years and space.</w:t>
      </w:r>
      <w:r w:rsidR="005A1260" w:rsidRPr="00DA7BA3">
        <w:t xml:space="preserve"> </w:t>
      </w:r>
      <w:r w:rsidRPr="00DA7BA3">
        <w:t xml:space="preserve">Unlike Fulton’s K, </w:t>
      </w:r>
      <w:r w:rsidR="001C12F0">
        <w:t xml:space="preserve">Le </w:t>
      </w:r>
      <w:proofErr w:type="spellStart"/>
      <w:r w:rsidR="001C12F0">
        <w:t>Cren’s</w:t>
      </w:r>
      <w:proofErr w:type="spellEnd"/>
      <w:r w:rsidRPr="00DA7BA3">
        <w:t xml:space="preserve"> relative condition </w:t>
      </w:r>
      <w:r w:rsidR="006E5502">
        <w:t>factor</w:t>
      </w:r>
      <w:r w:rsidR="006E5502" w:rsidRPr="00DA7BA3">
        <w:t xml:space="preserve"> </w:t>
      </w:r>
      <w:r w:rsidRPr="00DA7BA3">
        <w:t>does not rely on the assumption that growth</w:t>
      </w:r>
      <w:r w:rsidRPr="005A1260">
        <w:t xml:space="preserve"> is isometric (</w:t>
      </w:r>
      <m:oMath>
        <m:r>
          <w:rPr>
            <w:rFonts w:ascii="Cambria Math" w:hAnsi="Cambria Math"/>
          </w:rPr>
          <m:t>b=3</m:t>
        </m:r>
      </m:oMath>
      <w:r w:rsidRPr="005A1260">
        <w:t>), which</w:t>
      </w:r>
      <w:r w:rsidR="005E04A7" w:rsidRPr="005A1260">
        <w:t>,</w:t>
      </w:r>
      <w:r w:rsidRPr="005A1260">
        <w:t xml:space="preserve"> if violated</w:t>
      </w:r>
      <w:r w:rsidR="001F4B37" w:rsidRPr="005A1260">
        <w:t>,</w:t>
      </w:r>
      <w:r w:rsidRPr="005A1260">
        <w:t xml:space="preserve"> leads to bias when comparing condition of different lengths as the condition </w:t>
      </w:r>
      <w:r w:rsidR="006E5502">
        <w:t>factor</w:t>
      </w:r>
      <w:r w:rsidR="006E5502" w:rsidRPr="005A1260">
        <w:t xml:space="preserve"> </w:t>
      </w:r>
      <w:r w:rsidRPr="005A1260">
        <w:t xml:space="preserve">scales in </w:t>
      </w:r>
      <w:r w:rsidRPr="000722BF">
        <w:t xml:space="preserve">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Pr="000722BF">
        <w:t xml:space="preserve"> </w:t>
      </w:r>
      <w:r w:rsidRPr="000722BF">
        <w:fldChar w:fldCharType="begin"/>
      </w:r>
      <w:r w:rsidR="00E74C62">
        <w:instrText xml:space="preserve"> ADDIN ZOTERO_ITEM CSL_CITATION {"citationID":"X8s8K6vb","properties":{"formattedCitation":"(Le Cren, 1951)","plainCitation":"(Le Cren, 1951)","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lt;i&gt;Perca fluviatilis&lt;/i&gt;)","volume":"20","author":[{"family":"Le Cren","given":"E. D."}],"issued":{"date-parts":[["1951"]]},"citation-key":"lecrenLengthWeightRelationshipSeasonal1951"}}],"schema":"https://github.com/citation-style-language/schema/raw/master/csl-citation.json"} </w:instrText>
      </w:r>
      <w:r w:rsidRPr="000722BF">
        <w:fldChar w:fldCharType="separate"/>
      </w:r>
      <w:r w:rsidR="00E74C62">
        <w:t>(Le Cren, 1951)</w:t>
      </w:r>
      <w:r w:rsidRPr="000722BF">
        <w:fldChar w:fldCharType="end"/>
      </w:r>
      <w:r w:rsidRPr="000722BF">
        <w:t>.</w:t>
      </w:r>
      <w:r w:rsidR="000722BF" w:rsidRPr="000722BF">
        <w:t xml:space="preserve"> Spatially correlated </w:t>
      </w:r>
      <w:r w:rsidR="000722BF" w:rsidRPr="00F77AF1">
        <w:t xml:space="preserve">residual variation was accounted for with spatial </w:t>
      </w:r>
      <w:r w:rsidR="000722BF" w:rsidRPr="00696C86">
        <w:t>random effects through Gaussian random fields.</w:t>
      </w:r>
      <w:r w:rsidR="00F77AF1" w:rsidRPr="00696C86">
        <w:t xml:space="preserve"> This approach to model</w:t>
      </w:r>
      <w:r w:rsidR="001910CA">
        <w:t>ling</w:t>
      </w:r>
      <w:r w:rsidR="00F77AF1" w:rsidRPr="00696C86">
        <w:t xml:space="preserve"> spatiotemporal data is an increasingly popular method for explicitly accounting for spatial and spatiotemporal variation due to its ability to improve predictions of fish density </w:t>
      </w:r>
      <w:r w:rsidR="00F77AF1" w:rsidRPr="00696C86">
        <w:fldChar w:fldCharType="begin"/>
      </w:r>
      <w:r w:rsidR="00E74C62">
        <w:instrText xml:space="preserve"> ADDIN ZOTERO_ITEM CSL_CITATION {"citationID":"B0zQrbMF","properties":{"formattedCitation":"(Thorson {\\i{}et al.}, 2015a)","plainCitation":"(Thorson et al., 2015a)","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r w:rsidR="00F77AF1" w:rsidRPr="00696C86">
        <w:fldChar w:fldCharType="separate"/>
      </w:r>
      <w:r w:rsidR="00E74C62" w:rsidRPr="00E74C62">
        <w:rPr>
          <w:lang w:val="en-GB"/>
        </w:rPr>
        <w:t xml:space="preserve">(Thorson </w:t>
      </w:r>
      <w:r w:rsidR="00E74C62" w:rsidRPr="00E74C62">
        <w:rPr>
          <w:i/>
          <w:iCs/>
          <w:lang w:val="en-GB"/>
        </w:rPr>
        <w:t>et al.</w:t>
      </w:r>
      <w:r w:rsidR="00E74C62" w:rsidRPr="00E74C62">
        <w:rPr>
          <w:lang w:val="en-GB"/>
        </w:rPr>
        <w:t>, 2015a)</w:t>
      </w:r>
      <w:r w:rsidR="00F77AF1" w:rsidRPr="00696C86">
        <w:fldChar w:fldCharType="end"/>
      </w:r>
      <w:r w:rsidR="00F77AF1" w:rsidRPr="00696C86">
        <w:t xml:space="preserve"> and range shifts </w:t>
      </w:r>
      <w:r w:rsidR="00F77AF1" w:rsidRPr="00696C86">
        <w:fldChar w:fldCharType="begin"/>
      </w:r>
      <w:r w:rsidR="00E74C62">
        <w:instrText xml:space="preserve"> ADDIN ZOTERO_ITEM CSL_CITATION {"citationID":"TjrrbagW","properties":{"formattedCitation":"(Thorson {\\i{}et al.}, 2015b)","plainCitation":"(Thorson et al., 2015b)","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r w:rsidR="00F77AF1" w:rsidRPr="00696C86">
        <w:fldChar w:fldCharType="separate"/>
      </w:r>
      <w:r w:rsidR="00E74C62" w:rsidRPr="00E74C62">
        <w:rPr>
          <w:lang w:val="en-GB"/>
        </w:rPr>
        <w:t xml:space="preserve">(Thorson </w:t>
      </w:r>
      <w:r w:rsidR="00E74C62" w:rsidRPr="00E74C62">
        <w:rPr>
          <w:i/>
          <w:iCs/>
          <w:lang w:val="en-GB"/>
        </w:rPr>
        <w:t>et al.</w:t>
      </w:r>
      <w:r w:rsidR="00E74C62" w:rsidRPr="00E74C62">
        <w:rPr>
          <w:lang w:val="en-GB"/>
        </w:rPr>
        <w:t>, 2015b)</w:t>
      </w:r>
      <w:r w:rsidR="00F77AF1" w:rsidRPr="00696C86">
        <w:fldChar w:fldCharType="end"/>
      </w:r>
      <w:r w:rsidR="00F77AF1" w:rsidRPr="00F77AF1">
        <w:t>, and its availability in open source software s</w:t>
      </w:r>
      <w:r w:rsidR="00F77AF1" w:rsidRPr="00C038C3">
        <w:t>uch as the R</w:t>
      </w:r>
      <w:r w:rsidR="00F77AF1">
        <w:t xml:space="preserve"> </w:t>
      </w:r>
      <w:r w:rsidR="00F77AF1" w:rsidRPr="00C038C3">
        <w:t>package ‘INLA’</w:t>
      </w:r>
      <w:r w:rsidR="00F77AF1">
        <w:t xml:space="preserve"> </w:t>
      </w:r>
      <w:r w:rsidR="00F77AF1">
        <w:fldChar w:fldCharType="begin"/>
      </w:r>
      <w:r w:rsidR="00E74C62">
        <w:instrText xml:space="preserve"> ADDIN ZOTERO_ITEM CSL_CITATION {"citationID":"NNXRXTnc","properties":{"formattedCitation":"(Rue {\\i{}et al.}, 2009; Lindgren {\\i{}et al.}, 2011)","plainCitation":"(Rue et al., 2009; Lindgren et al., 2011)","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license":"© 2009 Royal Statistical Society","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license":"© 2011 Royal Statistical Society","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00F77AF1">
        <w:fldChar w:fldCharType="separate"/>
      </w:r>
      <w:r w:rsidR="00E74C62" w:rsidRPr="00E74C62">
        <w:rPr>
          <w:lang w:val="en-GB"/>
        </w:rPr>
        <w:t xml:space="preserve">(Rue </w:t>
      </w:r>
      <w:r w:rsidR="00E74C62" w:rsidRPr="00E74C62">
        <w:rPr>
          <w:i/>
          <w:iCs/>
          <w:lang w:val="en-GB"/>
        </w:rPr>
        <w:t>et al.</w:t>
      </w:r>
      <w:r w:rsidR="00E74C62" w:rsidRPr="00E74C62">
        <w:rPr>
          <w:lang w:val="en-GB"/>
        </w:rPr>
        <w:t xml:space="preserve">, 2009; Lindgren </w:t>
      </w:r>
      <w:r w:rsidR="00E74C62" w:rsidRPr="00E74C62">
        <w:rPr>
          <w:i/>
          <w:iCs/>
          <w:lang w:val="en-GB"/>
        </w:rPr>
        <w:t>et al.</w:t>
      </w:r>
      <w:r w:rsidR="00E74C62" w:rsidRPr="00E74C62">
        <w:rPr>
          <w:lang w:val="en-GB"/>
        </w:rPr>
        <w:t>, 2011)</w:t>
      </w:r>
      <w:r w:rsidR="00F77AF1">
        <w:fldChar w:fldCharType="end"/>
      </w:r>
      <w:r w:rsidR="00F77AF1" w:rsidRPr="00C038C3">
        <w:t>.</w:t>
      </w:r>
    </w:p>
    <w:p w14:paraId="272E1BB7" w14:textId="13FBA6A4" w:rsidR="001C370B" w:rsidRPr="00D657E6" w:rsidRDefault="001C370B" w:rsidP="001C370B">
      <w:pPr>
        <w:spacing w:line="480" w:lineRule="auto"/>
        <w:ind w:firstLine="284"/>
        <w:contextualSpacing/>
        <w:mirrorIndents/>
        <w:jc w:val="both"/>
      </w:pPr>
      <w:r w:rsidRPr="005A0186">
        <w:t xml:space="preserve">To </w:t>
      </w:r>
      <w:r w:rsidR="005A0186" w:rsidRPr="005A0186">
        <w:t>assess</w:t>
      </w:r>
      <w:r w:rsidR="005A1260" w:rsidRPr="005A0186">
        <w:t xml:space="preserve"> </w:t>
      </w:r>
      <w:r w:rsidRPr="005A0186">
        <w:t xml:space="preserve">the ability of covariates </w:t>
      </w:r>
      <w:r w:rsidR="000E0805">
        <w:t xml:space="preserve">(see section </w:t>
      </w:r>
      <w:r w:rsidR="000E0805" w:rsidRPr="000935A4">
        <w:rPr>
          <w:i/>
        </w:rPr>
        <w:t>Covariates</w:t>
      </w:r>
      <w:r w:rsidR="000E0805">
        <w:rPr>
          <w:iCs/>
        </w:rPr>
        <w:t xml:space="preserve"> below</w:t>
      </w:r>
      <w:r w:rsidR="000E0805">
        <w:t xml:space="preserve">) </w:t>
      </w:r>
      <w:r w:rsidRPr="005A0186">
        <w:t xml:space="preserve">to explain variation in condition, we fit a geostatistical </w:t>
      </w:r>
      <w:r w:rsidR="000722BF" w:rsidRPr="00E1190F">
        <w:t>generalized linear mixed-effects model</w:t>
      </w:r>
      <w:r w:rsidR="0010044B">
        <w:t xml:space="preserve"> (</w:t>
      </w:r>
      <w:r w:rsidR="0010044B" w:rsidRPr="005A0186">
        <w:t>GLMM</w:t>
      </w:r>
      <w:r w:rsidR="000722BF" w:rsidRPr="00E1190F">
        <w:t>)</w:t>
      </w:r>
      <w:r w:rsidRPr="005A0186">
        <w:t xml:space="preserve"> to the </w:t>
      </w:r>
      <w:r w:rsidR="0006401A">
        <w:t xml:space="preserve">natural log of </w:t>
      </w:r>
      <w:r w:rsidR="005A1260" w:rsidRPr="005A0186">
        <w:t xml:space="preserve">spatiotemporal Le Cren </w:t>
      </w:r>
      <w:r w:rsidR="006E5502">
        <w:t>factor</w:t>
      </w:r>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ith </w:t>
      </w:r>
      <w:r w:rsidR="002843D6">
        <w:t xml:space="preserve">the degrees of freedom parameter </w:t>
      </w:r>
      <w:r w:rsidR="00F9290C">
        <w:t>[</w:t>
      </w:r>
      <m:oMath>
        <m:r>
          <w:rPr>
            <w:rFonts w:ascii="Cambria Math" w:hAnsi="Cambria Math"/>
          </w:rPr>
          <m:t xml:space="preserve">υ] </m:t>
        </m:r>
      </m:oMath>
      <w:r w:rsidR="002843D6">
        <w:t xml:space="preserve">set to </w:t>
      </w:r>
      <w:r w:rsidRPr="005A0186">
        <w:t xml:space="preserve">5) </w:t>
      </w:r>
      <w:r w:rsidRPr="00D657E6">
        <w:t>due to the presence of extreme values:</w:t>
      </w:r>
    </w:p>
    <w:p w14:paraId="2EEA0955" w14:textId="3BFCE83D" w:rsidR="001C370B" w:rsidRPr="00D657E6" w:rsidRDefault="00000000" w:rsidP="001C370B">
      <w:pPr>
        <w:spacing w:line="480" w:lineRule="auto"/>
        <w:ind w:firstLine="284"/>
        <w:contextualSpacing/>
        <w:mirrorIndents/>
        <w:jc w:val="both"/>
      </w:pPr>
      <m:oMathPara>
        <m:oMath>
          <m:eqArr>
            <m:eqArrPr>
              <m:maxDist m:val="1"/>
              <m:ctrlPr>
                <w:rPr>
                  <w:rFonts w:ascii="Cambria Math" w:hAnsi="Cambria Math"/>
                  <w:i/>
                </w:rPr>
              </m:ctrlPr>
            </m:eqArrPr>
            <m:e>
              <m:r>
                <w:rPr>
                  <w:rFonts w:ascii="Cambria Math" w:hAnsi="Cambria Math"/>
                </w:rPr>
                <m:t>log(</m:t>
              </m:r>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6374D127" w14:textId="206B38A3" w:rsidR="001C370B" w:rsidRPr="00D657E6" w:rsidRDefault="00000000"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c</m:t>
                      </m:r>
                    </m:sub>
                  </m:sSub>
                  <m:sSub>
                    <m:sSubPr>
                      <m:ctrlPr>
                        <w:rPr>
                          <w:rFonts w:ascii="Cambria Math" w:hAnsi="Cambria Math"/>
                          <w:i/>
                        </w:rPr>
                      </m:ctrlPr>
                    </m:sSubPr>
                    <m:e>
                      <m:r>
                        <w:rPr>
                          <w:rFonts w:ascii="Cambria Math" w:hAnsi="Cambria Math"/>
                        </w:rPr>
                        <m:t>x</m:t>
                      </m:r>
                    </m:e>
                    <m:sub>
                      <m:r>
                        <w:rPr>
                          <w:rFonts w:ascii="Cambria Math" w:hAnsi="Cambria Math"/>
                        </w:rPr>
                        <m:t>c,</m:t>
                      </m:r>
                      <m:r>
                        <m:rPr>
                          <m:sty m:val="bi"/>
                        </m:rPr>
                        <w:rPr>
                          <w:rFonts w:ascii="Cambria Math" w:hAnsi="Cambria Math"/>
                        </w:rPr>
                        <m:t>s</m:t>
                      </m:r>
                      <m:r>
                        <w:rPr>
                          <w:rFonts w:ascii="Cambria Math" w:hAnsi="Cambria Math"/>
                        </w:rPr>
                        <m:t>,t</m:t>
                      </m:r>
                    </m:sub>
                  </m:sSub>
                </m:e>
              </m:nary>
              <m:r>
                <w:rPr>
                  <w:rFonts w:ascii="Cambria Math" w:hAnsi="Cambria Math"/>
                </w:rPr>
                <m:t>+</m:t>
              </m:r>
              <m:sSub>
                <m:sSubPr>
                  <m:ctrlPr>
                    <w:rPr>
                      <w:rFonts w:ascii="Cambria Math" w:hAnsi="Cambria Math"/>
                    </w:rPr>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7ABD199A" w14:textId="60BE6F1E" w:rsidR="001C370B" w:rsidRPr="00D657E6" w:rsidRDefault="00000000" w:rsidP="001C370B">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3</m:t>
                  </m:r>
                </m:e>
              </m:d>
              <m:ctrlPr>
                <w:rPr>
                  <w:rFonts w:ascii="Cambria Math" w:hAnsi="Cambria Math"/>
                  <w:b/>
                  <w:i/>
                </w:rPr>
              </m:ctrlPr>
            </m:e>
          </m:eqArr>
        </m:oMath>
      </m:oMathPara>
    </w:p>
    <w:p w14:paraId="2CEE2672" w14:textId="66D9CC7A" w:rsidR="00E90D13" w:rsidRPr="00D657E6" w:rsidRDefault="00000000"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i/>
                    </w:rPr>
                  </m:ctrlPr>
                </m:sSubPr>
                <m:e>
                  <m:r>
                    <m:rPr>
                      <m:sty m:val="bi"/>
                    </m:rPr>
                    <w:rPr>
                      <w:rFonts w:ascii="Cambria Math" w:hAnsi="Cambria Math"/>
                    </w:rPr>
                    <m:t>ϵ</m:t>
                  </m:r>
                </m:e>
                <m:sub>
                  <m:r>
                    <m:rPr>
                      <m:sty m:val="bi"/>
                    </m:rP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4</m:t>
                  </m:r>
                </m:e>
              </m:d>
              <m:ctrlPr>
                <w:rPr>
                  <w:rFonts w:ascii="Cambria Math" w:hAnsi="Cambria Math"/>
                  <w:b/>
                  <w:bCs/>
                  <w:i/>
                </w:rPr>
              </m:ctrlPr>
            </m:e>
          </m:eqArr>
        </m:oMath>
      </m:oMathPara>
    </w:p>
    <w:p w14:paraId="5D0372DE" w14:textId="69A1129A" w:rsidR="009B7973" w:rsidRPr="00B52110" w:rsidRDefault="002F4DE0" w:rsidP="00541CB7">
      <w:pPr>
        <w:spacing w:line="480" w:lineRule="auto"/>
        <w:contextualSpacing/>
        <w:mirrorIndents/>
        <w:jc w:val="both"/>
        <w:rPr>
          <w:color w:val="FF0000"/>
        </w:rPr>
      </w:pPr>
      <w:r>
        <w:lastRenderedPageBreak/>
        <w:t>w</w:t>
      </w:r>
      <w:r w:rsidR="001C370B" w:rsidRPr="00D657E6">
        <w:t xml:space="preserve">here </w:t>
      </w:r>
      <m:oMath>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oMath>
      <w:r w:rsidR="001C370B" w:rsidRPr="00D657E6">
        <w:t xml:space="preserve"> represents the </w:t>
      </w:r>
      <w:r w:rsidR="003F23FC" w:rsidRPr="00D657E6">
        <w:t xml:space="preserve">Le Cren </w:t>
      </w:r>
      <w:r w:rsidR="003F23FC" w:rsidRPr="009E303A">
        <w:t xml:space="preserve">condition factor </w:t>
      </w:r>
      <w:r w:rsidR="001C370B" w:rsidRPr="009E303A">
        <w:t>at space</w:t>
      </w:r>
      <w:r w:rsidR="001C370B" w:rsidRPr="00D657E6">
        <w:t xml:space="preserve"> </w:t>
      </w:r>
      <m:oMath>
        <m:r>
          <m:rPr>
            <m:sty m:val="bi"/>
          </m:rPr>
          <w:rPr>
            <w:rFonts w:ascii="Cambria Math" w:hAnsi="Cambria Math"/>
          </w:rPr>
          <m:t>s</m:t>
        </m:r>
      </m:oMath>
      <w:r w:rsidR="001C370B" w:rsidRPr="00D657E6">
        <w:t xml:space="preserve"> (a vector of two UTM zone 33 coordinates) and time </w:t>
      </w:r>
      <m:oMath>
        <m:r>
          <w:rPr>
            <w:rFonts w:ascii="Cambria Math" w:hAnsi="Cambria Math"/>
          </w:rPr>
          <m:t>t</m:t>
        </m:r>
      </m:oMath>
      <w:r w:rsidR="001C370B" w:rsidRPr="00D657E6">
        <w:t xml:space="preserve">, </w:t>
      </w:r>
      <m:oMath>
        <m:r>
          <w:rPr>
            <w:rFonts w:ascii="Cambria Math" w:hAnsi="Cambria Math"/>
          </w:rPr>
          <m:t>μ</m:t>
        </m:r>
      </m:oMath>
      <w:r w:rsidR="001C370B" w:rsidRPr="00D657E6">
        <w:t xml:space="preserve"> represents the mean weight</w:t>
      </w:r>
      <w:r w:rsidR="001F2142" w:rsidRPr="00D657E6">
        <w:t>,</w:t>
      </w:r>
      <w:r w:rsidR="001C370B" w:rsidRPr="00D657E6">
        <w:t xml:space="preserve"> and </w:t>
      </w:r>
      <m:oMath>
        <m:r>
          <w:rPr>
            <w:rFonts w:ascii="Cambria Math" w:hAnsi="Cambria Math"/>
          </w:rPr>
          <m:t>ϕ</m:t>
        </m:r>
      </m:oMath>
      <w:r w:rsidR="001C370B" w:rsidRPr="00D657E6">
        <w:t xml:space="preserve"> represents the scale parameter. </w:t>
      </w:r>
      <w:r w:rsidR="00795D9C" w:rsidRPr="00350CE6">
        <w:t xml:space="preserve">The parameters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00795D9C" w:rsidRPr="00350CE6">
        <w:t xml:space="preserve"> represent independent means for each year</w:t>
      </w:r>
      <w:r w:rsidR="001C370B" w:rsidRPr="00D657E6">
        <w:t xml:space="preserve">. </w:t>
      </w:r>
      <w:r w:rsidR="002843D6">
        <w:t xml:space="preserve">The </w:t>
      </w:r>
      <w:r w:rsidR="00006F51">
        <w:t xml:space="preserve">variable </w:t>
      </w:r>
      <m:oMath>
        <m:sSub>
          <m:sSubPr>
            <m:ctrlPr>
              <w:rPr>
                <w:rFonts w:ascii="Cambria Math" w:hAnsi="Cambria Math"/>
              </w:rPr>
            </m:ctrlPr>
          </m:sSubPr>
          <m:e>
            <m:r>
              <w:rPr>
                <w:rFonts w:ascii="Cambria Math" w:hAnsi="Cambria Math"/>
              </w:rPr>
              <m:t>x</m:t>
            </m:r>
          </m:e>
          <m:sub>
            <m:r>
              <w:rPr>
                <w:rFonts w:ascii="Cambria Math" w:hAnsi="Cambria Math"/>
              </w:rPr>
              <m:t>c,</m:t>
            </m:r>
            <m:r>
              <m:rPr>
                <m:sty m:val="bi"/>
              </m:rPr>
              <w:rPr>
                <w:rFonts w:ascii="Cambria Math" w:hAnsi="Cambria Math"/>
              </w:rPr>
              <m:t>s</m:t>
            </m:r>
            <m:r>
              <w:rPr>
                <w:rFonts w:ascii="Cambria Math" w:hAnsi="Cambria Math"/>
              </w:rPr>
              <m:t>,t</m:t>
            </m:r>
          </m:sub>
        </m:sSub>
      </m:oMath>
      <w:r w:rsidR="001C370B" w:rsidRPr="00D657E6">
        <w:t xml:space="preserve"> represents the </w:t>
      </w:r>
      <m:oMath>
        <m:r>
          <w:rPr>
            <w:rFonts w:ascii="Cambria Math" w:hAnsi="Cambria Math"/>
          </w:rPr>
          <m:t>c</m:t>
        </m:r>
      </m:oMath>
      <w:r w:rsidR="001C370B" w:rsidRPr="00D657E6">
        <w:t>-th covariate</w:t>
      </w:r>
      <w:r w:rsidR="0052070F" w:rsidRPr="00D657E6">
        <w:t xml:space="preserve"> (biomass densities of flounder and cod, biomass of sprat, </w:t>
      </w:r>
      <w:r w:rsidR="005479BF" w:rsidRPr="00D657E6">
        <w:t>herring,</w:t>
      </w:r>
      <w:r w:rsidR="0052070F" w:rsidRPr="00D657E6">
        <w:t xml:space="preserve"> and </w:t>
      </w:r>
      <w:r w:rsidR="0052070F" w:rsidRPr="00D657E6">
        <w:rPr>
          <w:i/>
        </w:rPr>
        <w:t>S</w:t>
      </w:r>
      <w:r w:rsidR="0075302F">
        <w:rPr>
          <w:i/>
        </w:rPr>
        <w:t>.</w:t>
      </w:r>
      <w:r w:rsidR="0052070F" w:rsidRPr="00D657E6">
        <w:rPr>
          <w:i/>
        </w:rPr>
        <w:t xml:space="preserve"> </w:t>
      </w:r>
      <w:proofErr w:type="spellStart"/>
      <w:r w:rsidR="0052070F" w:rsidRPr="00D657E6">
        <w:rPr>
          <w:i/>
        </w:rPr>
        <w:t>entomon</w:t>
      </w:r>
      <w:proofErr w:type="spellEnd"/>
      <w:r w:rsidR="0052070F" w:rsidRPr="00D657E6">
        <w:t>, depth, oxygen concentration and temperature)</w:t>
      </w:r>
      <w:r w:rsidR="001C370B" w:rsidRPr="00D657E6">
        <w:t xml:space="preserve"> and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1C370B" w:rsidRPr="00D657E6">
        <w:t xml:space="preserve"> is </w:t>
      </w:r>
      <w:r w:rsidR="00217C8A">
        <w:t>the covariate’s</w:t>
      </w:r>
      <w:r w:rsidR="001C370B" w:rsidRPr="00D657E6">
        <w:t xml:space="preserve"> effect. The parameter</w:t>
      </w:r>
      <w:r w:rsidR="00F366FE">
        <w:t>s</w:t>
      </w:r>
      <w:r w:rsidR="001C370B" w:rsidRPr="00D657E6">
        <w:t xml:space="preserve"> </w:t>
      </w:r>
      <m:oMath>
        <m:sSub>
          <m:sSubPr>
            <m:ctrlPr>
              <w:rPr>
                <w:rFonts w:ascii="Cambria Math" w:hAnsi="Cambria Math"/>
              </w:rPr>
            </m:ctrlPr>
          </m:sSubPr>
          <m:e>
            <m:r>
              <w:rPr>
                <w:rFonts w:ascii="Cambria Math" w:hAnsi="Cambria Math"/>
              </w:rPr>
              <m:t>ω</m:t>
            </m:r>
          </m:e>
          <m:sub>
            <m:r>
              <m:rPr>
                <m:sty m:val="bi"/>
              </m:rPr>
              <w:rPr>
                <w:rFonts w:ascii="Cambria Math" w:hAnsi="Cambria Math"/>
              </w:rPr>
              <m:t>s</m:t>
            </m:r>
          </m:sub>
        </m:sSub>
      </m:oMath>
      <w:r w:rsidR="001C370B" w:rsidRPr="00D657E6">
        <w:t xml:space="preserve"> </w:t>
      </w:r>
      <w:r w:rsidR="00F366FE">
        <w:t xml:space="preserve">and </w:t>
      </w:r>
      <m:oMath>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oMath>
      <w:r w:rsidR="00F366FE" w:rsidRPr="00D657E6">
        <w:t xml:space="preserve"> </w:t>
      </w:r>
      <w:r w:rsidR="00F70B8E" w:rsidRPr="00D657E6">
        <w:t xml:space="preserve">(Eq. </w:t>
      </w:r>
      <w:r w:rsidR="00023FA9">
        <w:t>3</w:t>
      </w:r>
      <w:r w:rsidR="00F366FE">
        <w:t>-4</w:t>
      </w:r>
      <w:r w:rsidR="00F70B8E" w:rsidRPr="00D657E6">
        <w:t xml:space="preserve">) </w:t>
      </w:r>
      <w:r w:rsidR="001C370B" w:rsidRPr="00D657E6">
        <w:t>represent</w:t>
      </w:r>
      <w:r w:rsidR="002843D6">
        <w:t xml:space="preserve"> </w:t>
      </w:r>
      <w:r w:rsidR="001C370B" w:rsidRPr="00D657E6">
        <w:t xml:space="preserve">spatial </w:t>
      </w:r>
      <w:r w:rsidR="00F366FE">
        <w:t xml:space="preserve">and spatiotemporal </w:t>
      </w:r>
      <w:r w:rsidR="0046703E" w:rsidRPr="00D657E6">
        <w:t>random effect</w:t>
      </w:r>
      <w:r w:rsidR="002843D6">
        <w:t>s</w:t>
      </w:r>
      <w:r w:rsidR="00EB2686">
        <w:t>, respectively</w:t>
      </w:r>
      <w:r w:rsidR="00F001AC">
        <w:t xml:space="preserve">. </w:t>
      </w:r>
      <w:r w:rsidR="00F24545" w:rsidRPr="00D657E6">
        <w:t xml:space="preserve">Spatial and spatiotemporal </w:t>
      </w:r>
      <w:r w:rsidR="00D05F6A" w:rsidRPr="00D657E6">
        <w:t xml:space="preserve">random effects </w:t>
      </w:r>
      <w:r w:rsidR="001C370B" w:rsidRPr="00D657E6">
        <w:t xml:space="preserve">were assumed to be drawn from Gaussian random fields </w:t>
      </w:r>
      <w:r w:rsidR="001C370B" w:rsidRPr="00D657E6">
        <w:fldChar w:fldCharType="begin"/>
      </w:r>
      <w:r w:rsidR="00E74C62">
        <w:instrText xml:space="preserve"> ADDIN ZOTERO_ITEM CSL_CITATION {"citationID":"3oz837Ni","properties":{"formattedCitation":"(Lindgren {\\i{}et al.}, 2011; Cressie and Wikle, 2015)","plainCitation":"(Lindgren et al., 2011; Cressie and Wikle, 2015)","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license":"© 2011 Royal Statistical Society","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001C370B" w:rsidRPr="00D657E6">
        <w:fldChar w:fldCharType="separate"/>
      </w:r>
      <w:r w:rsidR="00E74C62" w:rsidRPr="00E74C62">
        <w:rPr>
          <w:lang w:val="en-GB"/>
        </w:rPr>
        <w:t xml:space="preserve">(Lindgren </w:t>
      </w:r>
      <w:r w:rsidR="00E74C62" w:rsidRPr="00E74C62">
        <w:rPr>
          <w:i/>
          <w:iCs/>
          <w:lang w:val="en-GB"/>
        </w:rPr>
        <w:t>et al.</w:t>
      </w:r>
      <w:r w:rsidR="00E74C62" w:rsidRPr="00E74C62">
        <w:rPr>
          <w:lang w:val="en-GB"/>
        </w:rPr>
        <w:t>, 2011; Cressie and Wikle, 2015)</w:t>
      </w:r>
      <w:r w:rsidR="001C370B" w:rsidRPr="00D657E6">
        <w:fldChar w:fldCharType="end"/>
      </w:r>
      <w:r w:rsidR="001C370B" w:rsidRPr="00D657E6">
        <w:t xml:space="preserve"> with covariance matrices </w:t>
      </w:r>
      <m:oMath>
        <m:sSub>
          <m:sSubPr>
            <m:ctrlPr>
              <w:rPr>
                <w:rFonts w:ascii="Cambria Math" w:hAnsi="Cambria Math"/>
                <w:i/>
              </w:rPr>
            </m:ctrlPr>
          </m:sSubPr>
          <m:e>
            <m:r>
              <m:rPr>
                <m:sty m:val="b"/>
              </m:rPr>
              <w:rPr>
                <w:rFonts w:ascii="Cambria Math" w:hAnsi="Cambria Math"/>
              </w:rPr>
              <m:t>Σ</m:t>
            </m:r>
          </m:e>
          <m:sub>
            <m:r>
              <w:rPr>
                <w:rFonts w:ascii="Cambria Math" w:hAnsi="Cambria Math"/>
              </w:rPr>
              <m:t>ω</m:t>
            </m:r>
          </m:sub>
        </m:sSub>
      </m:oMath>
      <w:r w:rsidR="001C370B" w:rsidRPr="00D657E6">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001C370B" w:rsidRPr="00D657E6">
        <w:t>. The covariance (</w:t>
      </w:r>
      <m:oMath>
        <m:r>
          <m:rPr>
            <m:sty m:val="p"/>
          </m:rPr>
          <w:rPr>
            <w:rFonts w:ascii="Cambria Math" w:hAnsi="Cambria Math"/>
          </w:rPr>
          <m:t>Φ</m:t>
        </m: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oMath>
      <w:r w:rsidR="001C370B" w:rsidRPr="00D657E6">
        <w:t xml:space="preserve">) between spatial points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1C370B" w:rsidRPr="00D657E6">
        <w:t xml:space="preserve"> and </w:t>
      </w:r>
      <m:oMath>
        <m:sSub>
          <m:sSubPr>
            <m:ctrlPr>
              <w:rPr>
                <w:rFonts w:ascii="Cambria Math" w:hAnsi="Cambria Math"/>
                <w:i/>
              </w:rPr>
            </m:ctrlPr>
          </m:sSubPr>
          <m:e>
            <m:r>
              <w:rPr>
                <w:rFonts w:ascii="Cambria Math" w:hAnsi="Cambria Math"/>
              </w:rPr>
              <m:t>s</m:t>
            </m:r>
          </m:e>
          <m:sub>
            <m:r>
              <w:rPr>
                <w:rFonts w:ascii="Cambria Math" w:hAnsi="Cambria Math"/>
              </w:rPr>
              <m:t>k</m:t>
            </m:r>
          </m:sub>
        </m:sSub>
      </m:oMath>
      <w:r w:rsidR="001C370B" w:rsidRPr="00D657E6">
        <w:t xml:space="preserve"> in all random fields is given by a Matérn 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1C5B3F2C" w:rsidR="00E2581D" w:rsidRPr="00350CE6" w:rsidRDefault="001C370B" w:rsidP="00DA2FF0">
      <w:pPr>
        <w:tabs>
          <w:tab w:val="left" w:pos="3336"/>
        </w:tabs>
        <w:spacing w:line="480" w:lineRule="auto"/>
        <w:contextualSpacing/>
        <w:mirrorIndents/>
        <w:jc w:val="both"/>
        <w:rPr>
          <w:iCs/>
        </w:rPr>
      </w:pPr>
      <w:r w:rsidRPr="00C038C3">
        <w:rPr>
          <w:iCs/>
        </w:rPr>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 xml:space="preserve">to </w:t>
      </w:r>
      <w:r>
        <w:rPr>
          <w:iCs/>
        </w:rPr>
        <w:t xml:space="preserve">1) </w:t>
      </w:r>
      <w:r w:rsidRPr="00C038C3">
        <w:rPr>
          <w:iCs/>
        </w:rPr>
        <w:t>evaluate how the depth distribution</w:t>
      </w:r>
      <w:r w:rsidR="00E3353E">
        <w:rPr>
          <w:iCs/>
        </w:rPr>
        <w:t xml:space="preserve"> of cod</w:t>
      </w:r>
      <w:r w:rsidRPr="00C038C3">
        <w:rPr>
          <w:iCs/>
        </w:rPr>
        <w:t>,</w:t>
      </w:r>
      <w:r w:rsidR="00F6524E">
        <w:rPr>
          <w:iCs/>
        </w:rPr>
        <w:t xml:space="preserve"> as well as </w:t>
      </w:r>
      <w:r w:rsidRPr="00C038C3">
        <w:rPr>
          <w:iCs/>
        </w:rPr>
        <w:t>oxygen</w:t>
      </w:r>
      <w:r w:rsidR="00BF6BA9">
        <w:rPr>
          <w:iCs/>
        </w:rPr>
        <w:t xml:space="preserve"> </w:t>
      </w:r>
      <w:r w:rsidR="00F6524E">
        <w:rPr>
          <w:iCs/>
        </w:rPr>
        <w:t xml:space="preserve">and temperature </w:t>
      </w:r>
      <w:r w:rsidR="00BF6BA9" w:rsidRPr="00C038C3">
        <w:rPr>
          <w:iCs/>
        </w:rPr>
        <w:t>conditions</w:t>
      </w:r>
      <w:r w:rsidR="00CD24C0">
        <w:rPr>
          <w:iCs/>
        </w:rPr>
        <w:t xml:space="preserve"> experienced by cod</w:t>
      </w:r>
      <w:r w:rsidR="00E4483C">
        <w:rPr>
          <w:iCs/>
        </w:rPr>
        <w:t>,</w:t>
      </w:r>
      <w:r w:rsidR="007F623E">
        <w:rPr>
          <w:iCs/>
        </w:rPr>
        <w:t xml:space="preserve"> </w:t>
      </w:r>
      <w:r w:rsidRPr="00C038C3">
        <w:rPr>
          <w:iCs/>
        </w:rPr>
        <w:t>have changed</w:t>
      </w:r>
      <w:r w:rsidR="006F2FD7">
        <w:rPr>
          <w:iCs/>
        </w:rPr>
        <w:t>;</w:t>
      </w:r>
      <w:r w:rsidRPr="00C038C3">
        <w:rPr>
          <w:iCs/>
        </w:rPr>
        <w:t xml:space="preserve"> </w:t>
      </w:r>
      <w:r>
        <w:rPr>
          <w:iCs/>
        </w:rPr>
        <w:t xml:space="preserve">and 2) use predicted local densities of cod and </w:t>
      </w:r>
      <w:r w:rsidRPr="00B93E7A">
        <w:rPr>
          <w:iCs/>
        </w:rPr>
        <w:t xml:space="preserve">flounder as covariates in the condition model. For the first task, we used the predicted density at space </w:t>
      </w:r>
      <m:oMath>
        <m:r>
          <m:rPr>
            <m:sty m:val="bi"/>
          </m:rPr>
          <w:rPr>
            <w:rFonts w:ascii="Cambria Math" w:hAnsi="Cambria Math"/>
          </w:rPr>
          <m:t>s</m:t>
        </m:r>
      </m:oMath>
      <w:r w:rsidRPr="00B93E7A">
        <w:rPr>
          <w:iCs/>
        </w:rPr>
        <w:t xml:space="preserve"> and </w:t>
      </w:r>
      <w:r w:rsidRPr="00F33D47">
        <w:rPr>
          <w:iCs/>
        </w:rPr>
        <w:t xml:space="preserve">time </w:t>
      </w:r>
      <m:oMath>
        <m:r>
          <w:rPr>
            <w:rFonts w:ascii="Cambria Math" w:hAnsi="Cambria Math"/>
          </w:rPr>
          <m:t>t</m:t>
        </m:r>
      </m:oMath>
      <w:r w:rsidRPr="00B93E7A">
        <w:rPr>
          <w:iCs/>
        </w:rPr>
        <w:t xml:space="preserve"> as </w:t>
      </w:r>
      <w:r w:rsidRPr="00350CE6">
        <w:rPr>
          <w:iCs/>
        </w:rPr>
        <w:t xml:space="preserve">weights when calculating the annual </w:t>
      </w:r>
      <w:r w:rsidR="005479BF">
        <w:rPr>
          <w:iCs/>
        </w:rPr>
        <w:t xml:space="preserve">median </w:t>
      </w:r>
      <w:r w:rsidR="00593A9F">
        <w:rPr>
          <w:iCs/>
        </w:rPr>
        <w:t>(and interquartile range)</w:t>
      </w:r>
      <w:r w:rsidRPr="00350CE6">
        <w:rPr>
          <w:iCs/>
        </w:rPr>
        <w:t xml:space="preserve"> depth, temperature, and oxygen concentration</w:t>
      </w:r>
      <w:r w:rsidR="00486A0B" w:rsidRPr="00350CE6">
        <w:rPr>
          <w:iCs/>
        </w:rPr>
        <w:t xml:space="preserve">. </w:t>
      </w:r>
    </w:p>
    <w:p w14:paraId="5408D144" w14:textId="7006297B" w:rsidR="001C370B" w:rsidRPr="00350CE6" w:rsidRDefault="001C370B" w:rsidP="002E697B">
      <w:pPr>
        <w:tabs>
          <w:tab w:val="left" w:pos="3336"/>
        </w:tabs>
        <w:spacing w:line="480" w:lineRule="auto"/>
        <w:ind w:firstLine="284"/>
        <w:contextualSpacing/>
        <w:mirrorIndents/>
        <w:jc w:val="both"/>
        <w:rPr>
          <w:iCs/>
        </w:rPr>
      </w:pPr>
      <w:r w:rsidRPr="00350CE6">
        <w:rPr>
          <w:iCs/>
        </w:rPr>
        <w:t>We modelled densit</w:t>
      </w:r>
      <w:r w:rsidR="00C66942" w:rsidRPr="00350CE6">
        <w:rPr>
          <w:iCs/>
        </w:rPr>
        <w:t>ies</w:t>
      </w:r>
      <w:r w:rsidRPr="00350CE6">
        <w:rPr>
          <w:iCs/>
        </w:rPr>
        <w:t xml:space="preserve"> using a Tweedie distribution, as density is both continuous and contains 0 values </w:t>
      </w:r>
      <w:r w:rsidRPr="00350CE6">
        <w:rPr>
          <w:iCs/>
        </w:rPr>
        <w:fldChar w:fldCharType="begin"/>
      </w:r>
      <w:r w:rsidR="00E74C62">
        <w:rPr>
          <w:iCs/>
        </w:rPr>
        <w:instrText xml:space="preserve"> ADDIN ZOTERO_ITEM CSL_CITATION {"citationID":"URM2bDfp","properties":{"formattedCitation":"(Tweedie, 1984; Shono, 2008; Anderson {\\i{}et al.}, 2019)","plainCitation":"(Tweedie, 1984; Shono, 2008; Anderson et al., 2019)","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publisher":"DFO Can. Sci. Advis. Sec. Res. Doc. 2019/041","title":"A reproducible data synopsis for over 100 species of British Columbia groundfish. DFO Can. Sci. Advis. Sec. Res. Doc. 2019/041.","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350CE6">
        <w:rPr>
          <w:iCs/>
        </w:rPr>
        <w:fldChar w:fldCharType="separate"/>
      </w:r>
      <w:r w:rsidR="00E74C62" w:rsidRPr="00E74C62">
        <w:rPr>
          <w:lang w:val="en-GB"/>
        </w:rPr>
        <w:t xml:space="preserve">(Tweedie, 1984; Shono, 2008; Anderson </w:t>
      </w:r>
      <w:r w:rsidR="00E74C62" w:rsidRPr="00E74C62">
        <w:rPr>
          <w:i/>
          <w:iCs/>
          <w:lang w:val="en-GB"/>
        </w:rPr>
        <w:t>et al.</w:t>
      </w:r>
      <w:r w:rsidR="00E74C62" w:rsidRPr="00E74C62">
        <w:rPr>
          <w:lang w:val="en-GB"/>
        </w:rPr>
        <w:t>, 2019)</w:t>
      </w:r>
      <w:r w:rsidRPr="00350CE6">
        <w:rPr>
          <w:iCs/>
        </w:rPr>
        <w:fldChar w:fldCharType="end"/>
      </w:r>
      <w:r w:rsidRPr="00350CE6">
        <w:rPr>
          <w:iCs/>
        </w:rPr>
        <w:t>:</w:t>
      </w:r>
    </w:p>
    <w:p w14:paraId="7150EDF3" w14:textId="3A664E74" w:rsidR="001C370B" w:rsidRPr="00350CE6" w:rsidRDefault="00000000"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5</m:t>
                  </m:r>
                </m:e>
              </m:d>
            </m:e>
          </m:eqArr>
        </m:oMath>
      </m:oMathPara>
    </w:p>
    <w:p w14:paraId="48C571B9" w14:textId="64B90952" w:rsidR="001C370B" w:rsidRPr="00B72A71" w:rsidRDefault="00000000"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c</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c,</m:t>
                              </m:r>
                              <m:r>
                                <m:rPr>
                                  <m:sty m:val="bi"/>
                                </m:rPr>
                                <w:rPr>
                                  <w:rFonts w:ascii="Cambria Math" w:hAnsi="Cambria Math"/>
                                </w:rPr>
                                <m:t>s</m:t>
                              </m:r>
                              <m:r>
                                <w:rPr>
                                  <w:rFonts w:ascii="Cambria Math" w:hAnsi="Cambria Math"/>
                                </w:rPr>
                                <m:t>,t</m:t>
                              </m:r>
                            </m:sub>
                          </m:sSub>
                        </m:e>
                      </m:d>
                    </m:e>
                  </m:nary>
                  <m:r>
                    <w:rPr>
                      <w:rFonts w:ascii="Cambria Math" w:hAnsi="Cambria Math"/>
                    </w:rPr>
                    <m:t>+</m:t>
                  </m:r>
                  <m:sSub>
                    <m:sSubPr>
                      <m:ctrlPr>
                        <w:rPr>
                          <w:rFonts w:ascii="Cambria Math" w:hAnsi="Cambria Math"/>
                        </w:rPr>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δ</m:t>
                      </m:r>
                    </m:e>
                    <m:sub>
                      <m:r>
                        <m:rPr>
                          <m:sty m:val="bi"/>
                        </m:rPr>
                        <w:rPr>
                          <w:rFonts w:ascii="Cambria Math" w:hAnsi="Cambria Math"/>
                        </w:rPr>
                        <m:t>s</m:t>
                      </m:r>
                      <m:r>
                        <w:rPr>
                          <w:rFonts w:ascii="Cambria Math" w:hAnsi="Cambria Math"/>
                        </w:rPr>
                        <m:t>,t</m:t>
                      </m:r>
                    </m:sub>
                  </m:sSub>
                </m:e>
              </m:d>
              <m:r>
                <w:rPr>
                  <w:rFonts w:ascii="Cambria Math" w:hAnsi="Cambria Math"/>
                </w:rPr>
                <m:t>#</m:t>
              </m:r>
              <m:d>
                <m:dPr>
                  <m:ctrlPr>
                    <w:rPr>
                      <w:rFonts w:ascii="Cambria Math" w:hAnsi="Cambria Math"/>
                      <w:i/>
                    </w:rPr>
                  </m:ctrlPr>
                </m:dPr>
                <m:e>
                  <m:r>
                    <w:rPr>
                      <w:rFonts w:ascii="Cambria Math" w:hAnsi="Cambria Math"/>
                    </w:rPr>
                    <m:t>6</m:t>
                  </m:r>
                </m:e>
              </m:d>
            </m:e>
          </m:eqArr>
        </m:oMath>
      </m:oMathPara>
    </w:p>
    <w:p w14:paraId="6526BFB7" w14:textId="1C2B5592" w:rsidR="00B72A71" w:rsidRPr="009A6523" w:rsidRDefault="00000000" w:rsidP="00B72A71">
      <w:pPr>
        <w:spacing w:line="480" w:lineRule="auto"/>
        <w:contextualSpacing/>
        <w:mirrorIndents/>
        <w:jc w:val="both"/>
        <w:rPr>
          <w:rFonts w:ascii="Cambria Math" w:hAnsi="Cambria Math"/>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r>
                <w:rPr>
                  <w:rFonts w:ascii="Cambria Math" w:hAnsi="Cambria Math"/>
                </w:rPr>
                <m:t>7)</m:t>
              </m:r>
            </m:e>
          </m:eqArr>
        </m:oMath>
      </m:oMathPara>
    </w:p>
    <w:p w14:paraId="1A95AD12" w14:textId="6C3C486B" w:rsidR="00B72A71" w:rsidRDefault="00000000" w:rsidP="00B72A71">
      <w:pPr>
        <w:spacing w:line="480" w:lineRule="auto"/>
        <w:contextualSpacing/>
        <w:mirrorIndents/>
        <w:jc w:val="both"/>
        <w:rPr>
          <w:rFonts w:ascii="Cambria Math" w:hAnsi="Cambria Math"/>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bCs/>
                          <w:i/>
                        </w:rPr>
                      </m:ctrlPr>
                    </m:sSupPr>
                    <m:e>
                      <m:r>
                        <w:rPr>
                          <w:rFonts w:ascii="Cambria Math" w:hAnsi="Cambria Math"/>
                        </w:rPr>
                        <m:t>ρ</m:t>
                      </m:r>
                    </m:e>
                    <m:sup>
                      <m:r>
                        <w:rPr>
                          <w:rFonts w:ascii="Cambria Math" w:hAnsi="Cambria Math"/>
                        </w:rPr>
                        <m:t>2</m:t>
                      </m:r>
                    </m:sup>
                  </m:sSup>
                </m:e>
              </m:rad>
              <m:sSub>
                <m:sSubPr>
                  <m:ctrlPr>
                    <w:rPr>
                      <w:rFonts w:ascii="Cambria Math" w:hAnsi="Cambria Math"/>
                      <w:b/>
                    </w:rPr>
                  </m:ctrlPr>
                </m:sSubPr>
                <m:e>
                  <m:r>
                    <m:rPr>
                      <m:sty m:val="bi"/>
                    </m:rPr>
                    <w:rPr>
                      <w:rFonts w:ascii="Cambria Math" w:hAnsi="Cambria Math"/>
                    </w:rPr>
                    <m:t>ϵ</m:t>
                  </m:r>
                </m:e>
                <m:sub>
                  <m:r>
                    <w:rPr>
                      <w:rFonts w:ascii="Cambria Math" w:hAnsi="Cambria Math"/>
                    </w:rPr>
                    <m:t>t</m:t>
                  </m:r>
                </m:sub>
              </m:sSub>
              <m:r>
                <w:rPr>
                  <w:rFonts w:ascii="Cambria Math" w:hAnsi="Cambria Math"/>
                </w:rPr>
                <m:t>,</m:t>
              </m:r>
              <m:sSub>
                <m:sSubPr>
                  <m:ctrlPr>
                    <w:rPr>
                      <w:rFonts w:ascii="Cambria Math" w:hAnsi="Cambria Math"/>
                      <w:b/>
                    </w:rPr>
                  </m:ctrlPr>
                </m:sSubPr>
                <m:e>
                  <m:r>
                    <m:rPr>
                      <m:sty m:val="bi"/>
                    </m:rPr>
                    <w:rPr>
                      <w:rFonts w:ascii="Cambria Math" w:hAnsi="Cambria Math"/>
                    </w:rPr>
                    <m:t>ϵ</m:t>
                  </m:r>
                </m:e>
                <m:sub>
                  <m:r>
                    <w:rPr>
                      <w:rFonts w:ascii="Cambria Math" w:hAnsi="Cambria Math"/>
                    </w:rPr>
                    <m:t>t</m:t>
                  </m:r>
                </m:sub>
              </m:sSub>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w:rPr>
                  <w:rFonts w:ascii="Cambria Math" w:hAnsi="Cambria Math"/>
                </w:rPr>
                <m:t>,#(8)</m:t>
              </m:r>
              <m:r>
                <m:rPr>
                  <m:sty m:val="bi"/>
                </m:rPr>
                <w:rPr>
                  <w:rFonts w:ascii="Cambria Math" w:hAnsi="Cambria Math"/>
                </w:rPr>
                <m:t>#</m:t>
              </m:r>
              <m:ctrlPr>
                <w:rPr>
                  <w:rFonts w:ascii="Cambria Math" w:hAnsi="Cambria Math"/>
                  <w:b/>
                  <w:bCs/>
                  <w:i/>
                </w:rPr>
              </m:ctrlPr>
            </m:e>
          </m:eqArr>
        </m:oMath>
      </m:oMathPara>
    </w:p>
    <w:p w14:paraId="59A89627" w14:textId="5789B91A" w:rsidR="001C370B" w:rsidRDefault="001C370B" w:rsidP="001C370B">
      <w:pPr>
        <w:spacing w:line="480" w:lineRule="auto"/>
        <w:contextualSpacing/>
        <w:mirrorIndents/>
        <w:jc w:val="both"/>
      </w:pPr>
      <w:r w:rsidRPr="00350CE6">
        <w:lastRenderedPageBreak/>
        <w:t xml:space="preserve">where </w:t>
      </w:r>
      <m:oMath>
        <m:sSub>
          <m:sSubPr>
            <m:ctrlPr>
              <w:rPr>
                <w:rFonts w:ascii="Cambria Math" w:hAnsi="Cambria Math"/>
                <w:i/>
              </w:rPr>
            </m:ctrlPr>
          </m:sSubPr>
          <m:e>
            <m:r>
              <w:rPr>
                <w:rFonts w:ascii="Cambria Math" w:hAnsi="Cambria Math"/>
              </w:rPr>
              <m:t>y</m:t>
            </m:r>
          </m:e>
          <m:sub>
            <m:r>
              <m:rPr>
                <m:sty m:val="bi"/>
              </m:rPr>
              <w:rPr>
                <w:rFonts w:ascii="Cambria Math" w:hAnsi="Cambria Math"/>
              </w:rPr>
              <m:t>s</m:t>
            </m:r>
            <m:r>
              <w:rPr>
                <w:rFonts w:ascii="Cambria Math" w:hAnsi="Cambria Math"/>
              </w:rPr>
              <m:t>,t</m:t>
            </m:r>
          </m:sub>
        </m:sSub>
      </m:oMath>
      <w:r w:rsidRPr="00350CE6">
        <w:t xml:space="preserve"> represents density </w:t>
      </w:r>
      <w:r w:rsidR="000555E0" w:rsidRPr="00350CE6">
        <w:t>(kg/km</w:t>
      </w:r>
      <w:r w:rsidR="000555E0" w:rsidRPr="00350CE6">
        <w:rPr>
          <w:vertAlign w:val="superscript"/>
        </w:rPr>
        <w:t>2</w:t>
      </w:r>
      <w:r w:rsidR="000555E0" w:rsidRPr="00350CE6">
        <w:t>) a</w:t>
      </w:r>
      <w:r w:rsidRPr="00350CE6">
        <w:t xml:space="preserve">t space </w:t>
      </w:r>
      <m:oMath>
        <m:r>
          <m:rPr>
            <m:sty m:val="bi"/>
          </m:rPr>
          <w:rPr>
            <w:rFonts w:ascii="Cambria Math" w:hAnsi="Cambria Math"/>
          </w:rPr>
          <m:t>s</m:t>
        </m:r>
      </m:oMath>
      <w:r w:rsidRPr="00350CE6">
        <w:t xml:space="preserve"> and time</w:t>
      </w:r>
      <w:r w:rsidRPr="00F33D47">
        <w:t xml:space="preserve"> </w:t>
      </w:r>
      <m:oMath>
        <m:r>
          <w:rPr>
            <w:rFonts w:ascii="Cambria Math" w:hAnsi="Cambria Math"/>
          </w:rPr>
          <m:t>t</m:t>
        </m:r>
      </m:oMath>
      <w:r w:rsidRPr="00350CE6">
        <w:t xml:space="preserve">, </w:t>
      </w:r>
      <m:oMath>
        <m:r>
          <w:rPr>
            <w:rFonts w:ascii="Cambria Math" w:hAnsi="Cambria Math"/>
          </w:rPr>
          <m:t>μ</m:t>
        </m:r>
      </m:oMath>
      <w:r w:rsidRPr="00350CE6">
        <w:t xml:space="preserve"> is the mean density, </w:t>
      </w:r>
      <w:r w:rsidR="00B4350E" w:rsidRPr="00350CE6">
        <w:t xml:space="preserve">and </w:t>
      </w:r>
      <m:oMath>
        <m:r>
          <w:rPr>
            <w:rFonts w:ascii="Cambria Math" w:hAnsi="Cambria Math"/>
          </w:rPr>
          <m:t>p</m:t>
        </m:r>
      </m:oMath>
      <w:r w:rsidRPr="00350CE6">
        <w:t xml:space="preserve"> and </w:t>
      </w:r>
      <m:oMath>
        <m:r>
          <w:rPr>
            <w:rFonts w:ascii="Cambria Math" w:hAnsi="Cambria Math"/>
          </w:rPr>
          <m:t>ϕ</m:t>
        </m:r>
      </m:oMath>
      <w:r w:rsidRPr="00350CE6">
        <w:t xml:space="preserve"> represent power and dispersion parameters, respectively. The parameters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Pr="00350CE6">
        <w:t xml:space="preserve"> represent independent means for each year,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Pr="00350CE6">
        <w:t xml:space="preserve"> is a </w:t>
      </w:r>
      <w:r w:rsidR="009E21F9" w:rsidRPr="00350CE6">
        <w:t xml:space="preserve">penalized </w:t>
      </w:r>
      <w:r w:rsidRPr="00350CE6">
        <w:t xml:space="preserve">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E4483C">
        <w:t>,</w:t>
      </w:r>
      <w:r w:rsidRPr="00350CE6">
        <w:t xml:space="preserve"> and </w:t>
      </w:r>
      <m:oMath>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oMath>
      <w:r w:rsidRPr="00350CE6">
        <w:t xml:space="preserve"> represent spatial and spatiotemporal random effects</w:t>
      </w:r>
      <w:r w:rsidR="002356C3" w:rsidRPr="00350CE6">
        <w:t xml:space="preserve">. </w:t>
      </w:r>
      <w:r w:rsidR="00B4350E" w:rsidRPr="00350CE6">
        <w:t>The parameter</w:t>
      </w:r>
      <w:r w:rsidR="00E4483C">
        <w:t>s</w:t>
      </w:r>
      <w:r w:rsidR="00F25ACD" w:rsidRPr="00350CE6">
        <w:t xml:space="preserve"> </w:t>
      </w:r>
      <m:oMath>
        <m:sSub>
          <m:sSubPr>
            <m:ctrlPr>
              <w:rPr>
                <w:rFonts w:ascii="Cambria Math" w:hAnsi="Cambria Math"/>
              </w:rPr>
            </m:ctrlPr>
          </m:sSubPr>
          <m:e>
            <m:r>
              <w:rPr>
                <w:rFonts w:ascii="Cambria Math" w:hAnsi="Cambria Math"/>
              </w:rPr>
              <m:t>ω</m:t>
            </m:r>
          </m:e>
          <m:sub>
            <m:r>
              <m:rPr>
                <m:sty m:val="bi"/>
              </m:rPr>
              <w:rPr>
                <w:rFonts w:ascii="Cambria Math" w:hAnsi="Cambria Math"/>
              </w:rPr>
              <m:t>s</m:t>
            </m:r>
          </m:sub>
        </m:sSub>
      </m:oMath>
      <w:r w:rsidR="002356C3" w:rsidRPr="00350CE6">
        <w:t xml:space="preserve"> </w:t>
      </w:r>
      <w:r w:rsidR="00E4483C">
        <w:t>and</w:t>
      </w:r>
      <w:r w:rsidR="00F25ACD" w:rsidRPr="00350CE6">
        <w:t xml:space="preserve"> </w:t>
      </w:r>
      <w:r w:rsidR="00E4483C">
        <w:t>have the same d</w:t>
      </w:r>
      <w:r w:rsidRPr="00350CE6">
        <w:t xml:space="preserve">efinition as in the condition model (Eq. </w:t>
      </w:r>
      <w:r w:rsidR="00A03EF2">
        <w:t>3</w:t>
      </w:r>
      <w:r w:rsidR="002356C3" w:rsidRPr="00350CE6">
        <w:t>)</w:t>
      </w:r>
      <w:r w:rsidR="00A03EF2">
        <w:t>, but the spatiotemporal random effects</w:t>
      </w:r>
      <m:oMath>
        <m:r>
          <w:rPr>
            <w:rFonts w:ascii="Cambria Math" w:hAnsi="Cambria Math"/>
          </w:rPr>
          <m:t xml:space="preserve"> </m:t>
        </m:r>
      </m:oMath>
      <w:r w:rsidR="00A03EF2">
        <w:t xml:space="preserve">are </w:t>
      </w:r>
      <w:r w:rsidR="003B59F9">
        <w:t xml:space="preserve">here </w:t>
      </w:r>
      <w:r w:rsidR="00A03EF2">
        <w:t>assumed to follow a stationary AR1-process</w:t>
      </w:r>
      <w:r w:rsidR="00EE2BFF">
        <w:t xml:space="preserve"> </w:t>
      </w:r>
      <w:r w:rsidR="00530664" w:rsidRPr="00D657E6">
        <w:t xml:space="preserve">where </w:t>
      </w:r>
      <w:r w:rsidR="00530664" w:rsidRPr="00D657E6">
        <w:rPr>
          <w:rFonts w:ascii="Cambria Math" w:hAnsi="Cambria Math" w:cs="Cambria Math"/>
        </w:rPr>
        <w:t>𝜌</w:t>
      </w:r>
      <w:r w:rsidR="00530664" w:rsidRPr="00D657E6">
        <w:t xml:space="preserve"> represents the correlation between subsequent spatiotemporal random fields</w:t>
      </w:r>
      <w:r w:rsidR="00027F42">
        <w:t>.</w:t>
      </w:r>
    </w:p>
    <w:p w14:paraId="3BD89CD1" w14:textId="77777777" w:rsidR="00C204D6" w:rsidRPr="00350CE6" w:rsidRDefault="00C204D6" w:rsidP="001C370B">
      <w:pPr>
        <w:spacing w:line="480" w:lineRule="auto"/>
        <w:contextualSpacing/>
        <w:mirrorIndents/>
        <w:jc w:val="both"/>
      </w:pPr>
    </w:p>
    <w:p w14:paraId="676D00AF" w14:textId="56039896" w:rsidR="003A2B41" w:rsidRPr="00350CE6" w:rsidRDefault="00660001" w:rsidP="00552801">
      <w:pPr>
        <w:spacing w:line="480" w:lineRule="auto"/>
        <w:contextualSpacing/>
        <w:mirrorIndents/>
        <w:jc w:val="both"/>
        <w:rPr>
          <w:i/>
        </w:rPr>
      </w:pPr>
      <w:r w:rsidRPr="00350CE6">
        <w:rPr>
          <w:i/>
        </w:rPr>
        <w:t>Covariates</w:t>
      </w:r>
    </w:p>
    <w:p w14:paraId="54092DA4" w14:textId="4E2E1FA0" w:rsidR="00A96C21" w:rsidRDefault="000B7658" w:rsidP="00AC057C">
      <w:pPr>
        <w:spacing w:line="480" w:lineRule="auto"/>
        <w:contextualSpacing/>
        <w:mirrorIndents/>
        <w:jc w:val="both"/>
      </w:pPr>
      <w:r w:rsidRPr="00350CE6">
        <w:t>For both models</w:t>
      </w:r>
      <w:r w:rsidRPr="00C038C3">
        <w:t xml:space="preserve"> (condition and </w:t>
      </w:r>
      <w:r w:rsidR="00644C5F" w:rsidRPr="00C038C3">
        <w:t>density</w:t>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spatial scale</w:t>
      </w:r>
      <w:r w:rsidR="0012323C">
        <w:t>s</w:t>
      </w:r>
      <w:r w:rsidR="00173DEE">
        <w:t xml:space="preserve"> that roughly reflect the habitats cod would have been exposed to during the </w:t>
      </w:r>
      <w:r w:rsidR="00916A2F">
        <w:t xml:space="preserve">seasonal </w:t>
      </w:r>
      <w:r w:rsidR="00173DEE">
        <w:t>build</w:t>
      </w:r>
      <w:r w:rsidR="003D62C9">
        <w:t>-</w:t>
      </w:r>
      <w:r w:rsidR="00173DEE">
        <w:t>up 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feeding and spawning habitats</w:t>
      </w:r>
      <w:r w:rsidR="00465894">
        <w:t xml:space="preserve"> </w:t>
      </w:r>
      <w:r w:rsidR="00465894">
        <w:fldChar w:fldCharType="begin"/>
      </w:r>
      <w:r w:rsidR="00E74C62">
        <w:instrText xml:space="preserve"> ADDIN ZOTERO_ITEM CSL_CITATION {"citationID":"tz8NxtXM","properties":{"formattedCitation":"(Mion {\\i{}et al.}, 2022)","plainCitation":"(Mion et al., 2022)","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E74C62" w:rsidRPr="00E74C62">
        <w:rPr>
          <w:lang w:val="en-GB"/>
        </w:rPr>
        <w:t xml:space="preserve">(Mion </w:t>
      </w:r>
      <w:r w:rsidR="00E74C62" w:rsidRPr="00E74C62">
        <w:rPr>
          <w:i/>
          <w:iCs/>
          <w:lang w:val="en-GB"/>
        </w:rPr>
        <w:t>et al.</w:t>
      </w:r>
      <w:r w:rsidR="00E74C62" w:rsidRPr="00E74C62">
        <w:rPr>
          <w:lang w:val="en-GB"/>
        </w:rPr>
        <w:t>, 2022)</w:t>
      </w:r>
      <w:r w:rsidR="00465894">
        <w:fldChar w:fldCharType="end"/>
      </w:r>
      <w:r w:rsidR="00091F4B">
        <w:t>. However</w:t>
      </w:r>
      <w:r w:rsidR="00907C4C">
        <w:t>, within the feeding season</w:t>
      </w:r>
      <w:r w:rsidR="00423F9D">
        <w:t xml:space="preserve">, 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1° by 30'</w:t>
      </w:r>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E74C62">
        <w:instrText xml:space="preserve"> ADDIN ZOTERO_ITEM CSL_CITATION {"citationID":"8YzFlDq5","properties":{"formattedCitation":"(H\\uc0\\u252{}ssy {\\i{}et al.}, 2020)","plainCitation":"(Hüssy et al., 2020)","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E74C62" w:rsidRPr="00E74C62">
        <w:rPr>
          <w:lang w:val="en-GB"/>
        </w:rPr>
        <w:t xml:space="preserve">(Hüssy </w:t>
      </w:r>
      <w:r w:rsidR="00E74C62" w:rsidRPr="00E74C62">
        <w:rPr>
          <w:i/>
          <w:iCs/>
          <w:lang w:val="en-GB"/>
        </w:rPr>
        <w:t>et al.</w:t>
      </w:r>
      <w:r w:rsidR="00E74C62" w:rsidRPr="00E74C62">
        <w:rPr>
          <w:lang w:val="en-GB"/>
        </w:rPr>
        <w:t>, 2020)</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r w:rsidR="00662646">
        <w:t>cod</w:t>
      </w:r>
      <w:r w:rsidR="005C50F1">
        <w:t xml:space="preserve"> and flounder [kg/km</w:t>
      </w:r>
      <w:r w:rsidR="005C50F1" w:rsidRPr="00EF185A">
        <w:rPr>
          <w:vertAlign w:val="superscript"/>
        </w:rPr>
        <w:t>2</w:t>
      </w:r>
      <w:r w:rsidR="005C50F1">
        <w:t>]</w:t>
      </w:r>
      <w:r w:rsidR="00662646">
        <w:t xml:space="preserve"> and </w:t>
      </w:r>
      <w:r w:rsidR="00522AFD" w:rsidRPr="00366912">
        <w:rPr>
          <w:i/>
        </w:rPr>
        <w:t xml:space="preserve">S. </w:t>
      </w:r>
      <w:proofErr w:type="spellStart"/>
      <w:r w:rsidR="00522AFD" w:rsidRPr="00366912">
        <w:rPr>
          <w:i/>
        </w:rPr>
        <w:t>entomon</w:t>
      </w:r>
      <w:proofErr w:type="spellEnd"/>
      <w:r w:rsidR="005C50F1">
        <w:rPr>
          <w:i/>
        </w:rPr>
        <w:t xml:space="preserve"> </w:t>
      </w:r>
      <w:r w:rsidR="005C50F1">
        <w:t>[mg/m</w:t>
      </w:r>
      <w:r w:rsidR="005C50F1" w:rsidRPr="00161568">
        <w:rPr>
          <w:vertAlign w:val="superscript"/>
        </w:rPr>
        <w:t>2</w:t>
      </w:r>
      <w:r w:rsidR="005C50F1">
        <w:t>]</w:t>
      </w:r>
      <w:r w:rsidR="00662646">
        <w:t>)</w:t>
      </w:r>
      <w:r w:rsidR="00D92DDE">
        <w:t xml:space="preserve"> at the haul</w:t>
      </w:r>
      <w:r w:rsidR="00435B31">
        <w:t xml:space="preserve"> </w:t>
      </w:r>
      <w:r w:rsidR="00D925D4">
        <w:t xml:space="preserve">level </w:t>
      </w:r>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level</w:t>
      </w:r>
      <w:r w:rsidR="00EE737B">
        <w:t>. T</w:t>
      </w:r>
      <w:r w:rsidR="006B5330">
        <w:t>he pelagic cov</w:t>
      </w:r>
      <w:r w:rsidR="006E44BC">
        <w:t xml:space="preserve">ariates </w:t>
      </w:r>
      <w:r w:rsidR="00EF4CE3">
        <w:t xml:space="preserve">were included </w:t>
      </w:r>
      <w:r w:rsidR="006E44BC">
        <w:t>at the ICES rectangle</w:t>
      </w:r>
      <w:r w:rsidR="00315755">
        <w:t xml:space="preserve">- </w:t>
      </w:r>
      <w:r w:rsidR="006E44BC">
        <w:t xml:space="preserve">and </w:t>
      </w:r>
      <w:r w:rsidR="00811D5B">
        <w:t>subdivision</w:t>
      </w:r>
      <w:r w:rsidR="006E44BC">
        <w:t>-level</w:t>
      </w:r>
      <w:r w:rsidR="009378B1">
        <w:t xml:space="preserve"> (as pelagic species are highly mobile)</w:t>
      </w:r>
      <w:r w:rsidR="000E788C">
        <w:t xml:space="preserve"> (see </w:t>
      </w:r>
      <w:r w:rsidR="000E788C" w:rsidRPr="00840D2C">
        <w:rPr>
          <w:i/>
          <w:iCs/>
        </w:rPr>
        <w:t>SI Appendix</w:t>
      </w:r>
      <w:r w:rsidR="000E788C" w:rsidRPr="00840D2C">
        <w:t xml:space="preserve">, </w:t>
      </w:r>
      <w:r w:rsidR="000E788C">
        <w:t>Fig. S1 for the spatial units ICES rectangle and subdivision)</w:t>
      </w:r>
      <w:r w:rsidR="003B7F3C">
        <w:t>.</w:t>
      </w:r>
      <w:r w:rsidR="00C72C9C">
        <w:t xml:space="preserve"> </w:t>
      </w:r>
    </w:p>
    <w:p w14:paraId="322B8566" w14:textId="1ABFB488" w:rsidR="00A76FA9" w:rsidRDefault="00C72C9C" w:rsidP="00A96C21">
      <w:pPr>
        <w:spacing w:line="480" w:lineRule="auto"/>
        <w:ind w:firstLine="284"/>
        <w:contextualSpacing/>
        <w:mirrorIndents/>
        <w:jc w:val="both"/>
      </w:pPr>
      <w:r>
        <w:t>B</w:t>
      </w:r>
      <w:r w:rsidR="006F1551">
        <w:t>iomass</w:t>
      </w:r>
      <w:r w:rsidR="006F1551" w:rsidRPr="00C038C3">
        <w:t xml:space="preserve"> </w:t>
      </w:r>
      <w:r w:rsidR="000B7658" w:rsidRPr="00C038C3">
        <w:t>of sprat and herring</w:t>
      </w:r>
      <w:r w:rsidR="0030695B">
        <w:t xml:space="preserve"> </w:t>
      </w:r>
      <w:r w:rsidR="00E01913">
        <w:t>(</w:t>
      </w:r>
      <w:r w:rsidR="00457F40">
        <w:t>tones</w:t>
      </w:r>
      <w:r w:rsidR="00E01913">
        <w:t xml:space="preserve">) </w:t>
      </w:r>
      <w:r w:rsidR="0030695B">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r w:rsidR="007348C2" w:rsidRPr="00C038C3">
        <w:t xml:space="preserve">. </w:t>
      </w:r>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 xml:space="preserve">were extracted at the </w:t>
      </w:r>
      <w:r w:rsidR="004D4DC2">
        <w:t>haul locations</w:t>
      </w:r>
      <w:r w:rsidR="00EE2CED">
        <w:t xml:space="preserve"> </w:t>
      </w:r>
      <w:r w:rsidR="004268F8" w:rsidRPr="00C038C3">
        <w:t xml:space="preserve">from the ocean model NEMO-Nordic-SCOBI </w:t>
      </w:r>
      <w:r w:rsidR="004268F8" w:rsidRPr="00C038C3">
        <w:lastRenderedPageBreak/>
        <w:fldChar w:fldCharType="begin"/>
      </w:r>
      <w:r w:rsidR="00E74C62">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E74C62" w:rsidRPr="00E74C62">
        <w:rPr>
          <w:lang w:val="en-GB"/>
        </w:rPr>
        <w:t xml:space="preserve">(Eilola </w:t>
      </w:r>
      <w:r w:rsidR="00E74C62" w:rsidRPr="00E74C62">
        <w:rPr>
          <w:i/>
          <w:iCs/>
          <w:lang w:val="en-GB"/>
        </w:rPr>
        <w:t>et al.</w:t>
      </w:r>
      <w:r w:rsidR="00E74C62" w:rsidRPr="00E74C62">
        <w:rPr>
          <w:lang w:val="en-GB"/>
        </w:rPr>
        <w:t xml:space="preserve">, 2009; Almroth-Rosell </w:t>
      </w:r>
      <w:r w:rsidR="00E74C62" w:rsidRPr="00E74C62">
        <w:rPr>
          <w:i/>
          <w:iCs/>
          <w:lang w:val="en-GB"/>
        </w:rPr>
        <w:t>et al.</w:t>
      </w:r>
      <w:r w:rsidR="00E74C62" w:rsidRPr="00E74C62">
        <w:rPr>
          <w:lang w:val="en-GB"/>
        </w:rPr>
        <w:t xml:space="preserve">, 2011; Hordoir </w:t>
      </w:r>
      <w:r w:rsidR="00E74C62" w:rsidRPr="00E74C62">
        <w:rPr>
          <w:i/>
          <w:iCs/>
          <w:lang w:val="en-GB"/>
        </w:rPr>
        <w:t>et al.</w:t>
      </w:r>
      <w:r w:rsidR="00E74C62" w:rsidRPr="00E74C62">
        <w:rPr>
          <w:lang w:val="en-GB"/>
        </w:rPr>
        <w:t>, 2019)</w:t>
      </w:r>
      <w:r w:rsidR="004268F8" w:rsidRPr="00C038C3">
        <w:fldChar w:fldCharType="end"/>
      </w:r>
      <w:r w:rsidR="001B0BD0">
        <w:t xml:space="preserve"> and averaged for October</w:t>
      </w:r>
      <w:r w:rsidR="00915C08" w:rsidRPr="00915C08">
        <w:t>–</w:t>
      </w:r>
      <w:r w:rsidR="001B0BD0">
        <w:t>December</w:t>
      </w:r>
      <w:r w:rsidR="00E64A02">
        <w:t xml:space="preserve"> (approximately 14%, 76% and 10% of the </w:t>
      </w:r>
      <w:r w:rsidR="00984587">
        <w:t xml:space="preserve">BITS </w:t>
      </w:r>
      <w:r w:rsidR="00E64A02">
        <w:t>hauls were conducted in October, November and December, respectively)</w:t>
      </w:r>
      <w:r w:rsidR="00EB5A0C" w:rsidRPr="00C038C3">
        <w:t xml:space="preserve">. </w:t>
      </w:r>
      <w:r w:rsidR="00E906D4">
        <w:t xml:space="preserve">We also conducted preliminary analysis to determine if </w:t>
      </w:r>
      <w:r w:rsidR="00E906D4" w:rsidRPr="00840D2C">
        <w:t xml:space="preserve">oxygen should be modelled with a linear (as depicted in </w:t>
      </w:r>
      <w:r w:rsidR="00DB2C35" w:rsidRPr="00840D2C">
        <w:t>E</w:t>
      </w:r>
      <w:r w:rsidR="00E906D4" w:rsidRPr="00840D2C">
        <w:t xml:space="preserve">q. 6), </w:t>
      </w:r>
      <w:r w:rsidR="005146CE" w:rsidRPr="00840D2C">
        <w:t xml:space="preserve">or a </w:t>
      </w:r>
      <w:r w:rsidR="00FA3096" w:rsidRPr="00840D2C">
        <w:t xml:space="preserve">linear threshold </w:t>
      </w:r>
      <w:r w:rsidR="00062801" w:rsidRPr="00840D2C">
        <w:t>effect</w:t>
      </w:r>
      <w:r w:rsidR="00580CCB" w:rsidRPr="00840D2C">
        <w:t xml:space="preserve">, as </w:t>
      </w:r>
      <w:r w:rsidR="00457F40">
        <w:t>suggested</w:t>
      </w:r>
      <w:r w:rsidR="00580CCB" w:rsidRPr="00840D2C">
        <w:t xml:space="preserve"> in experimental studies</w:t>
      </w:r>
      <w:r w:rsidR="001F0CE4" w:rsidRPr="00840D2C">
        <w:t xml:space="preserve"> </w:t>
      </w:r>
      <w:r w:rsidR="007E2730" w:rsidRPr="00840D2C">
        <w:fldChar w:fldCharType="begin"/>
      </w:r>
      <w:r w:rsidR="00E74C62">
        <w:instrText xml:space="preserve"> ADDIN ZOTERO_ITEM CSL_CITATION {"citationID":"SYzfiSKX","properties":{"formattedCitation":"(Chabot and Dutil, 1999; Hrycik {\\i{}et al.}, 2017)","plainCitation":"(Chabot and Dutil, 1999; Hrycik et al., 2017)","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license":"© 2016 The Authors","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7E2730" w:rsidRPr="00840D2C">
        <w:fldChar w:fldCharType="separate"/>
      </w:r>
      <w:r w:rsidR="00E74C62" w:rsidRPr="00E74C62">
        <w:rPr>
          <w:lang w:val="en-GB"/>
        </w:rPr>
        <w:t xml:space="preserve">(Chabot and Dutil, 1999; Hrycik </w:t>
      </w:r>
      <w:r w:rsidR="00E74C62" w:rsidRPr="00E74C62">
        <w:rPr>
          <w:i/>
          <w:iCs/>
          <w:lang w:val="en-GB"/>
        </w:rPr>
        <w:t>et al.</w:t>
      </w:r>
      <w:r w:rsidR="00E74C62" w:rsidRPr="00E74C62">
        <w:rPr>
          <w:lang w:val="en-GB"/>
        </w:rPr>
        <w:t>, 2017)</w:t>
      </w:r>
      <w:r w:rsidR="007E2730" w:rsidRPr="00840D2C">
        <w:fldChar w:fldCharType="end"/>
      </w:r>
      <w:r w:rsidR="00163BEC">
        <w:t xml:space="preserve">. </w:t>
      </w:r>
      <w:r w:rsidR="00486185">
        <w:t xml:space="preserve">This showed that </w:t>
      </w:r>
      <w:r w:rsidR="000E52FA" w:rsidRPr="00840D2C">
        <w:t xml:space="preserve">the model with a linear effect was </w:t>
      </w:r>
      <w:r w:rsidR="00AC3363" w:rsidRPr="00840D2C">
        <w:t>favored</w:t>
      </w:r>
      <w:r w:rsidR="000E52FA" w:rsidRPr="00840D2C">
        <w:t xml:space="preserve"> in terms of </w:t>
      </w:r>
      <w:r w:rsidR="006A53AA" w:rsidRPr="00840D2C">
        <w:t xml:space="preserve">Akaike Information Criterion </w:t>
      </w:r>
      <w:r w:rsidR="00612E5C" w:rsidRPr="00840D2C">
        <w:t>(</w:t>
      </w:r>
      <w:r w:rsidR="000E52FA" w:rsidRPr="00840D2C">
        <w:t>AIC</w:t>
      </w:r>
      <w:r w:rsidR="00612E5C" w:rsidRPr="00840D2C">
        <w:t>)</w:t>
      </w:r>
      <w:r w:rsidR="000E52FA" w:rsidRPr="00840D2C">
        <w:t xml:space="preserve"> (</w:t>
      </w:r>
      <w:r w:rsidR="000E52FA" w:rsidRPr="00840D2C">
        <w:rPr>
          <w:i/>
          <w:iCs/>
        </w:rPr>
        <w:t>SI Appendix</w:t>
      </w:r>
      <w:r w:rsidR="000E52FA" w:rsidRPr="00840D2C">
        <w:t xml:space="preserve">, </w:t>
      </w:r>
      <w:r w:rsidR="00001B72" w:rsidRPr="00840D2C">
        <w:t>T</w:t>
      </w:r>
      <w:r w:rsidR="000E52FA" w:rsidRPr="00840D2C">
        <w:t xml:space="preserve">able </w:t>
      </w:r>
      <w:r w:rsidR="00CA2B8E" w:rsidRPr="00840D2C">
        <w:t>S1</w:t>
      </w:r>
      <w:r w:rsidR="000E52FA" w:rsidRPr="00840D2C">
        <w:t>)</w:t>
      </w:r>
      <w:r w:rsidR="00A26868" w:rsidRPr="00840D2C">
        <w:t>.</w:t>
      </w:r>
      <w:r w:rsidR="00FA3096" w:rsidRPr="00840D2C">
        <w:t xml:space="preserve"> </w:t>
      </w:r>
      <w:r w:rsidR="00054396" w:rsidRPr="00840D2C">
        <w:t>D</w:t>
      </w:r>
      <w:r w:rsidR="00EB5A0C" w:rsidRPr="00840D2C">
        <w:t>epth</w:t>
      </w:r>
      <w:r w:rsidR="0026689F" w:rsidRPr="00840D2C">
        <w:t xml:space="preserve"> </w:t>
      </w:r>
      <w:r w:rsidR="00AC6175" w:rsidRPr="00840D2C">
        <w:t>raster fil</w:t>
      </w:r>
      <w:r w:rsidR="00AC6175">
        <w:t xml:space="preserve">es were </w:t>
      </w:r>
      <w:r w:rsidR="00F2226C" w:rsidRPr="00C038C3">
        <w:t xml:space="preserve">made available by the </w:t>
      </w:r>
      <w:proofErr w:type="spellStart"/>
      <w:r w:rsidR="00F2226C" w:rsidRPr="00C038C3">
        <w:t>EMODnet</w:t>
      </w:r>
      <w:proofErr w:type="spellEnd"/>
      <w:r w:rsidR="00F2226C" w:rsidRPr="00C038C3">
        <w:t xml:space="preserve"> Bathymetry project, </w:t>
      </w:r>
      <w:hyperlink r:id="rId10" w:history="1">
        <w:r w:rsidR="00F2226C" w:rsidRPr="00C038C3">
          <w:rPr>
            <w:rStyle w:val="Hyperlink"/>
          </w:rPr>
          <w:t>https://www.emodnet.eu/en/bathymetry</w:t>
        </w:r>
      </w:hyperlink>
      <w:r w:rsidR="00F2226C" w:rsidRPr="00C038C3">
        <w:t>, funded by the European Commission Directorate General for Maritime Affairs and Fisheries</w:t>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proofErr w:type="spellStart"/>
      <w:r w:rsidR="00676625" w:rsidRPr="00AA3E43">
        <w:rPr>
          <w:i/>
          <w:iCs/>
        </w:rPr>
        <w:t>entomon</w:t>
      </w:r>
      <w:proofErr w:type="spellEnd"/>
      <w:r w:rsidR="00F6059A">
        <w:t xml:space="preserve"> </w:t>
      </w:r>
      <w:r w:rsidR="009A6265">
        <w:t xml:space="preserve">was </w:t>
      </w:r>
      <w:r w:rsidR="00F121FC">
        <w:t xml:space="preserve">extracted </w:t>
      </w:r>
      <w:r w:rsidR="0096441A">
        <w:t>from a habitat distribution</w:t>
      </w:r>
      <w:r w:rsidR="00412442">
        <w:t xml:space="preserve"> model</w:t>
      </w:r>
      <w:r w:rsidR="0096441A">
        <w:t xml:space="preserve"> </w:t>
      </w:r>
      <w:r w:rsidR="002C53C2">
        <w:t>coupled with</w:t>
      </w:r>
      <w:r w:rsidR="00412442">
        <w:t xml:space="preserve"> 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E74C62">
        <w:instrText xml:space="preserve"> ADDIN ZOTERO_ITEM CSL_CITATION {"citationID":"oorDX5OP","properties":{"formattedCitation":"(Gogina {\\i{}et al.}, 2020; Neumann {\\i{}et al.}, 2021)","plainCitation":"(Gogina et al., 2020; Neumann et al., 2021)","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E74C62" w:rsidRPr="00E74C62">
        <w:rPr>
          <w:lang w:val="en-GB"/>
        </w:rPr>
        <w:t xml:space="preserve">(Gogina </w:t>
      </w:r>
      <w:r w:rsidR="00E74C62" w:rsidRPr="00E74C62">
        <w:rPr>
          <w:i/>
          <w:iCs/>
          <w:lang w:val="en-GB"/>
        </w:rPr>
        <w:t>et al.</w:t>
      </w:r>
      <w:r w:rsidR="00E74C62" w:rsidRPr="00E74C62">
        <w:rPr>
          <w:lang w:val="en-GB"/>
        </w:rPr>
        <w:t xml:space="preserve">, 2020; Neumann </w:t>
      </w:r>
      <w:r w:rsidR="00E74C62" w:rsidRPr="00E74C62">
        <w:rPr>
          <w:i/>
          <w:iCs/>
          <w:lang w:val="en-GB"/>
        </w:rPr>
        <w:t>et al.</w:t>
      </w:r>
      <w:r w:rsidR="00E74C62" w:rsidRPr="00E74C62">
        <w:rPr>
          <w:lang w:val="en-GB"/>
        </w:rPr>
        <w:t>, 2021)</w:t>
      </w:r>
      <w:r w:rsidR="00ED6C82">
        <w:fldChar w:fldCharType="end"/>
      </w:r>
      <w:r w:rsidR="0049110B">
        <w:t xml:space="preserve">. </w:t>
      </w:r>
      <w:r w:rsidR="00AC057C">
        <w:t>We used predicted densities of cod and flounder (kg/km</w:t>
      </w:r>
      <w:r w:rsidR="00AC057C" w:rsidRPr="00AA3E43">
        <w:rPr>
          <w:vertAlign w:val="superscript"/>
        </w:rPr>
        <w:t>2</w:t>
      </w:r>
      <w:r w:rsidR="00AC057C">
        <w:t xml:space="preserve">) from GLMMs (described above) as covariates, since </w:t>
      </w:r>
      <w:r w:rsidR="00AC057C" w:rsidRPr="00C038C3">
        <w:t xml:space="preserve">not all </w:t>
      </w:r>
      <w:r w:rsidR="00AC057C">
        <w:t xml:space="preserve">hauls in the </w:t>
      </w:r>
      <w:r w:rsidR="00AC057C" w:rsidRPr="00C038C3">
        <w:t xml:space="preserve">CPUE (density) data could be standardized </w:t>
      </w:r>
      <w:r w:rsidR="00AC057C">
        <w:t>and joined with the condition data</w:t>
      </w:r>
      <w:r w:rsidR="00AC057C" w:rsidRPr="00C038C3">
        <w:t xml:space="preserve">. </w:t>
      </w:r>
      <w:r w:rsidR="00AC057C">
        <w:t xml:space="preserve">For the cod and flounder models that were used to provide covariates for the condition model, the only covariate used was depth. For the cod density models used to evaluate effects of changes in the average depth, oxygen concentration and temperature, we used only these three variables </w:t>
      </w:r>
      <w:r w:rsidR="00526EC0">
        <w:t>and a fixed year effect</w:t>
      </w:r>
      <w:r w:rsidR="008D6C35">
        <w:t xml:space="preserve"> as covariates</w:t>
      </w:r>
      <w:r w:rsidR="0062380D">
        <w:t>.</w:t>
      </w:r>
      <w:r w:rsidR="00AC057C">
        <w:t xml:space="preserve"> </w:t>
      </w:r>
    </w:p>
    <w:p w14:paraId="36DF89F3" w14:textId="3509522F" w:rsidR="000B7658" w:rsidRDefault="000B7658" w:rsidP="00A96C21">
      <w:pPr>
        <w:spacing w:line="480" w:lineRule="auto"/>
        <w:ind w:firstLine="284"/>
        <w:contextualSpacing/>
        <w:mirrorIndents/>
        <w:jc w:val="both"/>
      </w:pPr>
      <w:r w:rsidRPr="00C038C3">
        <w:t>Following</w:t>
      </w:r>
      <w:r w:rsidR="00787223">
        <w:t xml:space="preserve"> </w:t>
      </w:r>
      <w:r w:rsidR="00787223" w:rsidRPr="00C038C3">
        <w:t>Thorson</w:t>
      </w:r>
      <w:r w:rsidR="00787223">
        <w:t xml:space="preserve"> </w:t>
      </w:r>
      <w:r w:rsidR="00787223">
        <w:fldChar w:fldCharType="begin"/>
      </w:r>
      <w:r w:rsidR="00E74C62">
        <w:instrText xml:space="preserve"> ADDIN ZOTERO_ITEM CSL_CITATION {"citationID":"0kkA28XG","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E74C62">
        <w:rPr>
          <w:noProof/>
        </w:rPr>
        <w:t>(2015)</w:t>
      </w:r>
      <w:r w:rsidR="00787223">
        <w:fldChar w:fldCharType="end"/>
      </w:r>
      <w:r w:rsidR="00787223">
        <w:t xml:space="preserve"> and </w:t>
      </w:r>
      <w:proofErr w:type="spellStart"/>
      <w:r w:rsidR="00787223" w:rsidRPr="00C038C3">
        <w:t>Grüss</w:t>
      </w:r>
      <w:proofErr w:type="spellEnd"/>
      <w:r w:rsidR="00787223" w:rsidRPr="00C038C3">
        <w:t xml:space="preserve"> </w:t>
      </w:r>
      <w:r w:rsidR="00787223" w:rsidRPr="00C038C3">
        <w:rPr>
          <w:i/>
          <w:iCs/>
        </w:rPr>
        <w:t>et al.</w:t>
      </w:r>
      <w:r w:rsidR="00787223">
        <w:rPr>
          <w:i/>
          <w:iCs/>
        </w:rPr>
        <w:t xml:space="preserve"> </w:t>
      </w:r>
      <w:r w:rsidR="00787223">
        <w:fldChar w:fldCharType="begin"/>
      </w:r>
      <w:r w:rsidR="00E74C62">
        <w:instrText xml:space="preserve"> ADDIN ZOTERO_ITEM CSL_CITATION {"citationID":"abTT4mVQ","properties":{"formattedCitation":"(2020)","plainCitation":"(202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E74C62">
        <w:rPr>
          <w:noProof/>
        </w:rPr>
        <w:t>(202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 xml:space="preserve">model selection after our </w:t>
      </w:r>
      <w:r w:rsidR="00D050FB" w:rsidRPr="00630002">
        <w:rPr>
          <w:i/>
          <w:iCs/>
        </w:rPr>
        <w:t>a prior</w:t>
      </w:r>
      <w:r w:rsidR="00DB7867" w:rsidRPr="00630002">
        <w:rPr>
          <w:i/>
          <w:iCs/>
        </w:rPr>
        <w:t>i</w:t>
      </w:r>
      <w:r w:rsidR="00D050FB">
        <w:t xml:space="preserve"> 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E74C62">
        <w:instrText xml:space="preserve"> ADDIN ZOTERO_ITEM CSL_CITATION {"citationID":"LlfVu6ws","properties":{"formattedCitation":"(e.g., Whittingham {\\i{}et al.}, 2006)","plainCitation":"(e.g., Whittingham et al., 2006)","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E74C62" w:rsidRPr="00E74C62">
        <w:rPr>
          <w:lang w:val="en-GB"/>
        </w:rPr>
        <w:t xml:space="preserve">(e.g., Whittingham </w:t>
      </w:r>
      <w:r w:rsidR="00E74C62" w:rsidRPr="00E74C62">
        <w:rPr>
          <w:i/>
          <w:iCs/>
          <w:lang w:val="en-GB"/>
        </w:rPr>
        <w:t>et al.</w:t>
      </w:r>
      <w:r w:rsidR="00E74C62" w:rsidRPr="00E74C62">
        <w:rPr>
          <w:lang w:val="en-GB"/>
        </w:rPr>
        <w:t>, 2006)</w:t>
      </w:r>
      <w:r w:rsidR="00807087">
        <w:fldChar w:fldCharType="end"/>
      </w:r>
      <w:r w:rsidR="00FF0AF0">
        <w:t xml:space="preserve">, </w:t>
      </w:r>
      <w:r w:rsidR="00DB7867">
        <w:t>and because</w:t>
      </w:r>
      <w:r w:rsidR="00AF441F">
        <w:t xml:space="preserve"> initial analyses suggested the </w:t>
      </w:r>
      <w:r w:rsidR="00AF441F">
        <w:lastRenderedPageBreak/>
        <w:t>model was not overfit</w:t>
      </w:r>
      <w:r w:rsidR="00E15E2C">
        <w:t xml:space="preserve"> (see</w:t>
      </w:r>
      <w:r w:rsidR="005713BC">
        <w:t xml:space="preserve"> </w:t>
      </w:r>
      <w:r w:rsidR="005713BC" w:rsidRPr="00C038C3">
        <w:rPr>
          <w:i/>
          <w:iCs/>
        </w:rPr>
        <w:t>SI Appendix</w:t>
      </w:r>
      <w:r w:rsidR="00E8160E">
        <w:rPr>
          <w:i/>
          <w:iCs/>
        </w:rPr>
        <w:t>,</w:t>
      </w:r>
      <w:r w:rsidR="00E15E2C">
        <w:t xml:space="preserve"> Fig. S2 for Pearson correlation coefficients across </w:t>
      </w:r>
      <w:r w:rsidR="00E15E2C" w:rsidRPr="007A1FF7">
        <w:t>variables)</w:t>
      </w:r>
      <w:r w:rsidRPr="007A1FF7">
        <w:t>.</w:t>
      </w:r>
    </w:p>
    <w:p w14:paraId="4DC7C29E" w14:textId="77777777" w:rsidR="00B25337" w:rsidRPr="00C038C3" w:rsidRDefault="00B25337"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r w:rsidRPr="00C038C3">
        <w:rPr>
          <w:i/>
        </w:rPr>
        <w:t>Model fitting</w:t>
      </w:r>
    </w:p>
    <w:p w14:paraId="741EA46D" w14:textId="764ECB55" w:rsidR="00B25337" w:rsidRPr="00C038C3" w:rsidRDefault="00B25337" w:rsidP="00B25337">
      <w:pPr>
        <w:spacing w:line="480" w:lineRule="auto"/>
        <w:contextualSpacing/>
        <w:mirrorIndents/>
        <w:jc w:val="both"/>
      </w:pPr>
      <w:r w:rsidRPr="00C038C3">
        <w:t xml:space="preserve">For computational efficiency, we fit </w:t>
      </w:r>
      <w:r w:rsidR="00F30369">
        <w:t xml:space="preserve">all </w:t>
      </w:r>
      <w:r w:rsidRPr="00C038C3">
        <w:t>model</w:t>
      </w:r>
      <w:r w:rsidR="00F30369">
        <w:t>s</w:t>
      </w:r>
      <w:r w:rsidRPr="00C038C3">
        <w:t xml:space="preserve"> in a </w:t>
      </w:r>
      <w:r>
        <w:t>“</w:t>
      </w:r>
      <w:r w:rsidRPr="00C038C3">
        <w:t xml:space="preserve">predictive process” modelling framework </w:t>
      </w:r>
      <w:r w:rsidRPr="00C038C3">
        <w:fldChar w:fldCharType="begin"/>
      </w:r>
      <w:r w:rsidR="00E74C62">
        <w:instrText xml:space="preserve"> ADDIN ZOTERO_ITEM CSL_CITATION {"citationID":"jQ1brLvL","properties":{"formattedCitation":"(Latimer {\\i{}et al.}, 2009; Anderson and Ward, 2019)","plainCitation":"(Latimer et al., 2009; Anderson and Ward, 2019)","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license":"© 2008 Blackwell Publishing Ltd/CNRS","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license":"© 2018 by the Ecological Society of America","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00E74C62" w:rsidRPr="00E74C62">
        <w:rPr>
          <w:lang w:val="en-GB"/>
        </w:rPr>
        <w:t xml:space="preserve">(Latimer </w:t>
      </w:r>
      <w:r w:rsidR="00E74C62" w:rsidRPr="00E74C62">
        <w:rPr>
          <w:i/>
          <w:iCs/>
          <w:lang w:val="en-GB"/>
        </w:rPr>
        <w:t>et al.</w:t>
      </w:r>
      <w:r w:rsidR="00E74C62" w:rsidRPr="00E74C62">
        <w:rPr>
          <w:lang w:val="en-GB"/>
        </w:rPr>
        <w:t>, 2009; Anderson and Ward, 2019)</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00E74C62">
        <w:instrText xml:space="preserve"> ADDIN ZOTERO_ITEM CSL_CITATION {"citationID":"Ka9yRgR0","properties":{"formattedCitation":"(Lindgren {\\i{}et al.}, 2011)","plainCitation":"(Lindgren et al., 2011)","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license":"© 2011 Royal Statistical Society","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00E74C62" w:rsidRPr="00E74C62">
        <w:rPr>
          <w:lang w:val="en-GB"/>
        </w:rPr>
        <w:t xml:space="preserve">(Lindgren </w:t>
      </w:r>
      <w:r w:rsidR="00E74C62" w:rsidRPr="00E74C62">
        <w:rPr>
          <w:i/>
          <w:iCs/>
          <w:lang w:val="en-GB"/>
        </w:rPr>
        <w:t>et al.</w:t>
      </w:r>
      <w:r w:rsidR="00E74C62" w:rsidRPr="00E74C62">
        <w:rPr>
          <w:lang w:val="en-GB"/>
        </w:rPr>
        <w:t>, 2011)</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r>
        <w:rPr>
          <w:color w:val="000000" w:themeColor="text1"/>
        </w:rPr>
        <w:t>3</w:t>
      </w:r>
      <w:r w:rsidRPr="00C038C3">
        <w:rPr>
          <w:color w:val="000000" w:themeColor="text1"/>
        </w:rPr>
        <w:t>, S1</w:t>
      </w:r>
      <w:r w:rsidR="004045E5">
        <w:rPr>
          <w:color w:val="000000" w:themeColor="text1"/>
        </w:rPr>
        <w:t>2</w:t>
      </w:r>
      <w:r w:rsidRPr="00C038C3">
        <w:t xml:space="preserve">), created using the R-package </w:t>
      </w:r>
      <w:r>
        <w:t>‘</w:t>
      </w:r>
      <w:r w:rsidRPr="00C038C3">
        <w:t xml:space="preserve">R-INLA’ </w:t>
      </w:r>
      <w:r w:rsidRPr="00C038C3">
        <w:fldChar w:fldCharType="begin"/>
      </w:r>
      <w:r w:rsidR="00E74C62">
        <w:instrText xml:space="preserve"> ADDIN ZOTERO_ITEM CSL_CITATION {"citationID":"miI0MMYw","properties":{"formattedCitation":"(Rue {\\i{}et al.}, 2009)","plainCitation":"(Rue et al., 2009)","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license":"© 2009 Royal Statistical Society","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00E74C62" w:rsidRPr="00E74C62">
        <w:rPr>
          <w:lang w:val="en-GB"/>
        </w:rPr>
        <w:t xml:space="preserve">(Rue </w:t>
      </w:r>
      <w:r w:rsidR="00E74C62" w:rsidRPr="00E74C62">
        <w:rPr>
          <w:i/>
          <w:iCs/>
          <w:lang w:val="en-GB"/>
        </w:rPr>
        <w:t>et al.</w:t>
      </w:r>
      <w:r w:rsidR="00E74C62" w:rsidRPr="00E74C62">
        <w:rPr>
          <w:lang w:val="en-GB"/>
        </w:rPr>
        <w:t>, 2009)</w:t>
      </w:r>
      <w:r w:rsidRPr="00C038C3">
        <w:fldChar w:fldCharType="end"/>
      </w:r>
      <w:r w:rsidRPr="00C038C3">
        <w:t xml:space="preserve">. The random effects </w:t>
      </w:r>
      <w:r w:rsidR="00A103FF">
        <w:t>were</w:t>
      </w:r>
      <w:r w:rsidR="00A103FF" w:rsidRPr="00C038C3">
        <w:t xml:space="preserve"> </w:t>
      </w:r>
      <w:r w:rsidRPr="00C038C3">
        <w:t>estimated at the vertices (</w:t>
      </w:r>
      <w:r>
        <w:t>“</w:t>
      </w:r>
      <w:r w:rsidRPr="00C038C3">
        <w:t>knots”) of this mesh</w:t>
      </w:r>
      <w:r w:rsidR="00A103FF">
        <w:t xml:space="preserve"> and bilinearly interpolated to the data locations</w:t>
      </w:r>
      <w:r w:rsidRPr="00C038C3">
        <w:t xml:space="preserve">. The locations of the knots were chosen using a </w:t>
      </w:r>
      <m:oMath>
        <m:r>
          <w:rPr>
            <w:rFonts w:ascii="Cambria Math" w:hAnsi="Cambria Math"/>
          </w:rPr>
          <m:t>k</m:t>
        </m:r>
      </m:oMath>
      <w:r w:rsidRPr="00C038C3">
        <w:t>-means clu</w:t>
      </w:r>
      <w:proofErr w:type="spellStart"/>
      <w:r w:rsidRPr="00C038C3">
        <w:t>stering</w:t>
      </w:r>
      <w:proofErr w:type="spellEnd"/>
      <w:r w:rsidRPr="00C038C3">
        <w:t xml:space="preserve"> algorithm, which minimizes the total distance between data points and knots. As the knot random effects are projected to the locations of the observations, more knots </w:t>
      </w:r>
      <w:r>
        <w:t xml:space="preserve">generally </w:t>
      </w:r>
      <w:r w:rsidRPr="00C038C3">
        <w:t>increase accuracy at the cost of computational time</w:t>
      </w:r>
      <w:r>
        <w:t xml:space="preserve">. </w:t>
      </w:r>
      <w:r w:rsidRPr="00C038C3">
        <w:t>After initial exploration</w:t>
      </w:r>
      <w:r>
        <w:t>,</w:t>
      </w:r>
      <w:r w:rsidRPr="00C038C3">
        <w:t xml:space="preserve"> we chose </w:t>
      </w:r>
      <w:r w:rsidR="009061B5">
        <w:t>1</w:t>
      </w:r>
      <w:r w:rsidR="00E45EBB">
        <w:t>0</w:t>
      </w:r>
      <w:r w:rsidR="009061B5">
        <w:t xml:space="preserve">0 knots for the condition model and </w:t>
      </w:r>
      <w:r w:rsidRPr="00C038C3">
        <w:t xml:space="preserve">200 knots for </w:t>
      </w:r>
      <w:r w:rsidR="009061B5">
        <w:t>the density models</w:t>
      </w:r>
      <w:r w:rsidRPr="00C038C3">
        <w:t xml:space="preserve">. </w:t>
      </w:r>
      <w:r>
        <w:t>We</w:t>
      </w:r>
      <w:r w:rsidRPr="00C038C3">
        <w:t xml:space="preserve"> fit </w:t>
      </w:r>
      <w:r>
        <w:t xml:space="preserve">the models </w:t>
      </w:r>
      <w:r w:rsidRPr="00C038C3">
        <w:t xml:space="preserve">using ‘TMB’ </w:t>
      </w:r>
      <w:r>
        <w:fldChar w:fldCharType="begin"/>
      </w:r>
      <w:r w:rsidR="00E74C62">
        <w:instrText xml:space="preserve"> ADDIN ZOTERO_ITEM CSL_CITATION {"citationID":"4fXN3RdQ","properties":{"formattedCitation":"(Kristensen {\\i{}et al.}, 2016)","plainCitation":"(Kristensen et al., 2016)","noteIndex":0},"citationItems":[{"id":2518,"uris":["http://zotero.org/users/6116610/items/QWDJNAAS"],"itemData":{"id":2518,"type":"article-journal","container-title":"Journal of Statistical Software","DOI":"10.18637/jss.v070.i05","ISSN":"1548-7660","issue":"1","language":"en","license":"Copyright (c) 2016 Kasper Kristensen, Anders Nielsen, Casper W. Berg, Hans Skaug, Bradley M. Bell","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00E74C62" w:rsidRPr="00E74C62">
        <w:rPr>
          <w:lang w:val="en-GB"/>
        </w:rPr>
        <w:t xml:space="preserve">(Kristensen </w:t>
      </w:r>
      <w:r w:rsidR="00E74C62" w:rsidRPr="00E74C62">
        <w:rPr>
          <w:i/>
          <w:iCs/>
          <w:lang w:val="en-GB"/>
        </w:rPr>
        <w:t>et al.</w:t>
      </w:r>
      <w:r w:rsidR="00E74C62" w:rsidRPr="00E74C62">
        <w:rPr>
          <w:lang w:val="en-GB"/>
        </w:rPr>
        <w:t>, 2016)</w:t>
      </w:r>
      <w:r>
        <w:fldChar w:fldCharType="end"/>
      </w:r>
      <w:r w:rsidRPr="002E6A18">
        <w:t xml:space="preserve"> via the R-package ‘</w:t>
      </w:r>
      <w:proofErr w:type="spellStart"/>
      <w:r w:rsidRPr="002E6A18">
        <w:t>sdmTMB</w:t>
      </w:r>
      <w:proofErr w:type="spellEnd"/>
      <w:r w:rsidRPr="002E6A18">
        <w:t xml:space="preserve">’ (version </w:t>
      </w:r>
      <w:r w:rsidR="00CA4AC8" w:rsidRPr="00CA4AC8">
        <w:t>0.</w:t>
      </w:r>
      <w:r w:rsidR="00643CF4">
        <w:t>1</w:t>
      </w:r>
      <w:r w:rsidR="00CA4AC8" w:rsidRPr="00CA4AC8">
        <w:t>.</w:t>
      </w:r>
      <w:r w:rsidR="00643CF4">
        <w:t>0</w:t>
      </w:r>
      <w:r w:rsidRPr="002E6A18">
        <w:t xml:space="preserve">) </w:t>
      </w:r>
      <w:r w:rsidRPr="00C038C3">
        <w:fldChar w:fldCharType="begin"/>
      </w:r>
      <w:r w:rsidR="00E74C62">
        <w:instrText xml:space="preserve"> ADDIN ZOTERO_ITEM CSL_CITATION {"citationID":"0WqKRC2W","properties":{"formattedCitation":"(Anderson {\\i{}et al.}, 2022)","plainCitation":"(Anderson et al., 2022)","noteIndex":0},"citationItems":[{"id":3401,"uris":["http://zotero.org/users/6116610/items/F9SSIRUI"],"itemData":{"id":3401,"type":"article-journal","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container-title":"bioRxiv (https://doi.org/10.1101/2022.03.24.485545)","DOI":"10.1101/2022.03.24.485545","language":"en","license":"© 2022, Posted by Cold Spring Harbor Laboratory. This pre-print is available under a Creative Commons License (Attribution 4.0 International), CC BY 4.0, as described at http://creativecommons.org/licenses/by/4.0/","note":"section: New Results\ntype: article","page":"2022.03.24.485545","source":"bioRxiv","title":"sdmTMB: an R package for fast, flexible, and user-friendly generalized linear mixed effects models with spatial and spatiotemporal random fields","title-short":"sdmTMB","author":[{"family":"Anderson","given":"Sean C."},{"family":"Ward","given":"Eric J."},{"family":"English","given":"Philina A."},{"family":"Barnett","given":"Lewis A. K."}],"issued":{"date-parts":[["2022",3,27]]},"citation-key":"andersonSdmTMBPackageFast2022"}}],"schema":"https://github.com/citation-style-language/schema/raw/master/csl-citation.json"} </w:instrText>
      </w:r>
      <w:r w:rsidRPr="00C038C3">
        <w:fldChar w:fldCharType="separate"/>
      </w:r>
      <w:r w:rsidR="00E74C62" w:rsidRPr="00E74C62">
        <w:rPr>
          <w:lang w:val="en-GB"/>
        </w:rPr>
        <w:t xml:space="preserve">(Anderson </w:t>
      </w:r>
      <w:r w:rsidR="00E74C62" w:rsidRPr="00E74C62">
        <w:rPr>
          <w:i/>
          <w:iCs/>
          <w:lang w:val="en-GB"/>
        </w:rPr>
        <w:t>et al.</w:t>
      </w:r>
      <w:r w:rsidR="00E74C62" w:rsidRPr="00E74C62">
        <w:rPr>
          <w:lang w:val="en-GB"/>
        </w:rPr>
        <w:t>, 2022)</w:t>
      </w:r>
      <w:r w:rsidRPr="00C038C3">
        <w:fldChar w:fldCharType="end"/>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by confirming</w:t>
      </w:r>
      <w:r>
        <w:t xml:space="preserve"> that</w:t>
      </w:r>
      <w:r w:rsidRPr="00C038C3">
        <w:t xml:space="preserve"> the maximum absolute gradient </w:t>
      </w:r>
      <w:r>
        <w:t xml:space="preserve">with respect to all fixed effects </w:t>
      </w:r>
      <w:r w:rsidRPr="00C038C3">
        <w:t>was &lt; 0.</w:t>
      </w:r>
      <w:r w:rsidR="00573110">
        <w:t>0</w:t>
      </w:r>
      <w:r w:rsidRPr="00C038C3">
        <w:t>0</w:t>
      </w:r>
      <w:r>
        <w:t>1</w:t>
      </w:r>
      <w:r w:rsidRPr="00C038C3">
        <w:t xml:space="preserve"> and that the Hessian matrix was positive-definite. </w:t>
      </w:r>
      <w:r w:rsidR="00B55D62">
        <w:t xml:space="preserve">Model residuals are shown the </w:t>
      </w:r>
      <w:r w:rsidR="00B55D62" w:rsidRPr="00C038C3">
        <w:rPr>
          <w:i/>
          <w:iCs/>
        </w:rPr>
        <w:t>SI Appendix</w:t>
      </w:r>
      <w:r w:rsidR="00B55D62" w:rsidRPr="00C038C3">
        <w:t xml:space="preserve"> </w:t>
      </w:r>
      <w:r w:rsidR="00B55D62">
        <w:t>(Figs. S4-S</w:t>
      </w:r>
      <w:r w:rsidR="00AA24D9">
        <w:t>6</w:t>
      </w:r>
      <w:r w:rsidR="00B55D62">
        <w:t xml:space="preserve"> and </w:t>
      </w:r>
      <w:r w:rsidR="00A833FB">
        <w:t>S13-S1</w:t>
      </w:r>
      <w:r w:rsidR="00483ACF">
        <w:t>4</w:t>
      </w:r>
      <w:r w:rsidR="00B55D62">
        <w:t xml:space="preserve">). </w:t>
      </w:r>
      <w:r w:rsidRPr="00C038C3">
        <w:t xml:space="preserve">We used packages in the </w:t>
      </w:r>
      <w:r>
        <w:t>‘</w:t>
      </w:r>
      <w:proofErr w:type="spellStart"/>
      <w:r w:rsidRPr="00C038C3">
        <w:t>tidyverse</w:t>
      </w:r>
      <w:proofErr w:type="spellEnd"/>
      <w:r w:rsidRPr="00C038C3">
        <w:t xml:space="preserve">’ </w:t>
      </w:r>
      <w:r w:rsidRPr="00C038C3">
        <w:fldChar w:fldCharType="begin"/>
      </w:r>
      <w:r w:rsidR="00E74C62">
        <w:instrText xml:space="preserve"> ADDIN ZOTERO_ITEM CSL_CITATION {"citationID":"vAwAJark","properties":{"formattedCitation":"(Wickham {\\i{}et al.}, 2019)","plainCitation":"(Wickham et al., 2019)","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00E74C62" w:rsidRPr="00E74C62">
        <w:rPr>
          <w:lang w:val="en-GB"/>
        </w:rPr>
        <w:t xml:space="preserve">(Wickham </w:t>
      </w:r>
      <w:r w:rsidR="00E74C62" w:rsidRPr="00E74C62">
        <w:rPr>
          <w:i/>
          <w:iCs/>
          <w:lang w:val="en-GB"/>
        </w:rPr>
        <w:t>et al.</w:t>
      </w:r>
      <w:r w:rsidR="00E74C62" w:rsidRPr="00E74C62">
        <w:rPr>
          <w:lang w:val="en-GB"/>
        </w:rPr>
        <w:t>, 2019)</w:t>
      </w:r>
      <w:r w:rsidRPr="00C038C3">
        <w:fldChar w:fldCharType="end"/>
      </w:r>
      <w:r w:rsidRPr="00C038C3">
        <w:t xml:space="preserve"> for data processing and plotting. </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t>Results</w:t>
      </w:r>
    </w:p>
    <w:p w14:paraId="2CB344D7" w14:textId="7C37F095" w:rsidR="006006A7" w:rsidRPr="00C038C3" w:rsidRDefault="0011725E" w:rsidP="007A48F5">
      <w:pPr>
        <w:spacing w:line="480" w:lineRule="auto"/>
        <w:contextualSpacing/>
        <w:mirrorIndents/>
        <w:jc w:val="both"/>
        <w:rPr>
          <w:color w:val="000000" w:themeColor="text1"/>
        </w:rPr>
      </w:pPr>
      <w:r w:rsidRPr="00C038C3">
        <w:t>The condition model revealed a</w:t>
      </w:r>
      <w:r w:rsidR="00360E7F" w:rsidRPr="00C038C3">
        <w:t xml:space="preserve"> </w:t>
      </w:r>
      <w:r w:rsidR="00194F81">
        <w:t xml:space="preserve">mean </w:t>
      </w:r>
      <w:r w:rsidR="00360E7F" w:rsidRPr="00C038C3">
        <w:t>decline in the</w:t>
      </w:r>
      <w:r w:rsidR="00D95637">
        <w:t xml:space="preserve"> Le </w:t>
      </w:r>
      <w:r w:rsidR="009A30EC">
        <w:t>C</w:t>
      </w:r>
      <w:r w:rsidR="00D95637">
        <w:t xml:space="preserve">ren </w:t>
      </w:r>
      <w:r w:rsidR="00360E7F" w:rsidRPr="00C038C3">
        <w:t xml:space="preserve">condition factor </w:t>
      </w:r>
      <w:r w:rsidR="00752A0D" w:rsidRPr="00902826">
        <w:t xml:space="preserve">of </w:t>
      </w:r>
      <w:r w:rsidR="00F37D13">
        <w:t>1</w:t>
      </w:r>
      <w:r w:rsidR="00720E20">
        <w:t>7</w:t>
      </w:r>
      <w:r w:rsidR="00752A0D" w:rsidRPr="00902826">
        <w:t>%</w:t>
      </w:r>
      <w:r w:rsidR="003A63A0">
        <w:t xml:space="preserve"> [</w:t>
      </w:r>
      <w:r w:rsidR="00CA55D0">
        <w:t>1</w:t>
      </w:r>
      <w:r w:rsidR="003D5959">
        <w:t>1</w:t>
      </w:r>
      <w:r w:rsidR="005C6A29">
        <w:t xml:space="preserve">%, </w:t>
      </w:r>
      <w:r w:rsidR="00CB4EF0">
        <w:t>20</w:t>
      </w:r>
      <w:r w:rsidR="005C6A29">
        <w:t>%</w:t>
      </w:r>
      <w:r w:rsidR="003A63A0">
        <w:t>]</w:t>
      </w:r>
      <w:r w:rsidR="00662BBE">
        <w:t xml:space="preserve"> (</w:t>
      </w:r>
      <w:r w:rsidR="00455E15">
        <w:t>values in brackets</w:t>
      </w:r>
      <w:r w:rsidR="00057E07">
        <w:t xml:space="preserve"> </w:t>
      </w:r>
      <w:r w:rsidR="00C0513E">
        <w:t>are the 2.5% and 97.5</w:t>
      </w:r>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r w:rsidR="00F722A8">
        <w:t>)</w:t>
      </w:r>
      <w:r w:rsidR="00EC1976">
        <w:t xml:space="preserve">. </w:t>
      </w:r>
      <w:r w:rsidR="00A103FF">
        <w:t>The condition factor</w:t>
      </w:r>
      <w:r w:rsidR="00EC1976">
        <w:t xml:space="preserve"> declined</w:t>
      </w:r>
      <w:r w:rsidR="008C0B8F" w:rsidRPr="00902826">
        <w:t xml:space="preserve"> </w:t>
      </w:r>
      <w:r w:rsidR="00556E35" w:rsidRPr="00902826">
        <w:t xml:space="preserve">from </w:t>
      </w:r>
      <w:r w:rsidR="00980B68" w:rsidRPr="00902826">
        <w:t xml:space="preserve">approximately </w:t>
      </w:r>
      <w:r w:rsidR="0045757B">
        <w:t>1.</w:t>
      </w:r>
      <w:r w:rsidR="00ED4361">
        <w:t>1</w:t>
      </w:r>
      <w:r w:rsidR="008A2284">
        <w:t>5</w:t>
      </w:r>
      <w:r w:rsidR="00ED4361" w:rsidRPr="00902826">
        <w:t xml:space="preserve"> </w:t>
      </w:r>
      <w:r w:rsidR="00556E35" w:rsidRPr="00902826">
        <w:t xml:space="preserve">to </w:t>
      </w:r>
      <w:r w:rsidR="0045757B">
        <w:t>0.95</w:t>
      </w:r>
      <w:r w:rsidR="00030B47" w:rsidRPr="00902826">
        <w:t xml:space="preserve"> </w:t>
      </w:r>
      <w:r w:rsidR="00360E7F" w:rsidRPr="00902826">
        <w:t xml:space="preserve">between 1993 </w:t>
      </w:r>
      <w:r w:rsidR="00360E7F" w:rsidRPr="00902826">
        <w:lastRenderedPageBreak/>
        <w:t xml:space="preserve">and </w:t>
      </w:r>
      <w:r w:rsidR="00F27464" w:rsidRPr="00902826">
        <w:t>20</w:t>
      </w:r>
      <w:r w:rsidR="00267337">
        <w:t>19</w:t>
      </w:r>
      <w:r w:rsidR="00CB08FC">
        <w:t xml:space="preserve"> (the decline </w:t>
      </w:r>
      <w:r w:rsidR="00902826" w:rsidRPr="00902826">
        <w:t>leveled</w:t>
      </w:r>
      <w:r w:rsidR="00C9279F">
        <w:t xml:space="preserve"> off</w:t>
      </w:r>
      <w:r w:rsidR="00902826" w:rsidRPr="00902826">
        <w:t xml:space="preserve"> </w:t>
      </w:r>
      <w:r w:rsidR="00CB08FC">
        <w:t>around 2008</w:t>
      </w:r>
      <w:r w:rsidR="007A1FF7">
        <w:t>)</w:t>
      </w:r>
      <w:r w:rsidR="007941CD">
        <w:t xml:space="preserve"> and the whole distribution of condition values in the population exhibited a shift to lower values </w:t>
      </w:r>
      <w:r w:rsidR="007A1FF7" w:rsidRPr="00902826">
        <w:t>(</w:t>
      </w:r>
      <w:r w:rsidR="00345F06" w:rsidRPr="00902826">
        <w:t>Fig</w:t>
      </w:r>
      <w:r w:rsidR="00A45BE8" w:rsidRPr="00902826">
        <w:t xml:space="preserve">. </w:t>
      </w:r>
      <w:r w:rsidR="00345F06" w:rsidRPr="00902826">
        <w:t>1</w:t>
      </w:r>
      <w:r w:rsidR="001E6F80">
        <w:t>A</w:t>
      </w:r>
      <w:r w:rsidR="00345F06" w:rsidRPr="00902826">
        <w:t>)</w:t>
      </w:r>
      <w:r w:rsidR="00550CF7" w:rsidRPr="00902826">
        <w:t xml:space="preserve">. </w:t>
      </w:r>
      <w:r w:rsidR="00B508C2">
        <w:t xml:space="preserve">The condition factor declined the most in </w:t>
      </w:r>
      <w:r w:rsidR="00E777B0">
        <w:t xml:space="preserve">the northern </w:t>
      </w:r>
      <w:r w:rsidR="00B508C2">
        <w:t xml:space="preserve">subdivisions </w:t>
      </w:r>
      <w:r w:rsidR="00E777B0">
        <w:t>(</w:t>
      </w:r>
      <w:r w:rsidR="007F29BA">
        <w:t>i.e.,</w:t>
      </w:r>
      <w:r w:rsidR="00E777B0">
        <w:t xml:space="preserve"> </w:t>
      </w:r>
      <w:r w:rsidR="00B508C2">
        <w:t>27 and 28</w:t>
      </w:r>
      <w:r w:rsidR="006B7FDB">
        <w:t>, where also the biomass of cod is lowest, Fig. 4A</w:t>
      </w:r>
      <w:r w:rsidR="00E777B0">
        <w:t>)</w:t>
      </w:r>
      <w:r w:rsidR="00B508C2">
        <w:t xml:space="preserve"> and the least in </w:t>
      </w:r>
      <w:r w:rsidR="00E777B0">
        <w:t xml:space="preserve">the south-western </w:t>
      </w:r>
      <w:r w:rsidR="00B508C2">
        <w:t>subdivision 24</w:t>
      </w:r>
      <w:r w:rsidR="009F727E">
        <w:t xml:space="preserve"> (Fig. 1B)</w:t>
      </w:r>
      <w:r w:rsidR="007A1FF7">
        <w:t>.</w:t>
      </w:r>
      <w:r w:rsidR="00126322" w:rsidRPr="00902826">
        <w:t xml:space="preserve"> </w:t>
      </w:r>
      <w:r w:rsidR="00FE4497">
        <w:t>The spatial p</w:t>
      </w:r>
      <w:r w:rsidR="001014C3" w:rsidRPr="00C038C3">
        <w:t xml:space="preserve">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7168C8" w:rsidRPr="00C038C3">
        <w:rPr>
          <w:color w:val="000000" w:themeColor="text1"/>
        </w:rPr>
        <w:t xml:space="preserve">, </w:t>
      </w:r>
      <w:r w:rsidR="00394B2A" w:rsidRPr="00C038C3">
        <w:t>and</w:t>
      </w:r>
      <w:r w:rsidR="00266FDD" w:rsidRPr="00C038C3">
        <w:t xml:space="preserve"> that the condition factor decline</w:t>
      </w:r>
      <w:r w:rsidR="000727C2">
        <w:t>d</w:t>
      </w:r>
      <w:r w:rsidR="00266FDD" w:rsidRPr="00C038C3">
        <w:t xml:space="preserve">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F0136A">
        <w:rPr>
          <w:color w:val="000000" w:themeColor="text1"/>
        </w:rPr>
        <w:t>9</w:t>
      </w:r>
      <w:r w:rsidR="000458DA" w:rsidRPr="00C038C3">
        <w:rPr>
          <w:color w:val="000000" w:themeColor="text1"/>
        </w:rPr>
        <w:t>)</w:t>
      </w:r>
      <w:r w:rsidR="007168C8" w:rsidRPr="00C038C3">
        <w:rPr>
          <w:color w:val="000000" w:themeColor="text1"/>
        </w:rPr>
        <w:t>.</w:t>
      </w:r>
    </w:p>
    <w:p w14:paraId="605C12B1" w14:textId="01835126" w:rsidR="00191D55" w:rsidRPr="00F5515B" w:rsidRDefault="001B67EF" w:rsidP="005D7A45">
      <w:pPr>
        <w:spacing w:line="480" w:lineRule="auto"/>
        <w:ind w:firstLine="284"/>
        <w:contextualSpacing/>
        <w:mirrorIndents/>
        <w:jc w:val="both"/>
      </w:pPr>
      <w:r w:rsidRPr="00C038C3">
        <w:t xml:space="preserve">The 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r w:rsidR="00CE1412">
        <w:t xml:space="preserve">the </w:t>
      </w:r>
      <w:r w:rsidR="00BA25FA">
        <w:t xml:space="preserve">condition factor </w:t>
      </w:r>
      <w:r w:rsidR="002533FF">
        <w:t>were</w:t>
      </w:r>
      <w:r w:rsidR="002533FF" w:rsidRPr="00C038C3">
        <w:t xml:space="preserve"> </w:t>
      </w:r>
      <w:r w:rsidR="00457B31">
        <w:t xml:space="preserve">median </w:t>
      </w:r>
      <w:r w:rsidR="008F6CA7">
        <w:t xml:space="preserve">depth </w:t>
      </w:r>
      <w:r w:rsidR="008353BA">
        <w:t xml:space="preserve">of the ICES rectangle </w:t>
      </w:r>
      <w:r w:rsidR="00E60301">
        <w:t>(0.0</w:t>
      </w:r>
      <w:r w:rsidR="001F795C">
        <w:t>06</w:t>
      </w:r>
      <w:r w:rsidR="00E60301">
        <w:t xml:space="preserve"> [0.</w:t>
      </w:r>
      <w:r w:rsidR="00860120">
        <w:t>00</w:t>
      </w:r>
      <w:r w:rsidR="00E51283">
        <w:t>1</w:t>
      </w:r>
      <w:r w:rsidR="00704EF2">
        <w:t>–</w:t>
      </w:r>
      <w:r w:rsidR="002663C6">
        <w:t>0.0</w:t>
      </w:r>
      <w:r w:rsidR="00860120">
        <w:t>1</w:t>
      </w:r>
      <w:r w:rsidR="00B45BF3">
        <w:t>2</w:t>
      </w:r>
      <w:r w:rsidR="00E60301">
        <w:t>])</w:t>
      </w:r>
      <w:r w:rsidR="00CB5D62">
        <w:t>,</w:t>
      </w:r>
      <w:r w:rsidR="00E60301">
        <w:t xml:space="preserve"> </w:t>
      </w:r>
      <w:r w:rsidR="00860120" w:rsidRPr="00C038C3">
        <w:t>temperature</w:t>
      </w:r>
      <w:r w:rsidR="00860120">
        <w:t xml:space="preserve"> at the haul level (0.00</w:t>
      </w:r>
      <w:r w:rsidR="004303FB">
        <w:t>8</w:t>
      </w:r>
      <w:r w:rsidR="00860120">
        <w:t xml:space="preserve"> [</w:t>
      </w:r>
      <w:r w:rsidR="00860120" w:rsidRPr="00804CE6">
        <w:t>0.00</w:t>
      </w:r>
      <w:r w:rsidR="00860120">
        <w:t>4</w:t>
      </w:r>
      <w:r w:rsidR="00704EF2">
        <w:t>–</w:t>
      </w:r>
      <w:r w:rsidR="00860120">
        <w:t>0.01</w:t>
      </w:r>
      <w:r w:rsidR="00FF7186">
        <w:t>1</w:t>
      </w:r>
      <w:r w:rsidR="00860120">
        <w:t>]) (values in brackets indicate 95% confidence interval)</w:t>
      </w:r>
      <w:r w:rsidR="00860120" w:rsidRPr="00C038C3">
        <w:t xml:space="preserve">, </w:t>
      </w:r>
      <w:r w:rsidR="00860120">
        <w:t xml:space="preserve">biomass of sprat at the ICES </w:t>
      </w:r>
      <w:r w:rsidR="00860120" w:rsidRPr="00C038C3">
        <w:t xml:space="preserve">subdivision </w:t>
      </w:r>
      <w:r w:rsidR="00860120">
        <w:t>level (0.0</w:t>
      </w:r>
      <w:r w:rsidR="00447D96">
        <w:t>12</w:t>
      </w:r>
      <w:r w:rsidR="00860120">
        <w:t xml:space="preserve"> [0.00</w:t>
      </w:r>
      <w:r w:rsidR="001071A0">
        <w:t>6</w:t>
      </w:r>
      <w:r w:rsidR="00860120">
        <w:t>, 0.01</w:t>
      </w:r>
      <w:r w:rsidR="00E2397B">
        <w:t>8</w:t>
      </w:r>
      <w:r w:rsidR="00860120">
        <w:t xml:space="preserve">]) and </w:t>
      </w:r>
      <w:r w:rsidRPr="00C038C3">
        <w:t>oxygen</w:t>
      </w:r>
      <w:r w:rsidR="00457B31">
        <w:t xml:space="preserve"> concentration </w:t>
      </w:r>
      <w:r w:rsidR="00932E85">
        <w:t xml:space="preserve">at </w:t>
      </w:r>
      <w:r w:rsidR="00457B31">
        <w:t>the ICES rectangle</w:t>
      </w:r>
      <w:r w:rsidR="00932E85">
        <w:t xml:space="preserve"> level (</w:t>
      </w:r>
      <w:r w:rsidR="006A2A3C">
        <w:t>0.</w:t>
      </w:r>
      <w:r w:rsidR="00E9247E">
        <w:t xml:space="preserve">007 </w:t>
      </w:r>
      <w:r w:rsidR="0003139B">
        <w:t>[</w:t>
      </w:r>
      <w:r w:rsidR="00FA177A">
        <w:t>0.00</w:t>
      </w:r>
      <w:r w:rsidR="00817E3E">
        <w:t>1</w:t>
      </w:r>
      <w:r w:rsidR="00CB1851">
        <w:t>4</w:t>
      </w:r>
      <w:r w:rsidR="00F86BC5">
        <w:t xml:space="preserve">, </w:t>
      </w:r>
      <w:r w:rsidR="00937CC9">
        <w:t>0.01</w:t>
      </w:r>
      <w:r w:rsidR="005F5C73">
        <w:t>24</w:t>
      </w:r>
      <w:r w:rsidR="0003139B">
        <w:t>]</w:t>
      </w:r>
      <w:r w:rsidR="00932E85">
        <w:t>)</w:t>
      </w:r>
      <w:r w:rsidR="00E264CA">
        <w:t xml:space="preserve"> (Fig. 3)</w:t>
      </w:r>
      <w:r w:rsidR="00252967" w:rsidRPr="00C038C3">
        <w:t>.</w:t>
      </w:r>
      <w:r w:rsidR="00772D50" w:rsidRPr="00C038C3">
        <w:t xml:space="preserve"> </w:t>
      </w:r>
      <w:r w:rsidR="00382A85">
        <w:t>T</w:t>
      </w:r>
      <w:r w:rsidR="003D7005">
        <w:t xml:space="preserve">emperature </w:t>
      </w:r>
      <w:r w:rsidR="00382A85">
        <w:t xml:space="preserve">and biomass density of </w:t>
      </w:r>
      <w:r w:rsidR="000B1E4B" w:rsidRPr="003F095D">
        <w:rPr>
          <w:i/>
          <w:iCs/>
        </w:rPr>
        <w:t>S</w:t>
      </w:r>
      <w:r w:rsidR="000B1E4B">
        <w:rPr>
          <w:i/>
          <w:iCs/>
        </w:rPr>
        <w:t>.</w:t>
      </w:r>
      <w:r w:rsidR="000B1E4B" w:rsidRPr="003F095D">
        <w:rPr>
          <w:i/>
          <w:iCs/>
        </w:rPr>
        <w:t xml:space="preserve"> </w:t>
      </w:r>
      <w:proofErr w:type="spellStart"/>
      <w:r w:rsidR="000B1E4B" w:rsidRPr="003F095D">
        <w:rPr>
          <w:i/>
          <w:iCs/>
        </w:rPr>
        <w:t>entomon</w:t>
      </w:r>
      <w:proofErr w:type="spellEnd"/>
      <w:r w:rsidR="00382A85">
        <w:t xml:space="preserve"> </w:t>
      </w:r>
      <w:r w:rsidR="003D7005">
        <w:t>at the rectangle level and oxygen at the haul level ha</w:t>
      </w:r>
      <w:r w:rsidR="00E141D3">
        <w:t>d</w:t>
      </w:r>
      <w:r w:rsidR="003D7005">
        <w:t xml:space="preserve"> smaller positive effects. </w:t>
      </w:r>
      <w:r w:rsidR="00772D50" w:rsidRPr="00C038C3">
        <w:t>D</w:t>
      </w:r>
      <w:r w:rsidRPr="00C038C3">
        <w:t>epth</w:t>
      </w:r>
      <w:r w:rsidR="00BF7E3D" w:rsidRPr="00C038C3">
        <w:t xml:space="preserve"> </w:t>
      </w:r>
      <w:r w:rsidR="004F47BC">
        <w:t xml:space="preserve">at the haul </w:t>
      </w:r>
      <w:r w:rsidR="00EC2ED7">
        <w:t xml:space="preserve">level </w:t>
      </w:r>
      <w:r w:rsidR="00C617EF">
        <w:t>was</w:t>
      </w:r>
      <w:r w:rsidR="004F47BC">
        <w:t xml:space="preserve"> </w:t>
      </w:r>
      <w:r w:rsidR="00DA1CED" w:rsidRPr="00C038C3">
        <w:t xml:space="preserve">negatively associated with </w:t>
      </w:r>
      <w:r w:rsidR="00177F2B" w:rsidRPr="00C038C3">
        <w:t xml:space="preserve">condition </w:t>
      </w:r>
      <w:r w:rsidR="006E5B4A">
        <w:t>(</w:t>
      </w:r>
      <w:r w:rsidR="00F12EFA">
        <w:t>-</w:t>
      </w:r>
      <w:r w:rsidR="006E5B4A" w:rsidRPr="006E5B4A">
        <w:t>0.</w:t>
      </w:r>
      <w:r w:rsidR="00FE7A0A" w:rsidRPr="006E5B4A">
        <w:t>02</w:t>
      </w:r>
      <w:r w:rsidR="000F6437">
        <w:t>5</w:t>
      </w:r>
      <w:r w:rsidR="00FE7A0A">
        <w:t xml:space="preserve"> </w:t>
      </w:r>
      <w:r w:rsidR="006E5B4A">
        <w:t>[</w:t>
      </w:r>
      <w:r w:rsidR="00E17242">
        <w:t>-0.02</w:t>
      </w:r>
      <w:r w:rsidR="00A64D66">
        <w:t>8</w:t>
      </w:r>
      <w:r w:rsidR="00E17242">
        <w:t xml:space="preserve">, </w:t>
      </w:r>
      <w:r w:rsidR="00137405">
        <w:t>-0.0</w:t>
      </w:r>
      <w:r w:rsidR="00512D97">
        <w:t>22</w:t>
      </w:r>
      <w:r w:rsidR="006E5B4A">
        <w:t>])</w:t>
      </w:r>
      <w:r w:rsidR="006E5B4A" w:rsidRPr="006E5B4A">
        <w:t xml:space="preserve"> </w:t>
      </w:r>
      <w:r w:rsidR="00912517" w:rsidRPr="00C038C3">
        <w:t>(</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F15970">
        <w:rPr>
          <w:color w:val="000000" w:themeColor="text1"/>
        </w:rPr>
        <w:t>1</w:t>
      </w:r>
      <w:r w:rsidR="009B25CE">
        <w:rPr>
          <w:color w:val="000000" w:themeColor="text1"/>
        </w:rPr>
        <w:t>0</w:t>
      </w:r>
      <w:r w:rsidR="00912517" w:rsidRPr="00C038C3">
        <w:rPr>
          <w:color w:val="000000" w:themeColor="text1"/>
        </w:rPr>
        <w:t xml:space="preserve">, for </w:t>
      </w:r>
      <w:r w:rsidR="00923A67">
        <w:rPr>
          <w:color w:val="000000" w:themeColor="text1"/>
        </w:rPr>
        <w:t>conditional</w:t>
      </w:r>
      <w:r w:rsidR="00923A67" w:rsidRPr="00C038C3">
        <w:rPr>
          <w:color w:val="000000" w:themeColor="text1"/>
        </w:rPr>
        <w:t xml:space="preserve"> </w:t>
      </w:r>
      <w:r w:rsidR="00912517" w:rsidRPr="00C038C3">
        <w:rPr>
          <w:color w:val="000000" w:themeColor="text1"/>
        </w:rPr>
        <w:t>effects plots)</w:t>
      </w:r>
      <w:r w:rsidR="00163930">
        <w:rPr>
          <w:color w:val="000000" w:themeColor="text1"/>
        </w:rPr>
        <w:t xml:space="preserve">, and so was cod </w:t>
      </w:r>
      <w:r w:rsidR="00622984">
        <w:rPr>
          <w:color w:val="000000" w:themeColor="text1"/>
        </w:rPr>
        <w:t>density</w:t>
      </w:r>
      <w:r w:rsidR="00163930">
        <w:rPr>
          <w:color w:val="000000" w:themeColor="text1"/>
        </w:rPr>
        <w:t xml:space="preserve"> at haul and rectangle level</w:t>
      </w:r>
      <w:r w:rsidR="00D1558B">
        <w:rPr>
          <w:color w:val="000000" w:themeColor="text1"/>
        </w:rPr>
        <w:t xml:space="preserve"> </w:t>
      </w:r>
      <w:r w:rsidR="00D1558B">
        <w:t>(-</w:t>
      </w:r>
      <w:r w:rsidR="00D1558B" w:rsidRPr="006E5B4A">
        <w:t>0.0</w:t>
      </w:r>
      <w:r w:rsidR="00991C09">
        <w:t>014</w:t>
      </w:r>
      <w:r w:rsidR="00D1558B">
        <w:t xml:space="preserve"> [-0.0</w:t>
      </w:r>
      <w:r w:rsidR="00A64AAF">
        <w:t>0</w:t>
      </w:r>
      <w:r w:rsidR="00EC0712">
        <w:t>3</w:t>
      </w:r>
      <w:r w:rsidR="00D1558B">
        <w:t>8, 0.0</w:t>
      </w:r>
      <w:r w:rsidR="00483BCB">
        <w:t>01</w:t>
      </w:r>
      <w:r w:rsidR="00D1558B">
        <w:t>]</w:t>
      </w:r>
      <w:r w:rsidR="00483533">
        <w:t xml:space="preserve"> and </w:t>
      </w:r>
      <w:r w:rsidR="002433C4">
        <w:t>-</w:t>
      </w:r>
      <w:r w:rsidR="002433C4" w:rsidRPr="006E5B4A">
        <w:t>0.0</w:t>
      </w:r>
      <w:r w:rsidR="00221492">
        <w:t>0</w:t>
      </w:r>
      <w:r w:rsidR="002433C4">
        <w:t>0</w:t>
      </w:r>
      <w:r w:rsidR="00221492">
        <w:t>9</w:t>
      </w:r>
      <w:r w:rsidR="002433C4">
        <w:t xml:space="preserve"> [-0.00</w:t>
      </w:r>
      <w:r w:rsidR="00EC3550">
        <w:t>4</w:t>
      </w:r>
      <w:r w:rsidR="001F5015">
        <w:t>6</w:t>
      </w:r>
      <w:r w:rsidR="002433C4">
        <w:t>, 0.00</w:t>
      </w:r>
      <w:r w:rsidR="0018662F">
        <w:t>28</w:t>
      </w:r>
      <w:r w:rsidR="002433C4">
        <w:t>]</w:t>
      </w:r>
      <w:r w:rsidR="00F91AEA">
        <w:t>, respectively</w:t>
      </w:r>
      <w:r w:rsidR="00D1558B">
        <w:t>)</w:t>
      </w:r>
      <w:r w:rsidR="007E4F4B" w:rsidRPr="00C038C3">
        <w:rPr>
          <w:color w:val="000000" w:themeColor="text1"/>
        </w:rPr>
        <w:t>.</w:t>
      </w:r>
      <w:r w:rsidR="006A61BE" w:rsidRPr="00C038C3">
        <w:rPr>
          <w:color w:val="000000" w:themeColor="text1"/>
        </w:rPr>
        <w:t xml:space="preserve"> </w:t>
      </w:r>
      <w:r w:rsidR="00C7134E" w:rsidRPr="00C038C3">
        <w:t xml:space="preserve">The </w:t>
      </w:r>
      <w:r w:rsidR="00FA49AB">
        <w:t xml:space="preserve">biomass </w:t>
      </w:r>
      <w:r w:rsidR="00C7134E" w:rsidRPr="00C038C3">
        <w:t xml:space="preserve">density </w:t>
      </w:r>
      <w:r w:rsidR="005D7A45">
        <w:t xml:space="preserve">of </w:t>
      </w:r>
      <w:r w:rsidR="00CC2362" w:rsidRPr="003F095D">
        <w:rPr>
          <w:i/>
          <w:iCs/>
        </w:rPr>
        <w:t>S</w:t>
      </w:r>
      <w:r w:rsidR="00CC2362">
        <w:rPr>
          <w:i/>
          <w:iCs/>
        </w:rPr>
        <w:t>.</w:t>
      </w:r>
      <w:r w:rsidR="00CC2362" w:rsidRPr="003F095D">
        <w:rPr>
          <w:i/>
          <w:iCs/>
        </w:rPr>
        <w:t xml:space="preserve"> </w:t>
      </w:r>
      <w:proofErr w:type="spellStart"/>
      <w:r w:rsidR="00CC2362" w:rsidRPr="003F095D">
        <w:rPr>
          <w:i/>
          <w:iCs/>
        </w:rPr>
        <w:t>entomon</w:t>
      </w:r>
      <w:proofErr w:type="spellEnd"/>
      <w:r w:rsidR="00CC2362">
        <w:rPr>
          <w:iCs/>
        </w:rPr>
        <w:t xml:space="preserve"> </w:t>
      </w:r>
      <w:r w:rsidR="00135C4A">
        <w:rPr>
          <w:iCs/>
        </w:rPr>
        <w:t>at the haul level</w:t>
      </w:r>
      <w:r w:rsidR="007D5F37">
        <w:t xml:space="preserve"> and</w:t>
      </w:r>
      <w:r w:rsidR="00C7134E" w:rsidRPr="00C038C3">
        <w:t xml:space="preserve"> </w:t>
      </w:r>
      <w:r w:rsidR="003C7A37">
        <w:t>the biomass of sprat at the rectangle level</w:t>
      </w:r>
      <w:r w:rsidR="007D5F37">
        <w:t>,</w:t>
      </w:r>
      <w:r w:rsidR="003C7A37">
        <w:t xml:space="preserve"> </w:t>
      </w:r>
      <w:r w:rsidR="007D5F37">
        <w:t xml:space="preserve">as well as </w:t>
      </w:r>
      <w:r w:rsidR="00425DF1">
        <w:t xml:space="preserve">the </w:t>
      </w:r>
      <w:r w:rsidR="007D5F37">
        <w:t xml:space="preserve">density of </w:t>
      </w:r>
      <w:r w:rsidR="007D5F37" w:rsidRPr="00C038C3">
        <w:t>flounder</w:t>
      </w:r>
      <w:r w:rsidR="007D5F37">
        <w:t xml:space="preserve"> and the </w:t>
      </w:r>
      <w:r w:rsidR="00425DF1">
        <w:t xml:space="preserve">biomass of herring </w:t>
      </w:r>
      <w:r w:rsidR="003C7A37">
        <w:t xml:space="preserve">at any scale, </w:t>
      </w:r>
      <w:r w:rsidR="00407B75">
        <w:t xml:space="preserve">had smaller and more uncertain effects on </w:t>
      </w:r>
      <w:r w:rsidR="00BA25FA">
        <w:t xml:space="preserve">condition </w:t>
      </w:r>
      <w:r w:rsidR="00624F8E">
        <w:t xml:space="preserve">(Fig. </w:t>
      </w:r>
      <w:r w:rsidR="008448B1">
        <w:t>3</w:t>
      </w:r>
      <w:r w:rsidR="00867464">
        <w:t>)</w:t>
      </w:r>
      <w:r w:rsidR="005D7A45">
        <w:t>.</w:t>
      </w:r>
      <w:r w:rsidR="006F610D" w:rsidRPr="006F610D">
        <w:t xml:space="preserve"> </w:t>
      </w:r>
      <w:r w:rsidR="00B50386">
        <w:rPr>
          <w:color w:val="000000" w:themeColor="text1"/>
        </w:rPr>
        <w:t>T</w:t>
      </w:r>
      <w:r w:rsidR="00C617EF">
        <w:rPr>
          <w:color w:val="000000" w:themeColor="text1"/>
        </w:rPr>
        <w:t xml:space="preserve">he effect sizes </w:t>
      </w:r>
      <w:r w:rsidR="00B50386">
        <w:rPr>
          <w:color w:val="000000" w:themeColor="text1"/>
        </w:rPr>
        <w:t xml:space="preserve">of fixed effects </w:t>
      </w:r>
      <w:r w:rsidR="00C617EF">
        <w:rPr>
          <w:color w:val="000000" w:themeColor="text1"/>
        </w:rPr>
        <w:t xml:space="preserve">were </w:t>
      </w:r>
      <w:r w:rsidR="006F610D" w:rsidRPr="00C038C3">
        <w:t xml:space="preserve">several times smaller than </w:t>
      </w:r>
      <w:r w:rsidR="008B2710">
        <w:t xml:space="preserve">the magnitude of </w:t>
      </w:r>
      <w:r w:rsidR="003142CF">
        <w:t xml:space="preserve">latent </w:t>
      </w:r>
      <w:r w:rsidR="006F610D" w:rsidRPr="00C038C3">
        <w:t>spatiotemporal and spatial variation</w:t>
      </w:r>
      <w:r w:rsidR="00191D55">
        <w:t xml:space="preserve"> (Fig. 3)</w:t>
      </w:r>
      <w:r w:rsidR="006F610D" w:rsidRPr="00C038C3">
        <w:t xml:space="preserve">. </w:t>
      </w:r>
      <w:r w:rsidR="0099591C">
        <w:t>Using</w:t>
      </w:r>
      <w:r w:rsidR="00FD34CB">
        <w:t xml:space="preserve"> the approach proposed in </w:t>
      </w:r>
      <w:r w:rsidR="00FD34CB">
        <w:rPr>
          <w:noProof/>
        </w:rPr>
        <w:t>Nakagawa and Schielzeth</w:t>
      </w:r>
      <w:r w:rsidR="0099591C">
        <w:t xml:space="preserve"> </w:t>
      </w:r>
      <w:r w:rsidR="00FD34CB">
        <w:fldChar w:fldCharType="begin"/>
      </w:r>
      <w:r w:rsidR="00E74C62">
        <w:instrText xml:space="preserve"> ADDIN ZOTERO_ITEM CSL_CITATION {"citationID":"SSHBQW4t","properties":{"formattedCitation":"(2013)","plainCitation":"(2013)","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E74C62">
        <w:rPr>
          <w:noProof/>
        </w:rPr>
        <w:t>(2013)</w:t>
      </w:r>
      <w:r w:rsidR="00FD34CB">
        <w:fldChar w:fldCharType="end"/>
      </w:r>
      <w:r w:rsidR="00FD34CB">
        <w:t xml:space="preserve">, we calculated </w:t>
      </w:r>
      <w:r w:rsidR="002118B2">
        <w:t xml:space="preserve">the </w:t>
      </w:r>
      <w:r w:rsidR="00FD34CB">
        <w:t>marginal</w:t>
      </w:r>
      <m:oMath>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w:r w:rsidR="00FD34CB">
        <w:t xml:space="preserve"> for fixed and random </w:t>
      </w:r>
      <w:r w:rsidR="00F5515B">
        <w:t xml:space="preserve">effects, and found that fixed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w:t>
      </w:r>
      <w:r w:rsidR="00D50F3D">
        <w:t>15</w:t>
      </w:r>
      <w:r w:rsidR="00283881">
        <w:t xml:space="preserve">3 </w:t>
      </w:r>
      <w:r w:rsidR="003334D3">
        <w:t>(</w:t>
      </w:r>
      <w:r w:rsidR="006068A4">
        <w:t>0.</w:t>
      </w:r>
      <w:r w:rsidR="007C0AF1">
        <w:t>1</w:t>
      </w:r>
      <w:r w:rsidR="006068A4">
        <w:t xml:space="preserve"> </w:t>
      </w:r>
      <w:r w:rsidR="005378CC">
        <w:t xml:space="preserve">for fixed year effects and </w:t>
      </w:r>
      <w:r w:rsidR="00622984">
        <w:t>0.0</w:t>
      </w:r>
      <w:r w:rsidR="006271C8">
        <w:t>6</w:t>
      </w:r>
      <w:r w:rsidR="00622984">
        <w:t xml:space="preserve"> </w:t>
      </w:r>
      <w:r w:rsidR="005378CC">
        <w:t>for the remaining covariates</w:t>
      </w:r>
      <w:r w:rsidR="006068A4">
        <w:t>)</w:t>
      </w:r>
      <w:r w:rsidR="00F5515B">
        <w:t xml:space="preserve">, while random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w:t>
      </w:r>
      <w:r w:rsidR="000D6B9B">
        <w:t>2</w:t>
      </w:r>
      <w:r w:rsidR="001C0CC1">
        <w:t>18</w:t>
      </w:r>
      <w:r w:rsidR="00E67DA6">
        <w:t xml:space="preserve"> </w:t>
      </w:r>
      <w:r w:rsidR="00FD115F">
        <w:t>(</w:t>
      </w:r>
      <w:r w:rsidR="00404BBC">
        <w:t>0.0</w:t>
      </w:r>
      <w:r w:rsidR="001C223F">
        <w:t>8</w:t>
      </w:r>
      <w:r w:rsidR="00404BBC">
        <w:t xml:space="preserve"> for </w:t>
      </w:r>
      <w:r w:rsidR="00B067D8">
        <w:t xml:space="preserve">spatial random effects and </w:t>
      </w:r>
      <w:r w:rsidR="00404BBC">
        <w:t xml:space="preserve">0.13 for </w:t>
      </w:r>
      <w:r w:rsidR="00B067D8">
        <w:t>spatiotemporal random effects</w:t>
      </w:r>
      <w:r w:rsidR="00FD115F">
        <w:t>)</w:t>
      </w:r>
      <w:r w:rsidR="00A502F9">
        <w:t>.</w:t>
      </w:r>
    </w:p>
    <w:p w14:paraId="7D6C2F60" w14:textId="7EF2BAD8" w:rsidR="00C7134E" w:rsidRDefault="00A61375" w:rsidP="005D7A45">
      <w:pPr>
        <w:spacing w:line="480" w:lineRule="auto"/>
        <w:ind w:firstLine="284"/>
        <w:contextualSpacing/>
        <w:mirrorIndents/>
        <w:jc w:val="both"/>
      </w:pPr>
      <w:r>
        <w:lastRenderedPageBreak/>
        <w:t>W</w:t>
      </w:r>
      <w:r w:rsidR="00A0294B">
        <w:t>e conduc</w:t>
      </w:r>
      <w:r w:rsidR="006C6D62">
        <w:t>t</w:t>
      </w:r>
      <w:r w:rsidR="00A0294B">
        <w:t xml:space="preserve">ed </w:t>
      </w:r>
      <w:r w:rsidR="007868D7">
        <w:t xml:space="preserve">a </w:t>
      </w:r>
      <w:r w:rsidR="008C58C0">
        <w:t xml:space="preserve">sensitivity </w:t>
      </w:r>
      <w:r w:rsidR="006C6D62">
        <w:t xml:space="preserve">analysis </w:t>
      </w:r>
      <w:r w:rsidR="00C63CEB">
        <w:t xml:space="preserve">by fitting the condition </w:t>
      </w:r>
      <w:r w:rsidR="0000397F">
        <w:t>model to different parts of the data</w:t>
      </w:r>
      <w:r w:rsidR="002020C6">
        <w:t xml:space="preserve">. The different models were </w:t>
      </w:r>
      <w:r w:rsidR="0000397F">
        <w:t xml:space="preserve">only </w:t>
      </w:r>
      <w:r w:rsidR="002020C6">
        <w:t xml:space="preserve">cod above 30 cm, </w:t>
      </w:r>
      <w:r w:rsidR="001B597C">
        <w:t xml:space="preserve">only cod </w:t>
      </w:r>
      <w:r w:rsidR="002020C6">
        <w:t xml:space="preserve">below 30 cm, </w:t>
      </w:r>
      <w:r w:rsidR="003F4DE5">
        <w:t xml:space="preserve">omitting </w:t>
      </w:r>
      <w:r w:rsidR="000C4060">
        <w:t>subdivision 24 (</w:t>
      </w:r>
      <w:r w:rsidR="003F4DE5">
        <w:t>the mixing zone with western Baltic cod</w:t>
      </w:r>
      <w:r w:rsidR="00465894">
        <w:t xml:space="preserve"> </w:t>
      </w:r>
      <w:r w:rsidR="00465894">
        <w:fldChar w:fldCharType="begin"/>
      </w:r>
      <w:r w:rsidR="00E74C62">
        <w:instrText xml:space="preserve"> ADDIN ZOTERO_ITEM CSL_CITATION {"citationID":"TzXWtgnK","properties":{"formattedCitation":"(Mion {\\i{}et al.}, 2022)","plainCitation":"(Mion et al., 2022)","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E74C62" w:rsidRPr="00E74C62">
        <w:rPr>
          <w:lang w:val="en-GB"/>
        </w:rPr>
        <w:t xml:space="preserve">(Mion </w:t>
      </w:r>
      <w:r w:rsidR="00E74C62" w:rsidRPr="00E74C62">
        <w:rPr>
          <w:i/>
          <w:iCs/>
          <w:lang w:val="en-GB"/>
        </w:rPr>
        <w:t>et al.</w:t>
      </w:r>
      <w:r w:rsidR="00E74C62" w:rsidRPr="00E74C62">
        <w:rPr>
          <w:lang w:val="en-GB"/>
        </w:rPr>
        <w:t>, 2022)</w:t>
      </w:r>
      <w:r w:rsidR="00465894">
        <w:fldChar w:fldCharType="end"/>
      </w:r>
      <w:r w:rsidR="000C4060">
        <w:t>)</w:t>
      </w:r>
      <w:r w:rsidR="00256DF1">
        <w:t>,</w:t>
      </w:r>
      <w:r w:rsidR="00576743">
        <w:t xml:space="preserve"> </w:t>
      </w:r>
      <w:r w:rsidR="00C273B5">
        <w:t>and</w:t>
      </w:r>
      <w:r w:rsidR="003F4DE5">
        <w:t xml:space="preserve"> </w:t>
      </w:r>
      <w:r w:rsidR="00532E4D">
        <w:t xml:space="preserve">including only </w:t>
      </w:r>
      <w:r w:rsidR="00AA55EE">
        <w:t xml:space="preserve">grid-points </w:t>
      </w:r>
      <w:r w:rsidR="00532E4D">
        <w:t>with cod above a certain threshold when calculating</w:t>
      </w:r>
      <w:r w:rsidR="00E8131A">
        <w:t xml:space="preserve"> </w:t>
      </w:r>
      <w:r w:rsidR="003870E0">
        <w:t xml:space="preserve">median variables across the </w:t>
      </w:r>
      <w:r w:rsidR="00532E4D">
        <w:t>ICES rectangle</w:t>
      </w:r>
      <w:r w:rsidR="00B442DF">
        <w:t>.</w:t>
      </w:r>
      <w:r w:rsidR="003F4DE5">
        <w:t xml:space="preserve"> </w:t>
      </w:r>
      <w:r w:rsidR="00774060">
        <w:t>However,</w:t>
      </w:r>
      <w:r w:rsidR="008855F3">
        <w:t xml:space="preserve"> the model coefficients </w:t>
      </w:r>
      <w:r w:rsidR="00D0415C">
        <w:t xml:space="preserve">were similar </w:t>
      </w:r>
      <w:r w:rsidR="006264A7">
        <w:t>across all models</w:t>
      </w:r>
      <w:r w:rsidR="002118B2">
        <w:t xml:space="preserve"> (</w:t>
      </w:r>
      <w:r w:rsidR="002118B2" w:rsidRPr="00C038C3">
        <w:rPr>
          <w:i/>
          <w:iCs/>
        </w:rPr>
        <w:t>SI Appendix</w:t>
      </w:r>
      <w:r w:rsidR="002118B2">
        <w:rPr>
          <w:i/>
          <w:iCs/>
        </w:rPr>
        <w:t>,</w:t>
      </w:r>
      <w:r w:rsidR="002118B2">
        <w:t xml:space="preserve"> Fig. S11).</w:t>
      </w:r>
      <w:r w:rsidR="006264A7">
        <w:t xml:space="preserve"> </w:t>
      </w:r>
    </w:p>
    <w:p w14:paraId="3089AFFE" w14:textId="78198CCC" w:rsidR="00AE7F1F" w:rsidRPr="00C038C3" w:rsidRDefault="00B71DDC" w:rsidP="00135C4A">
      <w:pPr>
        <w:spacing w:line="480" w:lineRule="auto"/>
        <w:ind w:firstLine="284"/>
        <w:contextualSpacing/>
        <w:mirrorIndents/>
        <w:jc w:val="both"/>
      </w:pPr>
      <w:r>
        <w:t>The median depth and oxygen</w:t>
      </w:r>
      <w:r w:rsidR="00C443AE">
        <w:t xml:space="preserve"> experienced by cod</w:t>
      </w:r>
      <w:r>
        <w:t xml:space="preserve"> (depth and oxygen weighted by the predicted biomass density of cod</w:t>
      </w:r>
      <w:r w:rsidR="00EE1953">
        <w:t xml:space="preserve"> at location</w:t>
      </w:r>
      <w:r w:rsidR="00B46EAB">
        <w:t xml:space="preserve">, </w:t>
      </w:r>
      <w:r w:rsidR="004268F0">
        <w:t xml:space="preserve">respectively, </w:t>
      </w:r>
      <w:r w:rsidR="007C3EA5">
        <w:t xml:space="preserve">Fig. </w:t>
      </w:r>
      <w:r w:rsidR="00BB7631">
        <w:t>4</w:t>
      </w:r>
      <w:r w:rsidR="00EE1953">
        <w:t>C</w:t>
      </w:r>
      <w:r w:rsidR="00C96209">
        <w:t xml:space="preserve">) </w:t>
      </w:r>
      <w:r w:rsidR="00E12756">
        <w:t xml:space="preserve">got deeper </w:t>
      </w:r>
      <w:r w:rsidR="00B44274">
        <w:t>and</w:t>
      </w:r>
      <w:r w:rsidR="00E12756">
        <w:t xml:space="preserve"> </w:t>
      </w:r>
      <w:r w:rsidR="00427DD5">
        <w:t>decline</w:t>
      </w:r>
      <w:r w:rsidR="00A818F0">
        <w:t>d</w:t>
      </w:r>
      <w:r w:rsidR="00B44274">
        <w:t xml:space="preserve">, respectively, </w:t>
      </w:r>
      <w:r w:rsidR="00427DD5">
        <w:t xml:space="preserve">throughout the </w:t>
      </w:r>
      <w:proofErr w:type="gramStart"/>
      <w:r w:rsidR="00427DD5">
        <w:t>time period</w:t>
      </w:r>
      <w:proofErr w:type="gramEnd"/>
      <w:r w:rsidR="00427DD5">
        <w:t xml:space="preserve"> </w:t>
      </w:r>
      <w:r w:rsidR="00274187" w:rsidRPr="00C038C3">
        <w:t xml:space="preserve">(Fig. </w:t>
      </w:r>
      <w:r w:rsidR="00257BAF">
        <w:t>5</w:t>
      </w:r>
      <w:r w:rsidR="00274187" w:rsidRPr="00C038C3">
        <w:t>)</w:t>
      </w:r>
      <w:r w:rsidR="0065047D">
        <w:t xml:space="preserve">. </w:t>
      </w:r>
      <w:r w:rsidR="006C1376">
        <w:t>However, the</w:t>
      </w:r>
      <w:r w:rsidR="0090361F">
        <w:t xml:space="preserve"> population again </w:t>
      </w:r>
      <w:r w:rsidR="00FA1F6C">
        <w:t>occupied slightly shallowe</w:t>
      </w:r>
      <w:r w:rsidR="00DD7A11">
        <w:t>r</w:t>
      </w:r>
      <w:r w:rsidR="00FA1F6C">
        <w:t xml:space="preserve"> waters </w:t>
      </w:r>
      <w:r w:rsidR="009915BE">
        <w:t>in the last 3 years of the time series</w:t>
      </w:r>
      <w:r w:rsidR="00CD491A">
        <w:t xml:space="preserve"> (</w:t>
      </w:r>
      <w:r w:rsidR="0081035D" w:rsidRPr="00C038C3">
        <w:t xml:space="preserve">Fig. </w:t>
      </w:r>
      <w:r w:rsidR="0081035D">
        <w:t xml:space="preserve">5C; </w:t>
      </w:r>
      <w:r w:rsidR="00CD491A">
        <w:t xml:space="preserve">see </w:t>
      </w:r>
      <w:r w:rsidR="00CD491A" w:rsidRPr="00C038C3">
        <w:rPr>
          <w:i/>
          <w:iCs/>
        </w:rPr>
        <w:t xml:space="preserve">SI </w:t>
      </w:r>
      <w:r w:rsidR="00CD491A" w:rsidRPr="00C038C3">
        <w:rPr>
          <w:i/>
          <w:iCs/>
          <w:color w:val="000000" w:themeColor="text1"/>
        </w:rPr>
        <w:t>Appendix</w:t>
      </w:r>
      <w:r w:rsidR="00CD491A" w:rsidRPr="00C038C3">
        <w:rPr>
          <w:color w:val="000000" w:themeColor="text1"/>
        </w:rPr>
        <w:t>, Fig. S</w:t>
      </w:r>
      <w:r w:rsidR="00CD491A">
        <w:rPr>
          <w:color w:val="000000" w:themeColor="text1"/>
        </w:rPr>
        <w:t>21 for results split by subdivision</w:t>
      </w:r>
      <w:r w:rsidR="006D329B">
        <w:rPr>
          <w:color w:val="000000" w:themeColor="text1"/>
        </w:rPr>
        <w:t xml:space="preserve">, </w:t>
      </w:r>
      <w:r w:rsidR="00693513">
        <w:rPr>
          <w:color w:val="000000" w:themeColor="text1"/>
        </w:rPr>
        <w:t>Fig. S2</w:t>
      </w:r>
      <w:r w:rsidR="00CC500F">
        <w:rPr>
          <w:color w:val="000000" w:themeColor="text1"/>
        </w:rPr>
        <w:t>4</w:t>
      </w:r>
      <w:r w:rsidR="00693513">
        <w:rPr>
          <w:color w:val="000000" w:themeColor="text1"/>
        </w:rPr>
        <w:t xml:space="preserve"> for the corresponding analysis on temperature</w:t>
      </w:r>
      <w:r w:rsidR="00CD491A">
        <w:rPr>
          <w:color w:val="000000" w:themeColor="text1"/>
        </w:rPr>
        <w:t>)</w:t>
      </w:r>
      <w:r w:rsidR="0002138D" w:rsidRPr="00C038C3">
        <w:t xml:space="preserve">. </w:t>
      </w:r>
      <w:r w:rsidR="004B41EF">
        <w:t xml:space="preserve">The trends in experienced oxygen </w:t>
      </w:r>
      <w:r w:rsidR="00622984">
        <w:t>were</w:t>
      </w:r>
      <w:r w:rsidR="008A24A7">
        <w:t xml:space="preserve"> steeper than the </w:t>
      </w:r>
      <w:r w:rsidR="004B41EF">
        <w:t>average oxygen in the environment at depths corresponding to the interquar</w:t>
      </w:r>
      <w:r w:rsidR="00622984">
        <w:t>t</w:t>
      </w:r>
      <w:r w:rsidR="004B41EF">
        <w:t>ile range</w:t>
      </w:r>
      <w:r w:rsidR="0089780C">
        <w:t xml:space="preserve"> of cod</w:t>
      </w:r>
      <w:r w:rsidR="00820AA0">
        <w:t xml:space="preserve"> (Fig. 5</w:t>
      </w:r>
      <w:r w:rsidR="00D13D20">
        <w:t>C-D</w:t>
      </w:r>
      <w:r w:rsidR="00820AA0">
        <w:t>).</w:t>
      </w:r>
      <w:r w:rsidR="008A24A7">
        <w:t xml:space="preserve"> </w:t>
      </w:r>
      <w:r w:rsidR="008C4668">
        <w:t>In fact, t</w:t>
      </w:r>
      <w:r w:rsidR="008C4668" w:rsidRPr="008C4668">
        <w:t>he average oxygen con</w:t>
      </w:r>
      <w:r w:rsidR="008C4668">
        <w:t xml:space="preserve">centration in the environment </w:t>
      </w:r>
      <w:r w:rsidR="008C4668" w:rsidRPr="008C4668">
        <w:t>declined by approximately 0.65 ml/L between 1993 and the</w:t>
      </w:r>
      <w:r w:rsidR="008C4668">
        <w:t xml:space="preserve"> lowest in 2006, </w:t>
      </w:r>
      <w:r w:rsidR="008C4668" w:rsidRPr="008C4668">
        <w:t>while the biomass-weighted oxygen concentration declined more steadily (approximately 1 ml/L between 1993 and 2019) (</w:t>
      </w:r>
      <w:r w:rsidR="008C4668" w:rsidRPr="00B62312">
        <w:rPr>
          <w:i/>
          <w:iCs/>
        </w:rPr>
        <w:t>SI Appendix</w:t>
      </w:r>
      <w:r w:rsidR="008C4668" w:rsidRPr="008C4668">
        <w:t>, Fig. S19-S2</w:t>
      </w:r>
      <w:r w:rsidR="007B6176">
        <w:t>0 for estimates split by subdivision</w:t>
      </w:r>
      <w:r w:rsidR="008C4668" w:rsidRPr="008C4668">
        <w:t xml:space="preserve">). </w:t>
      </w:r>
      <w:r w:rsidR="008A24A7">
        <w:t>However, w</w:t>
      </w:r>
      <w:r w:rsidR="00AE7F1F">
        <w:t>hile t</w:t>
      </w:r>
      <w:r w:rsidR="00AE7F1F" w:rsidRPr="009F65F5">
        <w:t>he biomass-weighted oxygen concentration declined between 1993 and 2019</w:t>
      </w:r>
      <w:r w:rsidR="00AE7F1F" w:rsidRPr="00AE7F1F">
        <w:t>) (</w:t>
      </w:r>
      <w:r w:rsidR="00AE7F1F" w:rsidRPr="00797866">
        <w:rPr>
          <w:color w:val="000000" w:themeColor="text1"/>
        </w:rPr>
        <w:t>Fig. 5D</w:t>
      </w:r>
      <w:r w:rsidR="00AE7F1F" w:rsidRPr="00AE7F1F">
        <w:rPr>
          <w:color w:val="000000" w:themeColor="text1"/>
        </w:rPr>
        <w:t>)</w:t>
      </w:r>
      <w:r w:rsidR="00826D10">
        <w:t xml:space="preserve">, the corresponding effect on condition given the effect size of oxygen at the haul </w:t>
      </w:r>
      <w:r w:rsidR="00622984">
        <w:t>wa</w:t>
      </w:r>
      <w:r w:rsidR="00826D10">
        <w:t>s small</w:t>
      </w:r>
      <w:r w:rsidR="00CA6992">
        <w:t xml:space="preserve"> </w:t>
      </w:r>
      <w:r w:rsidR="002A3E59">
        <w:t>(</w:t>
      </w:r>
      <w:r w:rsidR="002A3E59" w:rsidRPr="00C038C3">
        <w:rPr>
          <w:i/>
          <w:iCs/>
        </w:rPr>
        <w:t xml:space="preserve">SI </w:t>
      </w:r>
      <w:r w:rsidR="002A3E59" w:rsidRPr="00C038C3">
        <w:rPr>
          <w:i/>
          <w:iCs/>
          <w:color w:val="000000" w:themeColor="text1"/>
        </w:rPr>
        <w:t>Appendix</w:t>
      </w:r>
      <w:r w:rsidR="002A3E59" w:rsidRPr="00C038C3">
        <w:rPr>
          <w:color w:val="000000" w:themeColor="text1"/>
        </w:rPr>
        <w:t>, Fig. S</w:t>
      </w:r>
      <w:r w:rsidR="002A3E59">
        <w:rPr>
          <w:color w:val="000000" w:themeColor="text1"/>
        </w:rPr>
        <w:t>10</w:t>
      </w:r>
      <w:r w:rsidR="002A3E59">
        <w:t>)</w:t>
      </w:r>
      <w:r w:rsidR="00826D10">
        <w:t xml:space="preserve">. </w:t>
      </w:r>
      <w:r w:rsidR="00AE7F1F">
        <w:t>T</w:t>
      </w:r>
      <w:r w:rsidR="00AE7F1F" w:rsidRPr="00C038C3">
        <w:t xml:space="preserve">he standardized effect size for oxygen </w:t>
      </w:r>
      <w:r w:rsidR="00826D10">
        <w:t xml:space="preserve">of </w:t>
      </w:r>
      <w:r w:rsidR="00AE7F1F" w:rsidRPr="00C038C3">
        <w:t>0.00</w:t>
      </w:r>
      <w:r w:rsidR="00AE7F1F">
        <w:t>4</w:t>
      </w:r>
      <w:r w:rsidR="00826D10">
        <w:t xml:space="preserve"> </w:t>
      </w:r>
      <w:r w:rsidR="0065608F">
        <w:t>[</w:t>
      </w:r>
      <w:r w:rsidR="00F109ED">
        <w:t>0.00</w:t>
      </w:r>
      <w:r w:rsidR="003C0021">
        <w:t>0</w:t>
      </w:r>
      <w:r w:rsidR="00F109ED">
        <w:t>9</w:t>
      </w:r>
      <w:r w:rsidR="003C0021">
        <w:t xml:space="preserve">, </w:t>
      </w:r>
      <w:r w:rsidR="00FA7CD2">
        <w:t>0.0067</w:t>
      </w:r>
      <w:r w:rsidR="0065608F">
        <w:t xml:space="preserve">] </w:t>
      </w:r>
      <w:r w:rsidR="00826D10">
        <w:t xml:space="preserve">means </w:t>
      </w:r>
      <w:r w:rsidR="00AE7F1F" w:rsidRPr="00C038C3">
        <w:t xml:space="preserve">that for each unit increase in the variable (i.e., 1 standard deviation or 1.85 </w:t>
      </w:r>
      <w:r w:rsidR="00AE7F1F" w:rsidRPr="00C038C3">
        <w:rPr>
          <w:iCs/>
        </w:rPr>
        <w:t>ml/L</w:t>
      </w:r>
      <w:r w:rsidR="00AE7F1F" w:rsidRPr="00C038C3">
        <w:t xml:space="preserve">), </w:t>
      </w:r>
      <w:r w:rsidR="00AE7F1F">
        <w:t xml:space="preserve">the Le Cren condition factor </w:t>
      </w:r>
      <w:r w:rsidR="00AE7F1F" w:rsidRPr="00C038C3">
        <w:t>increase</w:t>
      </w:r>
      <w:r w:rsidR="00AE7F1F">
        <w:t>d</w:t>
      </w:r>
      <w:r w:rsidR="00AE7F1F" w:rsidRPr="00C038C3">
        <w:t xml:space="preserve"> by 0.</w:t>
      </w:r>
      <w:r w:rsidR="00690E32">
        <w:t>4</w:t>
      </w:r>
      <w:r w:rsidR="00AE7F1F" w:rsidRPr="00C038C3">
        <w:t xml:space="preserve">%. </w:t>
      </w:r>
      <w:r w:rsidR="00611890">
        <w:t xml:space="preserve">This can be compared to the </w:t>
      </w:r>
      <w:r w:rsidR="00611890" w:rsidRPr="009F65F5">
        <w:t>1 ml/L</w:t>
      </w:r>
      <w:r w:rsidR="00611890">
        <w:t xml:space="preserve"> decline in the oxygen concentration and 1</w:t>
      </w:r>
      <w:r w:rsidR="00951496">
        <w:t>7</w:t>
      </w:r>
      <w:r w:rsidR="00611890">
        <w:t>% decline in the condition factor between 1993–2019</w:t>
      </w:r>
      <w:r w:rsidR="003B4D62">
        <w:t>.</w:t>
      </w:r>
    </w:p>
    <w:p w14:paraId="71A8F53A" w14:textId="77777777" w:rsidR="00522AFD" w:rsidRPr="00C038C3" w:rsidRDefault="00522AFD" w:rsidP="00D07152">
      <w:pPr>
        <w:spacing w:line="480" w:lineRule="auto"/>
        <w:ind w:firstLine="284"/>
        <w:contextualSpacing/>
        <w:mirrorIndents/>
        <w:jc w:val="both"/>
        <w:rPr>
          <w:bCs/>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6F38D18D" w:rsidR="00A06E13" w:rsidRPr="00C038C3" w:rsidRDefault="003123CD" w:rsidP="00552801">
      <w:pPr>
        <w:spacing w:line="480" w:lineRule="auto"/>
        <w:contextualSpacing/>
        <w:mirrorIndents/>
        <w:jc w:val="both"/>
      </w:pPr>
      <w:r>
        <w:lastRenderedPageBreak/>
        <w:t xml:space="preserve">The body condition of fish </w:t>
      </w:r>
      <w:r w:rsidR="003A43C6">
        <w:t xml:space="preserve">depends on </w:t>
      </w:r>
      <w:r w:rsidR="009F65F5">
        <w:t xml:space="preserve">previous </w:t>
      </w:r>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r w:rsidR="00B272AD">
        <w:t>spatially explicit</w:t>
      </w:r>
      <w:r w:rsidR="00AA3680" w:rsidRPr="00C038C3">
        <w:t xml:space="preserve"> </w:t>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r w:rsidR="00EF7592">
        <w:t xml:space="preserve">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Cren condition factor </w:t>
      </w:r>
      <w:r w:rsidR="00C72907" w:rsidRPr="00BE4E99">
        <w:t xml:space="preserve">declined </w:t>
      </w:r>
      <w:r w:rsidR="001C7BBA">
        <w:t xml:space="preserve">on average </w:t>
      </w:r>
      <w:r w:rsidR="006A6516" w:rsidRPr="00BE4E99">
        <w:t xml:space="preserve">by </w:t>
      </w:r>
      <w:r w:rsidR="00E86B37" w:rsidRPr="00BE4E99">
        <w:t>1</w:t>
      </w:r>
      <w:r w:rsidR="00BB3EE0">
        <w:t>7</w:t>
      </w:r>
      <w:r w:rsidR="00C72907" w:rsidRPr="00BE4E99">
        <w:t>%</w:t>
      </w:r>
      <w:r w:rsidR="004A405B">
        <w:t>, in</w:t>
      </w:r>
      <w:r w:rsidR="003B2246" w:rsidRPr="00C038C3">
        <w:t xml:space="preserve"> 1993</w:t>
      </w:r>
      <w:r w:rsidR="00A23F46">
        <w:t>–</w:t>
      </w:r>
      <w:r w:rsidR="009A0368">
        <w:t xml:space="preserve">2019, </w:t>
      </w:r>
      <w:r w:rsidR="004A405B">
        <w:t xml:space="preserve">with </w:t>
      </w:r>
      <w:r w:rsidR="00CB58B4">
        <w:t>most of</w:t>
      </w:r>
      <w:r w:rsidR="0004344F">
        <w:t xml:space="preserve">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there 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t>condition decline</w:t>
      </w:r>
      <w:r w:rsidR="00732380">
        <w:t>d</w:t>
      </w:r>
      <w:r w:rsidR="008832A3" w:rsidRPr="00C038C3">
        <w:t xml:space="preserve"> in the whole </w:t>
      </w:r>
      <w:r w:rsidR="00D900DB" w:rsidRPr="00C038C3">
        <w:t>area</w:t>
      </w:r>
      <w:r w:rsidR="007D514C">
        <w:t xml:space="preserve">, which suggests </w:t>
      </w:r>
      <w:r w:rsidR="00723434">
        <w:t xml:space="preserve">that </w:t>
      </w:r>
      <w:r w:rsidR="007D514C">
        <w:t>there are drivers acting on large spatial scale</w:t>
      </w:r>
      <w:r w:rsidR="003D600F">
        <w:t>s</w:t>
      </w:r>
      <w:r w:rsidR="0029755F">
        <w:t>.</w:t>
      </w:r>
      <w:r w:rsidR="00C710F7" w:rsidRPr="00C038C3">
        <w:t xml:space="preserve"> </w:t>
      </w:r>
      <w:r w:rsidR="0088359F">
        <w:t>W</w:t>
      </w:r>
      <w:r w:rsidR="00E409D8">
        <w:t xml:space="preserve">hile we identify changes in the spatiotemporal distribution of cod that could have led to poorer environments </w:t>
      </w:r>
      <w:r w:rsidR="001361B9">
        <w:t>experienced by cod</w:t>
      </w:r>
      <w:r w:rsidR="00E409D8">
        <w:t xml:space="preserve"> (deeper areas with less oxygen)</w:t>
      </w:r>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w:t>
      </w:r>
      <w:r w:rsidR="007E4C82">
        <w:t>were</w:t>
      </w:r>
      <w:r w:rsidR="000C486C">
        <w:t xml:space="preserve"> </w:t>
      </w:r>
      <w:r w:rsidR="00153EE3" w:rsidRPr="00C038C3">
        <w:t>overall</w:t>
      </w:r>
      <w:r w:rsidR="000C486C">
        <w:t xml:space="preserve"> small</w:t>
      </w:r>
      <w:r w:rsidR="00687249">
        <w:t xml:space="preserve">, while </w:t>
      </w:r>
      <w:r w:rsidR="00264C08" w:rsidRPr="00C038C3">
        <w:t>l</w:t>
      </w:r>
      <w:r w:rsidR="004A1AFB">
        <w:t>atent</w:t>
      </w:r>
      <w:r w:rsidR="00264C08" w:rsidRPr="00C038C3">
        <w:t xml:space="preserve"> spatial and spatiotemporal variation </w:t>
      </w:r>
      <w:r w:rsidR="005B2889">
        <w:t>was</w:t>
      </w:r>
      <w:r w:rsidR="00B63719">
        <w:t xml:space="preserve"> </w:t>
      </w:r>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explain</w:t>
      </w:r>
      <w:r w:rsidR="00EA7452">
        <w:t>ed</w:t>
      </w:r>
      <w:r w:rsidR="00F42FDD">
        <w:t xml:space="preserve"> more variation in condition.</w:t>
      </w:r>
      <w:r w:rsidR="00916DBC">
        <w:t xml:space="preserve"> One likely explanation for this is </w:t>
      </w:r>
      <w:r w:rsidR="006170BC">
        <w:t xml:space="preserve">that we </w:t>
      </w:r>
      <w:r w:rsidR="00A049D1">
        <w:t>use</w:t>
      </w:r>
      <w:r w:rsidR="006170BC">
        <w:t xml:space="preserve"> </w:t>
      </w:r>
      <w:r w:rsidR="00916DBC">
        <w:t>individual</w:t>
      </w:r>
      <w:r w:rsidR="002C6134">
        <w:t xml:space="preserve">-level body condition, while previous </w:t>
      </w:r>
      <w:r w:rsidR="00A72E25">
        <w:t xml:space="preserve">studies using </w:t>
      </w:r>
      <w:r w:rsidR="00C45584">
        <w:t>average condition</w:t>
      </w:r>
      <w:r w:rsidR="005C100C">
        <w:t xml:space="preserve"> as a response </w:t>
      </w:r>
      <w:r w:rsidR="005A381A">
        <w:t>variable</w:t>
      </w:r>
      <w:r w:rsidR="00D8349D">
        <w:t xml:space="preserve"> (</w:t>
      </w:r>
      <w:r w:rsidR="005C100C">
        <w:t xml:space="preserve">but the same </w:t>
      </w:r>
      <w:r w:rsidR="00D8349D">
        <w:t xml:space="preserve">large-scale </w:t>
      </w:r>
      <w:r w:rsidR="005C100C">
        <w:t>covariates</w:t>
      </w:r>
      <w:r w:rsidR="00D8349D">
        <w:t>)</w:t>
      </w:r>
      <w:r w:rsidR="005C100C">
        <w:t xml:space="preserve"> generally find stronger relationships</w:t>
      </w:r>
      <w:r w:rsidR="008E3261">
        <w:t xml:space="preserve"> </w:t>
      </w:r>
      <w:r w:rsidR="00B8130B">
        <w:fldChar w:fldCharType="begin"/>
      </w:r>
      <w:r w:rsidR="00E74C62">
        <w:instrText xml:space="preserve"> ADDIN ZOTERO_ITEM CSL_CITATION {"citationID":"JJp9P7Nc","properties":{"formattedCitation":"(Casini {\\i{}et al.}, 2016a)","plainCitation":"(Casini et al., 2016a)","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B8130B">
        <w:fldChar w:fldCharType="separate"/>
      </w:r>
      <w:r w:rsidR="00E74C62" w:rsidRPr="00E74C62">
        <w:rPr>
          <w:lang w:val="en-GB"/>
        </w:rPr>
        <w:t xml:space="preserve">(Casini </w:t>
      </w:r>
      <w:r w:rsidR="00E74C62" w:rsidRPr="00E74C62">
        <w:rPr>
          <w:i/>
          <w:iCs/>
          <w:lang w:val="en-GB"/>
        </w:rPr>
        <w:t>et al.</w:t>
      </w:r>
      <w:r w:rsidR="00E74C62" w:rsidRPr="00E74C62">
        <w:rPr>
          <w:lang w:val="en-GB"/>
        </w:rPr>
        <w:t>, 2016a)</w:t>
      </w:r>
      <w:r w:rsidR="00B8130B">
        <w:fldChar w:fldCharType="end"/>
      </w:r>
      <w:r w:rsidR="00C45584">
        <w:t>.</w:t>
      </w:r>
    </w:p>
    <w:p w14:paraId="7B49A337" w14:textId="29EE7ACA" w:rsidR="008C528F" w:rsidRDefault="00614CE7" w:rsidP="000C5AAF">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E74C62">
        <w:instrText xml:space="preserve"> ADDIN ZOTERO_ITEM CSL_CITATION {"citationID":"ovqLF5J7","properties":{"formattedCitation":"(Limburg and Casini, 2019; Brander, 2020)","plainCitation":"(Limburg and Casini, 2019; Brander, 202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E74C62">
        <w:t>(Limburg and Casini, 2019; Brander, 2020)</w:t>
      </w:r>
      <w:r w:rsidR="00E1658F" w:rsidRPr="00C038C3">
        <w:fldChar w:fldCharType="end"/>
      </w:r>
      <w:r w:rsidR="00E1658F" w:rsidRPr="00C038C3">
        <w:t xml:space="preserve"> </w:t>
      </w:r>
      <w:r w:rsidR="00DC2C15" w:rsidRPr="00C038C3">
        <w:t xml:space="preserve">and indirect </w:t>
      </w:r>
      <w:r w:rsidR="00E1658F" w:rsidRPr="00C038C3">
        <w:fldChar w:fldCharType="begin"/>
      </w:r>
      <w:r w:rsidR="00E74C62">
        <w:instrText xml:space="preserve"> ADDIN ZOTERO_ITEM CSL_CITATION {"citationID":"9e0JKmKk","properties":{"formattedCitation":"(Brander, 2020, 2022; Neuenfeldt {\\i{}et al.}, 2020; Orio {\\i{}et al.}, 2020)","plainCitation":"(Brander, 2020, 2022; Neuenfeldt et al., 2020; Orio et al., 2020)","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 interacting cod and flounder in the Baltic Sea","volume":"847","author":[{"family":"Orio","given":"Alessandro"},{"family":"Bergström","given":"Ulf"},{"family":"Florin","given":"Ann-Britt"},{"family":"Šics","given":"Ivo"},{"family":"Casini","given":"Michele"}],"issued":{"date-parts":[["2020",6,1]]},"citation-key":"orioLongtermChangesSpatial2020"}},{"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3887,"uris":["http://zotero.org/users/6116610/items/Q2ZLBB4J"],"itemData":{"id":3887,"type":"article-journal","abstract":"Stock biomass and size composition of eastern Baltic cod (EBC) has declined, with low recent stock productivity attributed to loss of major spawning areas, reduced growth rates, and possibly increased natural mortality. Svedäng et al. present valuable new data for evaluating the causes of these changes. However, contrary to their own conclusions, those new data actually provide both direct and indirect support for the hypothesis that the reduced growth rate observed may be due to a decline in ambient oxygen for small cod in the Bornholm Basin area (SD25). Their long time series of reproductive volume (RV) extends our knowledge of historic changes in the limits to spawning imposed by salinity and oxygen. However, the causes and consequences of such spawning area changes are well established. Therefore, this Comment only addresses the contentious debate about causes of decline in growth.","container-title":"ICES Journal of Marine Science","DOI":"10.1093/icesjms/fsac070","ISSN":"1054-3139","journalAbbreviation":"ICES Journal of Marine Science","page":"fsac070","source":"Silverchair","title":"Support for the hypothesis that growth of eastern Baltic cod is affected by mild hypoxia. A comment on Svedäng et al. (2022)","author":[{"family":"Brander","given":"Keith"}],"issued":{"date-parts":[["2022",4,20]]},"citation-key":"branderSupportHypothesisThat2022"}}],"schema":"https://github.com/citation-style-language/schema/raw/master/csl-citation.json"} </w:instrText>
      </w:r>
      <w:r w:rsidR="00E1658F" w:rsidRPr="00C038C3">
        <w:fldChar w:fldCharType="separate"/>
      </w:r>
      <w:r w:rsidR="00E74C62" w:rsidRPr="00E74C62">
        <w:rPr>
          <w:lang w:val="en-GB"/>
        </w:rPr>
        <w:t xml:space="preserve">(Brander, 2020, 2022; Neuenfeldt </w:t>
      </w:r>
      <w:r w:rsidR="00E74C62" w:rsidRPr="00E74C62">
        <w:rPr>
          <w:i/>
          <w:iCs/>
          <w:lang w:val="en-GB"/>
        </w:rPr>
        <w:t>et al.</w:t>
      </w:r>
      <w:r w:rsidR="00E74C62" w:rsidRPr="00E74C62">
        <w:rPr>
          <w:lang w:val="en-GB"/>
        </w:rPr>
        <w:t xml:space="preserve">, 2020; Orio </w:t>
      </w:r>
      <w:r w:rsidR="00E74C62" w:rsidRPr="00E74C62">
        <w:rPr>
          <w:i/>
          <w:iCs/>
          <w:lang w:val="en-GB"/>
        </w:rPr>
        <w:t>et al.</w:t>
      </w:r>
      <w:r w:rsidR="00E74C62" w:rsidRPr="00E74C62">
        <w:rPr>
          <w:lang w:val="en-GB"/>
        </w:rPr>
        <w:t>, 2020)</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B919CC">
        <w:t xml:space="preserve"> in the past three decades</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E74C62">
        <w:instrText xml:space="preserve"> ADDIN ZOTERO_ITEM CSL_CITATION {"citationID":"B4eX8r3P","properties":{"formattedCitation":"(Chabot and Dutil, 1999)","plainCitation":"(Chabot and Dutil, 1999)","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E74C62">
        <w:t>(Chabot and Dutil, 1999)</w:t>
      </w:r>
      <w:r w:rsidR="00C91CE2" w:rsidRPr="00C038C3">
        <w:fldChar w:fldCharType="end"/>
      </w:r>
      <w:r w:rsidR="00064393" w:rsidRPr="00C038C3">
        <w:t xml:space="preserve"> </w:t>
      </w:r>
      <w:r w:rsidR="004B4998" w:rsidRPr="00C038C3">
        <w:t>and</w:t>
      </w:r>
      <w:r w:rsidR="00FB4087">
        <w:t>,</w:t>
      </w:r>
      <w:r w:rsidR="004B4998" w:rsidRPr="00C038C3">
        <w:t xml:space="preserve"> by extension</w:t>
      </w:r>
      <w:r w:rsidR="006746F0">
        <w:t>,</w:t>
      </w:r>
      <w:r w:rsidR="004B4998" w:rsidRPr="00C038C3">
        <w:t xml:space="preserve"> also their condition</w:t>
      </w:r>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w:t>
      </w:r>
      <w:r w:rsidR="000E3EB0">
        <w:t xml:space="preserve"> W</w:t>
      </w:r>
      <w:r w:rsidR="003C26AF" w:rsidRPr="00C038C3">
        <w:t>e f</w:t>
      </w:r>
      <w:r w:rsidR="007C42ED">
        <w:t>ou</w:t>
      </w:r>
      <w:r w:rsidR="003C26AF" w:rsidRPr="00C038C3">
        <w:t xml:space="preserve">nd that Baltic cod </w:t>
      </w:r>
      <w:r w:rsidR="00AA1739">
        <w:t xml:space="preserve">experienced </w:t>
      </w:r>
      <w:r w:rsidR="00AA1739" w:rsidRPr="00C038C3">
        <w:t xml:space="preserve">oxygen concentrations </w:t>
      </w:r>
      <w:r w:rsidR="00AA1739">
        <w:t>at around 7.2</w:t>
      </w:r>
      <w:r w:rsidR="00E37154">
        <w:t xml:space="preserve"> [5.8–7.7]</w:t>
      </w:r>
      <w:r w:rsidR="0023193A">
        <w:t xml:space="preserve"> (interquartile range in brackets)</w:t>
      </w:r>
      <w:r w:rsidR="00E37154">
        <w:t xml:space="preserve"> </w:t>
      </w:r>
      <w:r w:rsidR="00AA1739">
        <w:t>ml/L</w:t>
      </w:r>
      <w:r w:rsidR="00E37154">
        <w:t xml:space="preserve"> on average (biomass-weighted median)</w:t>
      </w:r>
      <w:r w:rsidR="00C72560">
        <w:t xml:space="preserve"> </w:t>
      </w:r>
      <w:r w:rsidR="00AA1739">
        <w:t xml:space="preserve">in 1993 and </w:t>
      </w:r>
      <w:r w:rsidR="003C26AF" w:rsidRPr="00C038C3">
        <w:t xml:space="preserve">are </w:t>
      </w:r>
      <w:r w:rsidR="00306414" w:rsidRPr="00C038C3">
        <w:t xml:space="preserve">currently </w:t>
      </w:r>
      <w:r w:rsidR="003C26AF" w:rsidRPr="00C038C3">
        <w:t xml:space="preserve">experiencing </w:t>
      </w:r>
      <w:r w:rsidR="00B72DF4" w:rsidRPr="00C038C3">
        <w:t>oxygen concentrations</w:t>
      </w:r>
      <w:r w:rsidR="003A6E5B" w:rsidRPr="00C038C3">
        <w:t xml:space="preserve"> at around 6</w:t>
      </w:r>
      <w:r w:rsidR="00B46B72">
        <w:t>.</w:t>
      </w:r>
      <w:r w:rsidR="00BA246A">
        <w:t>3</w:t>
      </w:r>
      <w:r w:rsidR="00D96432">
        <w:t xml:space="preserve"> [4</w:t>
      </w:r>
      <w:r w:rsidR="00D96432" w:rsidRPr="00C038C3">
        <w:t>.</w:t>
      </w:r>
      <w:r w:rsidR="00D96432">
        <w:t>5–</w:t>
      </w:r>
      <w:r w:rsidR="00D96432" w:rsidRPr="00C038C3">
        <w:t>7.</w:t>
      </w:r>
      <w:r w:rsidR="00D96432">
        <w:t>2]</w:t>
      </w:r>
      <w:r w:rsidR="003A6E5B" w:rsidRPr="00C038C3">
        <w:t xml:space="preserve"> ml/</w:t>
      </w:r>
      <w:r w:rsidR="00F10AF2" w:rsidRPr="00C038C3">
        <w:t>L</w:t>
      </w:r>
      <w:r w:rsidR="007203E3">
        <w:t>.</w:t>
      </w:r>
      <w:r w:rsidR="00B7115A">
        <w:t xml:space="preserve"> </w:t>
      </w:r>
      <w:r w:rsidR="007203E3">
        <w:t xml:space="preserve">In subdivision 25 </w:t>
      </w:r>
      <w:r w:rsidR="00BD5BFE">
        <w:t xml:space="preserve">(the core area of </w:t>
      </w:r>
      <w:r w:rsidR="00506BCC">
        <w:t>cod</w:t>
      </w:r>
      <w:r w:rsidR="009A60E2">
        <w:t>,</w:t>
      </w:r>
      <w:r w:rsidR="00506BCC">
        <w:t xml:space="preserve"> </w:t>
      </w:r>
      <w:r w:rsidR="00D47666">
        <w:t>currently</w:t>
      </w:r>
      <w:r w:rsidR="00BD5BFE">
        <w:t xml:space="preserve">) </w:t>
      </w:r>
      <w:r w:rsidR="007203E3">
        <w:t>we estimate it to be around 6.5</w:t>
      </w:r>
      <w:r w:rsidR="00863EAD">
        <w:t xml:space="preserve"> [</w:t>
      </w:r>
      <w:r w:rsidR="002D29C3">
        <w:t>4.9</w:t>
      </w:r>
      <w:r w:rsidR="00ED5622">
        <w:t>–</w:t>
      </w:r>
      <w:r w:rsidR="002D29C3">
        <w:t>7.3</w:t>
      </w:r>
      <w:r w:rsidR="00863EAD">
        <w:t>]</w:t>
      </w:r>
      <w:r w:rsidR="00AE18F9">
        <w:t xml:space="preserve"> ml/L</w:t>
      </w:r>
      <w:r w:rsidR="006A7F67">
        <w:t xml:space="preserve"> </w:t>
      </w:r>
      <w:r w:rsidR="00CD3297">
        <w:t>in 20</w:t>
      </w:r>
      <w:r w:rsidR="00426DC4">
        <w:t>19</w:t>
      </w:r>
      <w:r w:rsidR="00294832">
        <w:t xml:space="preserve"> </w:t>
      </w:r>
      <w:r w:rsidR="007203E3">
        <w:t>(</w:t>
      </w:r>
      <w:r w:rsidR="007203E3" w:rsidRPr="00C038C3">
        <w:rPr>
          <w:i/>
          <w:iCs/>
        </w:rPr>
        <w:t>SI Appendix</w:t>
      </w:r>
      <w:r w:rsidR="007203E3">
        <w:rPr>
          <w:i/>
          <w:iCs/>
        </w:rPr>
        <w:t>,</w:t>
      </w:r>
      <w:r w:rsidR="007203E3">
        <w:t xml:space="preserve"> Fig. S19). </w:t>
      </w:r>
      <w:r w:rsidR="00E71195" w:rsidRPr="00C038C3">
        <w:t>This is higher than recent estimate</w:t>
      </w:r>
      <w:r w:rsidR="00E71195">
        <w:t>s</w:t>
      </w:r>
      <w:r w:rsidR="00E71195" w:rsidRPr="00C038C3">
        <w:t xml:space="preserve"> of </w:t>
      </w:r>
      <w:r w:rsidR="009E6D0F">
        <w:t xml:space="preserve">an </w:t>
      </w:r>
      <w:r w:rsidR="009E6D0F" w:rsidRPr="00C038C3">
        <w:t>average oxygen concentration</w:t>
      </w:r>
      <w:r w:rsidR="009E6D0F">
        <w:t xml:space="preserve"> </w:t>
      </w:r>
      <w:r w:rsidR="009E6D0F">
        <w:lastRenderedPageBreak/>
        <w:t xml:space="preserve">of </w:t>
      </w:r>
      <w:r w:rsidR="00E71195">
        <w:t xml:space="preserve">4–4.5 </w:t>
      </w:r>
      <w:r w:rsidR="00E71195" w:rsidRPr="00C038C3">
        <w:t>ml/L</w:t>
      </w:r>
      <w:r w:rsidR="009E6D0F">
        <w:t>,</w:t>
      </w:r>
      <w:r w:rsidR="00E71195">
        <w:t xml:space="preserve"> based on oxygen levels at the mean depth of the cod population </w:t>
      </w:r>
      <w:r w:rsidR="00E71195" w:rsidRPr="00C038C3">
        <w:t xml:space="preserve">in </w:t>
      </w:r>
      <w:r w:rsidR="00E71195">
        <w:t xml:space="preserve">the </w:t>
      </w:r>
      <w:r w:rsidR="00E71195" w:rsidRPr="00C038C3">
        <w:t xml:space="preserve">recent years </w:t>
      </w:r>
      <w:r w:rsidR="00E71195" w:rsidRPr="00C038C3">
        <w:fldChar w:fldCharType="begin"/>
      </w:r>
      <w:r w:rsidR="00E74C62">
        <w:instrText xml:space="preserve"> ADDIN ZOTERO_ITEM CSL_CITATION {"citationID":"FH0e2t6k","properties":{"formattedCitation":"(Brander, 2020; Casini {\\i{}et al.}, 2021)","plainCitation":"(Brander, 2020; Casini et al., 2021)","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E71195" w:rsidRPr="00C038C3">
        <w:fldChar w:fldCharType="separate"/>
      </w:r>
      <w:r w:rsidR="00E74C62" w:rsidRPr="00E74C62">
        <w:rPr>
          <w:lang w:val="en-GB"/>
        </w:rPr>
        <w:t xml:space="preserve">(Brander, 2020; Casini </w:t>
      </w:r>
      <w:r w:rsidR="00E74C62" w:rsidRPr="00E74C62">
        <w:rPr>
          <w:i/>
          <w:iCs/>
          <w:lang w:val="en-GB"/>
        </w:rPr>
        <w:t>et al.</w:t>
      </w:r>
      <w:r w:rsidR="00E74C62" w:rsidRPr="00E74C62">
        <w:rPr>
          <w:lang w:val="en-GB"/>
        </w:rPr>
        <w:t>, 2021)</w:t>
      </w:r>
      <w:r w:rsidR="00E71195" w:rsidRPr="00C038C3">
        <w:fldChar w:fldCharType="end"/>
      </w:r>
      <w:r w:rsidR="00E71195" w:rsidRPr="00C038C3">
        <w:t xml:space="preserve">. </w:t>
      </w:r>
    </w:p>
    <w:p w14:paraId="034EA9E7" w14:textId="6061ED02" w:rsidR="00F34832" w:rsidRDefault="00DC0BE5" w:rsidP="000C5AAF">
      <w:pPr>
        <w:spacing w:line="480" w:lineRule="auto"/>
        <w:ind w:firstLine="284"/>
        <w:contextualSpacing/>
        <w:mirrorIndents/>
        <w:jc w:val="both"/>
      </w:pPr>
      <w:r>
        <w:t>On</w:t>
      </w:r>
      <w:r w:rsidR="003B3FF8">
        <w:t>e</w:t>
      </w:r>
      <w:r>
        <w:t xml:space="preserve"> reason </w:t>
      </w:r>
      <w:r w:rsidRPr="000E4861">
        <w:t xml:space="preserve">for the </w:t>
      </w:r>
      <w:r w:rsidR="00AD532D" w:rsidRPr="000E4861">
        <w:t xml:space="preserve">difference </w:t>
      </w:r>
      <w:r w:rsidR="006355E5" w:rsidRPr="000E4861">
        <w:t xml:space="preserve">in </w:t>
      </w:r>
      <w:r w:rsidR="00D52F40" w:rsidRPr="000E4861">
        <w:t xml:space="preserve">our estimate compared to previous studies </w:t>
      </w:r>
      <w:r w:rsidR="001B597C" w:rsidRPr="000E4861">
        <w:t xml:space="preserve">is </w:t>
      </w:r>
      <w:r w:rsidR="00D52F40" w:rsidRPr="000E4861">
        <w:t>because</w:t>
      </w:r>
      <w:r w:rsidR="00E73496" w:rsidRPr="000E4861">
        <w:t xml:space="preserve"> </w:t>
      </w:r>
      <w:r w:rsidR="00534B7F" w:rsidRPr="000E4861">
        <w:t>instead of calculating average oxygen at the mean depth of cod</w:t>
      </w:r>
      <w:r w:rsidR="00613054">
        <w:t xml:space="preserve">, we </w:t>
      </w:r>
      <w:r w:rsidR="00534B7F" w:rsidRPr="000E4861">
        <w:t xml:space="preserve">weighted the </w:t>
      </w:r>
      <w:r w:rsidR="0057345E" w:rsidRPr="000E4861">
        <w:t xml:space="preserve">sea bottom </w:t>
      </w:r>
      <w:r w:rsidR="00534B7F" w:rsidRPr="000E4861">
        <w:t>oxygen in the environment</w:t>
      </w:r>
      <w:r w:rsidR="00725AAA" w:rsidRPr="000E4861">
        <w:t xml:space="preserve"> (from the ocean model NEMO-Nordic-SCOBI)</w:t>
      </w:r>
      <w:r w:rsidR="00534B7F" w:rsidRPr="000E4861">
        <w:t xml:space="preserve"> by the predicted densities from the </w:t>
      </w:r>
      <w:r w:rsidR="00A44D34" w:rsidRPr="000E4861">
        <w:t xml:space="preserve">cod </w:t>
      </w:r>
      <w:r w:rsidR="00534B7F" w:rsidRPr="000E4861">
        <w:t>density model.</w:t>
      </w:r>
      <w:r w:rsidR="008F062B" w:rsidRPr="000E4861">
        <w:t xml:space="preserve"> </w:t>
      </w:r>
      <w:r w:rsidR="00613054">
        <w:t xml:space="preserve">This </w:t>
      </w:r>
      <w:r w:rsidR="00993B64" w:rsidRPr="000E4861">
        <w:t>approach overcomes the issue that oxygen concentrations span a large range for any given depth</w:t>
      </w:r>
      <w:r w:rsidR="00220F6A">
        <w:t xml:space="preserve"> and </w:t>
      </w:r>
      <w:r w:rsidR="00993B64" w:rsidRPr="000E4861">
        <w:t>avoids the assumption that cod depth occupancy is independent of oxygen concentration</w:t>
      </w:r>
      <w:r w:rsidR="00527ABE">
        <w:t xml:space="preserve">. </w:t>
      </w:r>
      <w:r w:rsidR="005415A0" w:rsidRPr="005415A0">
        <w:t>Our finding that trends in weighted and unweighted oxygen differ suggests that it is important to account for species</w:t>
      </w:r>
      <w:r w:rsidR="005415A0">
        <w:t xml:space="preserve">’ heterogenous </w:t>
      </w:r>
      <w:r w:rsidR="005415A0" w:rsidRPr="005415A0">
        <w:t>distribution. This is particularly evident in subdivision 25, where the oxygen trends in the environment are more stable, as in (63), but the experienced oxygen by cod declined (</w:t>
      </w:r>
      <w:r w:rsidR="005415A0" w:rsidRPr="006D1237">
        <w:rPr>
          <w:i/>
          <w:iCs/>
        </w:rPr>
        <w:t>SI Appendix</w:t>
      </w:r>
      <w:r w:rsidR="005415A0" w:rsidRPr="005415A0">
        <w:t>, Fig. S19).</w:t>
      </w:r>
      <w:r w:rsidR="00F7248C">
        <w:t xml:space="preserve"> </w:t>
      </w:r>
      <w:r w:rsidR="00DD09EC">
        <w:t>Another reason</w:t>
      </w:r>
      <w:r w:rsidR="00F7248C">
        <w:t xml:space="preserve"> for differences between previous estimates of experienced oxygen </w:t>
      </w:r>
      <w:r w:rsidR="00DD09EC">
        <w:t xml:space="preserve">could be due to </w:t>
      </w:r>
      <w:r w:rsidR="00645A3E">
        <w:t xml:space="preserve">differences among </w:t>
      </w:r>
      <w:r w:rsidR="00BA1D4A" w:rsidRPr="000E4861">
        <w:t>oxygen models.</w:t>
      </w:r>
      <w:r w:rsidR="000B3399" w:rsidRPr="000E4861">
        <w:t xml:space="preserve"> For example, the model </w:t>
      </w:r>
      <w:r w:rsidR="004F5889">
        <w:t xml:space="preserve">developed by </w:t>
      </w:r>
      <w:r w:rsidR="00665BD4" w:rsidRPr="000E4861">
        <w:t xml:space="preserve">Lehmann et al. </w:t>
      </w:r>
      <w:r w:rsidR="00665BD4" w:rsidRPr="000E4861">
        <w:fldChar w:fldCharType="begin"/>
      </w:r>
      <w:r w:rsidR="00E74C62">
        <w:instrText xml:space="preserve"> ADDIN ZOTERO_ITEM CSL_CITATION {"citationID":"wJokzhfB","properties":{"formattedCitation":"(2002, 2014)","plainCitation":"(2002, 2014)","noteIndex":0},"citationItems":[{"id":3932,"uris":["http://zotero.org/users/6116610/items/SVWTMUXS"],"itemData":{"id":3932,"type":"article-journal","abstract":"The Baltic Sea deep waters suffer from extended areas of hypoxia and anoxia. Their intra- and inter-annual variability is mainly determined by saline inflows which transport oxygenated water to deeper layers. During the last decades, oxygen conditions in the Baltic Sea have generally worsened and thus, the extent of hypoxic as well as anoxic bottom water has increased considerably. Climate change may further increase hypoxia due to changes in the atmospheric forcing conditions resulting in less deep water renewal Baltic inflows, decreased oxygen solubility and increased respiration rates. Feedback from climate change can amplify effects from eutrophication. A decline in oxygen conditions has generally a negative impact on marine life in the Baltic Sea. Thus, a detailed description of the evolution of oxygenated, hypoxic and anoxic areas is particularly required when studying oxygen-related processes such as habitat utilization of spawning fish, survival rates of their eggs as well as settlement probability of juveniles. One of today's major challenges is still the modeling of deep water dissolved oxygen, especially for the Baltic Sea with its seasonal and quasi-permanent extended areas of oxygen deficiency. The detailed spatial and temporal evolution of the oxygen concentrations in the entire Baltic Sea have been simulated for the period 1970–2010 by utilizing a hydrodynamic Baltic Sea model coupled to a simple pelagic and benthic oxygen consumption model. Model results are in very good agreement with CTD/O2-profiles taken in different areas of the Baltic Sea. The model proved to be a useful tool to describe the detailed evolution of oxygenated, hypoxic and anoxic areas in the entire Baltic Sea. Model results are further applied to determine frequencies of the occurrence of areas of oxygen deficiency and cod reproduction volumes.","container-title":"Journal of Marine Systems","DOI":"10.1016/j.jmarsys.2014.02.012","ISSN":"0924-7963","journalAbbreviation":"Journal of Marine Systems","language":"en","page":"20-28","source":"ScienceDirect","title":"Quantifying the heterogeneity of hypoxic and anoxic areas in the Baltic Sea by a simplified coupled hydrodynamic-oxygen consumption model approach","volume":"134","author":[{"family":"Lehmann","given":"Andreas"},{"family":"Hinrichsen","given":"Hans-Harald"},{"family":"Getzlaff","given":"Klaus"},{"family":"Myrberg","given":"Kai"}],"issued":{"date-parts":[["2014",6,1]]},"citation-key":"lehmannQuantifyingHeterogeneityHypoxic2014"},"suppress-author":true},{"id":3935,"uris":["http://zotero.org/users/6116610/items/JA74FZ3R"],"itemData":{"id":3935,"type":"article-journal","abstract":"Due to the ephemeral nature of the atmospheric conditions over the Baltic Sea, the flow field is highly variable, and thus, changes in the resulting circulation and upwelling are difficult to observe. However, three-dimensional models, forced by realistic atmospheric conditions and river runoff, have reached such a state of accuracy that the highly fluctuating current field and the associated evolution of the temperature and salinity field can be described. In this work, effects of remote and local atmospheric forcing on circulation and upwelling in the Baltic Sea are investigated. Changes in the characteristics of the large-scale atmospheric wind field over the central and eastern North Atlantic can be described by the North Atlantic Oscillation (NAO). The NAO is related to the strength and geographical position of weather systems as they cross the North Atlantic and thus has a direct impact on the climate in Europe. To relate the local wind field over the Baltic Sea to the large-scale atmospheric circulation, we defined a Baltic Sea Index (BSI), which is the difference of normalised sea level pressures between Oslo in Norway and Szczecin in Poland. The NAO is significantly related to the BSI. Furthermore, the BSI is highly correlated with the storage variation of the Baltic Sea and the volume exchange through the Danish Sounds. Based on three-dimensional model calculations, it is shown that different phases of the NAO during winter result in major changes of horizontal transports in the deep basins of the Baltic Sea and in upwelling along the coasts as well as in the interior of the basins. During NAO+ phases, strong Ekman currents are produced with increased up- and downwelling along the coasts and associated coastal jets, whereas during NAO− phases, Ekman drift and upwelling are strongly reduced, and the flow field can almost entirely be described by the barotropic stream function. The general nature of the mean circulation in the deep basins of the Baltic Sea, obtained from a 10-yr model run, can be described by the depth integrated vorticity balance derived from the transport equation for variable depth.","container-title":"Tellus A","DOI":"10.1034/j.1600-0870.2002.00289.x","ISSN":"1600-0870","issue":"3","language":"en","note":"_eprint: https://onlinelibrary.wiley.com/doi/pdf/10.1034/j.1600-0870.2002.00289.x","page":"299-316","source":"Wiley Online Library","title":"Effects of remote and local atmospheric forcing on circulation and upwelling in the Baltic Sea","volume":"54","author":[{"family":"Lehmann","given":"A."},{"family":"Krauss","given":"W."},{"family":"Hinrichsen","given":"H.-H."}],"issued":{"date-parts":[["2002"]]},"citation-key":"lehmannEffectsRemoteLocal2002"},"suppress-author":true}],"schema":"https://github.com/citation-style-language/schema/raw/master/csl-citation.json"} </w:instrText>
      </w:r>
      <w:r w:rsidR="00665BD4" w:rsidRPr="000E4861">
        <w:fldChar w:fldCharType="separate"/>
      </w:r>
      <w:r w:rsidR="00E74C62">
        <w:rPr>
          <w:noProof/>
        </w:rPr>
        <w:t>(2002, 2014)</w:t>
      </w:r>
      <w:r w:rsidR="00665BD4" w:rsidRPr="000E4861">
        <w:fldChar w:fldCharType="end"/>
      </w:r>
      <w:r w:rsidR="004F5889">
        <w:t xml:space="preserve"> </w:t>
      </w:r>
      <w:r w:rsidR="00682F10">
        <w:t xml:space="preserve">(the “GEOMAR” model) </w:t>
      </w:r>
      <w:r w:rsidR="004F5889">
        <w:t>and used in</w:t>
      </w:r>
      <w:r w:rsidR="00093CFD">
        <w:t xml:space="preserve"> </w:t>
      </w:r>
      <w:proofErr w:type="spellStart"/>
      <w:r w:rsidR="00093CFD" w:rsidRPr="00093CFD">
        <w:t>Casini</w:t>
      </w:r>
      <w:proofErr w:type="spellEnd"/>
      <w:r w:rsidR="00093CFD" w:rsidRPr="00093CFD">
        <w:t xml:space="preserve"> et al</w:t>
      </w:r>
      <w:r w:rsidR="00093CFD">
        <w:t>.</w:t>
      </w:r>
      <w:r w:rsidR="00093CFD" w:rsidRPr="00093CFD">
        <w:t xml:space="preserve"> 2021</w:t>
      </w:r>
      <w:r w:rsidR="00BF66A5">
        <w:t xml:space="preserve"> </w:t>
      </w:r>
      <w:r w:rsidR="00B21E36">
        <w:fldChar w:fldCharType="begin"/>
      </w:r>
      <w:r w:rsidR="00E74C62">
        <w:instrText xml:space="preserve"> ADDIN ZOTERO_ITEM CSL_CITATION {"citationID":"iGXBDIC6","properties":{"formattedCitation":"(Casini {\\i{}et al.}, 2021)","plainCitation":"(Casini et al., 2021)","noteIndex":0},"citationItems":[{"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B21E36">
        <w:fldChar w:fldCharType="separate"/>
      </w:r>
      <w:r w:rsidR="00E74C62" w:rsidRPr="00E74C62">
        <w:rPr>
          <w:lang w:val="en-GB"/>
        </w:rPr>
        <w:t xml:space="preserve">(Casini </w:t>
      </w:r>
      <w:r w:rsidR="00E74C62" w:rsidRPr="00E74C62">
        <w:rPr>
          <w:i/>
          <w:iCs/>
          <w:lang w:val="en-GB"/>
        </w:rPr>
        <w:t>et al.</w:t>
      </w:r>
      <w:r w:rsidR="00E74C62" w:rsidRPr="00E74C62">
        <w:rPr>
          <w:lang w:val="en-GB"/>
        </w:rPr>
        <w:t>, 2021)</w:t>
      </w:r>
      <w:r w:rsidR="00B21E36">
        <w:fldChar w:fldCharType="end"/>
      </w:r>
      <w:r w:rsidR="00093CFD">
        <w:t xml:space="preserve"> and </w:t>
      </w:r>
      <w:r w:rsidR="00093CFD" w:rsidRPr="00093CFD">
        <w:t>Orio et al.</w:t>
      </w:r>
      <w:r w:rsidR="004F5889">
        <w:t xml:space="preserve"> </w:t>
      </w:r>
      <w:r w:rsidR="00093CFD">
        <w:fldChar w:fldCharType="begin"/>
      </w:r>
      <w:r w:rsidR="00E74C62">
        <w:instrText xml:space="preserve"> ADDIN ZOTERO_ITEM CSL_CITATION {"citationID":"cqvjbTql","properties":{"formattedCitation":"(Orio {\\i{}et al.}, 2019)","plainCitation":"(Orio et al., 2019)","noteIndex":0},"citationItems":[{"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schema":"https://github.com/citation-style-language/schema/raw/master/csl-citation.json"} </w:instrText>
      </w:r>
      <w:r w:rsidR="00093CFD">
        <w:fldChar w:fldCharType="separate"/>
      </w:r>
      <w:r w:rsidR="00E74C62" w:rsidRPr="00E74C62">
        <w:rPr>
          <w:lang w:val="en-GB"/>
        </w:rPr>
        <w:t xml:space="preserve">(Orio </w:t>
      </w:r>
      <w:r w:rsidR="00E74C62" w:rsidRPr="00E74C62">
        <w:rPr>
          <w:i/>
          <w:iCs/>
          <w:lang w:val="en-GB"/>
        </w:rPr>
        <w:t>et al.</w:t>
      </w:r>
      <w:r w:rsidR="00E74C62" w:rsidRPr="00E74C62">
        <w:rPr>
          <w:lang w:val="en-GB"/>
        </w:rPr>
        <w:t>, 2019)</w:t>
      </w:r>
      <w:r w:rsidR="00093CFD">
        <w:fldChar w:fldCharType="end"/>
      </w:r>
      <w:r w:rsidR="001F30E0">
        <w:t xml:space="preserve">, </w:t>
      </w:r>
      <w:r w:rsidR="00171A85" w:rsidRPr="000E4861">
        <w:t xml:space="preserve">results in </w:t>
      </w:r>
      <w:r w:rsidR="003E2847">
        <w:t xml:space="preserve">weighted </w:t>
      </w:r>
      <w:r w:rsidR="00171A85" w:rsidRPr="000E4861">
        <w:t xml:space="preserve">oxygen concentrations </w:t>
      </w:r>
      <w:r w:rsidR="00FD6D37">
        <w:t>0.5</w:t>
      </w:r>
      <w:r w:rsidR="005609A9">
        <w:t>–</w:t>
      </w:r>
      <w:r w:rsidR="00FD6D37">
        <w:t>1</w:t>
      </w:r>
      <w:r w:rsidR="00171A85" w:rsidRPr="000E4861">
        <w:t xml:space="preserve"> ml/L </w:t>
      </w:r>
      <w:r w:rsidR="00F60557">
        <w:t>lower</w:t>
      </w:r>
      <w:r w:rsidR="00171A85" w:rsidRPr="000E4861">
        <w:t xml:space="preserve"> </w:t>
      </w:r>
      <w:r w:rsidR="00B24EA6">
        <w:t>o</w:t>
      </w:r>
      <w:r w:rsidR="00B24EA6" w:rsidRPr="000E4861">
        <w:t>n average</w:t>
      </w:r>
      <w:r w:rsidR="00B24EA6">
        <w:t xml:space="preserve">, </w:t>
      </w:r>
      <w:r w:rsidR="00D36974">
        <w:t xml:space="preserve">but </w:t>
      </w:r>
      <w:r w:rsidR="00497F87">
        <w:t xml:space="preserve">a </w:t>
      </w:r>
      <w:r w:rsidR="000B129D">
        <w:t xml:space="preserve">less steep decline </w:t>
      </w:r>
      <w:r w:rsidR="00662FA0">
        <w:t xml:space="preserve">than the </w:t>
      </w:r>
      <w:r w:rsidR="00662FA0" w:rsidRPr="000E4861">
        <w:t>NEMO-Nordic-SCOBI</w:t>
      </w:r>
      <w:r w:rsidR="00662FA0">
        <w:t xml:space="preserve"> model </w:t>
      </w:r>
      <w:r w:rsidR="00171A85" w:rsidRPr="000E4861">
        <w:t>between 1993-2016 in subdivision 25</w:t>
      </w:r>
      <w:r w:rsidR="00833CEA">
        <w:t xml:space="preserve"> (</w:t>
      </w:r>
      <w:r w:rsidR="00833CEA" w:rsidRPr="00C038C3">
        <w:rPr>
          <w:i/>
          <w:iCs/>
        </w:rPr>
        <w:t>SI Appendix</w:t>
      </w:r>
      <w:r w:rsidR="00833CEA">
        <w:rPr>
          <w:i/>
          <w:iCs/>
        </w:rPr>
        <w:t>,</w:t>
      </w:r>
      <w:r w:rsidR="00833CEA">
        <w:t xml:space="preserve"> Fig. S25)</w:t>
      </w:r>
      <w:r w:rsidR="0011528B">
        <w:t xml:space="preserve">. </w:t>
      </w:r>
      <w:proofErr w:type="gramStart"/>
      <w:r w:rsidR="00DF3277">
        <w:t>Also</w:t>
      </w:r>
      <w:proofErr w:type="gramEnd"/>
      <w:r w:rsidR="00DF3277">
        <w:t xml:space="preserve"> the unweighted estimates differ approximately 0.5-1 ml/L between the models</w:t>
      </w:r>
      <w:r w:rsidR="00241615">
        <w:t xml:space="preserve"> at depths </w:t>
      </w:r>
      <w:r w:rsidR="007A1096" w:rsidRPr="000E4861">
        <w:t xml:space="preserve">between </w:t>
      </w:r>
      <w:r w:rsidR="00361401">
        <w:t>29</w:t>
      </w:r>
      <w:r w:rsidR="007A1096" w:rsidRPr="000E4861">
        <w:t>-6</w:t>
      </w:r>
      <w:r w:rsidR="00361401">
        <w:t>1</w:t>
      </w:r>
      <w:r w:rsidR="007A1096" w:rsidRPr="000E4861">
        <w:t xml:space="preserve"> m</w:t>
      </w:r>
      <w:r w:rsidR="00296B2B" w:rsidRPr="000E4861">
        <w:t xml:space="preserve">. </w:t>
      </w:r>
      <w:r w:rsidR="00ED08A6" w:rsidRPr="000E4861">
        <w:t xml:space="preserve">Hence, </w:t>
      </w:r>
      <w:r w:rsidR="00F60557">
        <w:t xml:space="preserve">although explaining the differences between the models is outside the scope of this paper, </w:t>
      </w:r>
      <w:r w:rsidR="00ED08A6" w:rsidRPr="000E4861">
        <w:t xml:space="preserve">care should be taken when interpreting </w:t>
      </w:r>
      <w:r w:rsidR="00760EF2">
        <w:t>absolute</w:t>
      </w:r>
      <w:r w:rsidR="00760EF2" w:rsidRPr="000E4861">
        <w:t xml:space="preserve"> </w:t>
      </w:r>
      <w:r w:rsidR="00ED08A6" w:rsidRPr="000E4861">
        <w:t>values of oxygen concentrations</w:t>
      </w:r>
      <w:r w:rsidR="00C11593" w:rsidRPr="000E4861">
        <w:t>.</w:t>
      </w:r>
    </w:p>
    <w:p w14:paraId="60C58254" w14:textId="76A1FB89" w:rsidR="00506BCC" w:rsidRDefault="003E2249" w:rsidP="00552801">
      <w:pPr>
        <w:spacing w:line="480" w:lineRule="auto"/>
        <w:ind w:firstLine="284"/>
        <w:contextualSpacing/>
        <w:mirrorIndents/>
        <w:jc w:val="both"/>
      </w:pPr>
      <w:r>
        <w:t>In an experiment by</w:t>
      </w:r>
      <w:r w:rsidR="00C16B65">
        <w:t xml:space="preserve"> Chabot &amp; </w:t>
      </w:r>
      <w:proofErr w:type="spellStart"/>
      <w:r w:rsidR="00C16B65">
        <w:t>Dutil</w:t>
      </w:r>
      <w:proofErr w:type="spellEnd"/>
      <w:r w:rsidR="005745D5">
        <w:t xml:space="preserve"> </w:t>
      </w:r>
      <w:r w:rsidR="00C16B65">
        <w:fldChar w:fldCharType="begin"/>
      </w:r>
      <w:r w:rsidR="00E74C62">
        <w:instrText xml:space="preserve"> ADDIN ZOTERO_ITEM CSL_CITATION {"citationID":"73aD6XpZ","properties":{"formattedCitation":"(1999)","plainCitation":"(1999)","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uppress-author":true}],"schema":"https://github.com/citation-style-language/schema/raw/master/csl-citation.json"} </w:instrText>
      </w:r>
      <w:r w:rsidR="00C16B65">
        <w:fldChar w:fldCharType="separate"/>
      </w:r>
      <w:r w:rsidR="00E74C62">
        <w:rPr>
          <w:noProof/>
        </w:rPr>
        <w:t>(1999)</w:t>
      </w:r>
      <w:r w:rsidR="00C16B65">
        <w:fldChar w:fldCharType="end"/>
      </w:r>
      <w:r w:rsidR="00C16B65">
        <w:t xml:space="preserve">, </w:t>
      </w:r>
      <w:r w:rsidR="000E1FA2">
        <w:t>5</w:t>
      </w:r>
      <w:r w:rsidR="001D4BDC">
        <w:t xml:space="preserve"> </w:t>
      </w:r>
      <w:r w:rsidR="00BD5BFE" w:rsidRPr="00C038C3">
        <w:t>ml/L</w:t>
      </w:r>
      <w:r w:rsidR="00C16B65">
        <w:t xml:space="preserve"> (converted from 73% O</w:t>
      </w:r>
      <w:r w:rsidR="00C16B65" w:rsidRPr="00797866">
        <w:rPr>
          <w:vertAlign w:val="subscript"/>
        </w:rPr>
        <w:t>2</w:t>
      </w:r>
      <w:r w:rsidR="00C16B65">
        <w:t xml:space="preserve"> saturation at 10</w:t>
      </w:r>
      <m:oMath>
        <m:r>
          <w:rPr>
            <w:rFonts w:ascii="Cambria Math" w:hAnsi="Cambria Math"/>
          </w:rPr>
          <m:t>℃</m:t>
        </m:r>
      </m:oMath>
      <w:r w:rsidR="008365F2">
        <w:t xml:space="preserve">, </w:t>
      </w:r>
      <w:r w:rsidR="0078001C">
        <w:t>28</w:t>
      </w:r>
      <m:oMath>
        <m:r>
          <w:rPr>
            <w:rFonts w:ascii="Cambria Math" w:hAnsi="Cambria Math"/>
          </w:rPr>
          <m:t>‰</m:t>
        </m:r>
      </m:oMath>
      <w:r w:rsidR="00A75027">
        <w:t xml:space="preserve">, and </w:t>
      </w:r>
      <w:r w:rsidR="00A75027" w:rsidRPr="00A75027">
        <w:t>1013</w:t>
      </w:r>
      <w:r w:rsidR="005C0B63">
        <w:t>.</w:t>
      </w:r>
      <w:r w:rsidR="00A75027" w:rsidRPr="00A75027">
        <w:t>25</w:t>
      </w:r>
      <w:r w:rsidR="00A75027">
        <w:t xml:space="preserve"> </w:t>
      </w:r>
      <m:oMath>
        <m:r>
          <m:rPr>
            <m:sty m:val="p"/>
          </m:rPr>
          <w:rPr>
            <w:rFonts w:ascii="Cambria Math" w:hAnsi="Cambria Math"/>
          </w:rPr>
          <m:t>hPa</m:t>
        </m:r>
      </m:oMath>
      <w:r w:rsidR="00294E75">
        <w:rPr>
          <w:iCs/>
        </w:rPr>
        <w:t>)</w:t>
      </w:r>
      <w:r w:rsidR="00B272C4">
        <w:rPr>
          <w:iCs/>
        </w:rPr>
        <w:t xml:space="preserve"> </w:t>
      </w:r>
      <w:r w:rsidR="00A81DAC">
        <w:rPr>
          <w:iCs/>
        </w:rPr>
        <w:t xml:space="preserve">was estimated to be a </w:t>
      </w:r>
      <w:r w:rsidR="00A81DAC">
        <w:t xml:space="preserve">critical value </w:t>
      </w:r>
      <w:r w:rsidR="00B67DA8">
        <w:t xml:space="preserve">concentration beyond which </w:t>
      </w:r>
      <w:r w:rsidR="00A81DAC">
        <w:t xml:space="preserve">negative </w:t>
      </w:r>
      <w:r w:rsidR="00B67DA8">
        <w:t xml:space="preserve">effects on </w:t>
      </w:r>
      <w:r w:rsidR="00A81DAC" w:rsidRPr="00A97240">
        <w:t xml:space="preserve">growth and condition </w:t>
      </w:r>
      <w:r w:rsidR="00B55D94" w:rsidRPr="00A97240">
        <w:t>were observed</w:t>
      </w:r>
      <w:r w:rsidR="0053369E" w:rsidRPr="00A97240">
        <w:t xml:space="preserve"> on cod</w:t>
      </w:r>
      <w:r w:rsidR="00BD5BFE" w:rsidRPr="00A97240">
        <w:t>.</w:t>
      </w:r>
      <w:r w:rsidR="00AD5E5B" w:rsidRPr="00A97240">
        <w:t xml:space="preserve"> This value is </w:t>
      </w:r>
      <w:r w:rsidR="00CA3F39" w:rsidRPr="00A97240">
        <w:t xml:space="preserve">higher than a meta-analytic </w:t>
      </w:r>
      <w:r w:rsidR="00582F47" w:rsidRPr="00A97240">
        <w:t xml:space="preserve">estimate </w:t>
      </w:r>
      <w:r w:rsidR="0053369E" w:rsidRPr="00A97240">
        <w:t xml:space="preserve">across fishes </w:t>
      </w:r>
      <w:r w:rsidR="00582F47" w:rsidRPr="00A97240">
        <w:t xml:space="preserve">of a </w:t>
      </w:r>
      <w:r w:rsidR="00437E56" w:rsidRPr="00A97240">
        <w:t>3.15 ml/L</w:t>
      </w:r>
      <w:r w:rsidR="00582F47" w:rsidRPr="00A97240">
        <w:t xml:space="preserve"> threshold</w:t>
      </w:r>
      <w:r w:rsidR="00C93132" w:rsidRPr="00A97240">
        <w:t xml:space="preserve">, below which </w:t>
      </w:r>
      <w:r w:rsidR="006556D3" w:rsidRPr="00A97240">
        <w:t xml:space="preserve">negative </w:t>
      </w:r>
      <w:r w:rsidR="006556D3" w:rsidRPr="00A97240">
        <w:lastRenderedPageBreak/>
        <w:t xml:space="preserve">effects </w:t>
      </w:r>
      <w:r w:rsidR="00C93132" w:rsidRPr="00A97240">
        <w:t>on fish growth</w:t>
      </w:r>
      <w:r w:rsidR="00FF173B" w:rsidRPr="00A97240">
        <w:t xml:space="preserve"> </w:t>
      </w:r>
      <w:r w:rsidR="00C93132" w:rsidRPr="00A97240">
        <w:t xml:space="preserve">occur </w:t>
      </w:r>
      <w:r w:rsidR="00437E56" w:rsidRPr="00A97240">
        <w:fldChar w:fldCharType="begin"/>
      </w:r>
      <w:r w:rsidR="00E74C62">
        <w:instrText xml:space="preserve"> ADDIN ZOTERO_ITEM CSL_CITATION {"citationID":"2FUBuU9V","properties":{"formattedCitation":"(Hrycik {\\i{}et al.}, 2017)","plainCitation":"(Hrycik et al., 2017)","noteIndex":0},"citationItems":[{"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license":"© 2016 The Authors","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437E56" w:rsidRPr="00A97240">
        <w:fldChar w:fldCharType="separate"/>
      </w:r>
      <w:r w:rsidR="00E74C62" w:rsidRPr="00E74C62">
        <w:rPr>
          <w:lang w:val="en-GB"/>
        </w:rPr>
        <w:t xml:space="preserve">(Hrycik </w:t>
      </w:r>
      <w:r w:rsidR="00E74C62" w:rsidRPr="00E74C62">
        <w:rPr>
          <w:i/>
          <w:iCs/>
          <w:lang w:val="en-GB"/>
        </w:rPr>
        <w:t>et al.</w:t>
      </w:r>
      <w:r w:rsidR="00E74C62" w:rsidRPr="00E74C62">
        <w:rPr>
          <w:lang w:val="en-GB"/>
        </w:rPr>
        <w:t>, 2017)</w:t>
      </w:r>
      <w:r w:rsidR="00437E56" w:rsidRPr="00A97240">
        <w:fldChar w:fldCharType="end"/>
      </w:r>
      <w:r w:rsidR="009D2BB1" w:rsidRPr="00A97240">
        <w:t xml:space="preserve">. </w:t>
      </w:r>
      <w:r w:rsidR="00FF173B" w:rsidRPr="00A97240">
        <w:t xml:space="preserve">However, despite our data spanning oxygen levels </w:t>
      </w:r>
      <w:r w:rsidR="009B448C">
        <w:t xml:space="preserve">above and </w:t>
      </w:r>
      <w:r w:rsidR="00FF173B" w:rsidRPr="00A97240">
        <w:t xml:space="preserve">below these values, </w:t>
      </w:r>
      <w:r w:rsidR="00FF173B" w:rsidRPr="00523DCF">
        <w:t>we do not find support for a threshold in the relationship between condition and oxygen</w:t>
      </w:r>
      <w:r w:rsidR="008B7BD3" w:rsidRPr="00523DCF">
        <w:t xml:space="preserve"> [see also ref. 15]</w:t>
      </w:r>
      <w:r w:rsidR="00FF173B" w:rsidRPr="00523DCF">
        <w:t>. Instead</w:t>
      </w:r>
      <w:r w:rsidR="00FF173B" w:rsidRPr="00A97240">
        <w:t xml:space="preserve"> we </w:t>
      </w:r>
      <w:r w:rsidR="00BD5BFE" w:rsidRPr="00C038C3">
        <w:t>f</w:t>
      </w:r>
      <w:r w:rsidR="002618D9">
        <w:t>ou</w:t>
      </w:r>
      <w:r w:rsidR="00BD5BFE" w:rsidRPr="00C038C3">
        <w:t xml:space="preserve">nd a </w:t>
      </w:r>
      <w:r w:rsidR="00FF173B">
        <w:t xml:space="preserve">linear </w:t>
      </w:r>
      <w:r w:rsidR="00BD5BFE" w:rsidRPr="00C038C3">
        <w:t>positive effect of oxygen</w:t>
      </w:r>
      <w:r w:rsidR="00BD5BFE">
        <w:t xml:space="preserve">, </w:t>
      </w:r>
      <w:r w:rsidR="00C86205">
        <w:t xml:space="preserve">which is </w:t>
      </w:r>
      <w:r w:rsidR="00BD5BFE">
        <w:t xml:space="preserve">in </w:t>
      </w:r>
      <w:r w:rsidR="00F101A0">
        <w:t xml:space="preserve">agreement </w:t>
      </w:r>
      <w:r w:rsidR="00BD5BFE">
        <w:t xml:space="preserve">with previous studies showing that exposure to low-oxygen areas is associated with low condition </w:t>
      </w:r>
      <w:r w:rsidR="00A7081B">
        <w:t>in Baltic cod</w:t>
      </w:r>
      <w:r w:rsidR="001073E2">
        <w:t xml:space="preserve"> </w:t>
      </w:r>
      <w:r w:rsidR="00FF0653">
        <w:rPr>
          <w:lang w:val="sv-SE"/>
        </w:rPr>
        <w:fldChar w:fldCharType="begin"/>
      </w:r>
      <w:r w:rsidR="00E74C62">
        <w:instrText xml:space="preserve"> ADDIN ZOTERO_ITEM CSL_CITATION {"citationID":"s1T7JyF6","properties":{"formattedCitation":"(Limburg and Casini, 2019; Casini {\\i{}et al.}, 2021)","plainCitation":"(Limburg and Casini, 2019; Casini et al., 2021)","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FF0653">
        <w:rPr>
          <w:lang w:val="sv-SE"/>
        </w:rPr>
        <w:fldChar w:fldCharType="separate"/>
      </w:r>
      <w:r w:rsidR="00E74C62" w:rsidRPr="00E74C62">
        <w:rPr>
          <w:lang w:val="en-GB"/>
        </w:rPr>
        <w:t xml:space="preserve">(Limburg and Casini, 2019; Casini </w:t>
      </w:r>
      <w:r w:rsidR="00E74C62" w:rsidRPr="00E74C62">
        <w:rPr>
          <w:i/>
          <w:iCs/>
          <w:lang w:val="en-GB"/>
        </w:rPr>
        <w:t>et al.</w:t>
      </w:r>
      <w:r w:rsidR="00E74C62" w:rsidRPr="00E74C62">
        <w:rPr>
          <w:lang w:val="en-GB"/>
        </w:rPr>
        <w:t>, 2021)</w:t>
      </w:r>
      <w:r w:rsidR="00FF0653">
        <w:rPr>
          <w:lang w:val="sv-SE"/>
        </w:rPr>
        <w:fldChar w:fldCharType="end"/>
      </w:r>
      <w:r w:rsidR="00FF0653">
        <w:t xml:space="preserve">. </w:t>
      </w:r>
      <w:r w:rsidR="00FF4D7F">
        <w:t xml:space="preserve">However, </w:t>
      </w:r>
      <w:r w:rsidR="007C19BF">
        <w:t>w</w:t>
      </w:r>
      <w:r w:rsidR="00552B39" w:rsidRPr="00CB48D5">
        <w:t xml:space="preserve">e can only speculate if </w:t>
      </w:r>
      <w:r w:rsidR="00520953">
        <w:t xml:space="preserve">the positive association </w:t>
      </w:r>
      <w:r w:rsidR="00552B39" w:rsidRPr="00CB48D5">
        <w:t xml:space="preserve">is due to higher oxygen being correlated with richer habitats that feature higher food availability, if there are direct physiological impacts at a </w:t>
      </w:r>
      <w:r w:rsidR="007D1587">
        <w:t xml:space="preserve">higher </w:t>
      </w:r>
      <w:r w:rsidR="007D1587" w:rsidRPr="00CB48D5">
        <w:t>threshold</w:t>
      </w:r>
      <w:r w:rsidR="00111A43">
        <w:t xml:space="preserve"> </w:t>
      </w:r>
      <w:r w:rsidR="00552B39" w:rsidRPr="00CB48D5">
        <w:t>in the wild</w:t>
      </w:r>
      <w:r w:rsidR="00111A43">
        <w:t>,</w:t>
      </w:r>
      <w:r w:rsidR="00760E45">
        <w:t xml:space="preserve"> or if behavioral responses </w:t>
      </w:r>
      <w:r w:rsidR="002A725B">
        <w:t xml:space="preserve">(e.g., movement between high and low oxygen area) </w:t>
      </w:r>
      <w:r w:rsidR="0010095B">
        <w:t>essentially remove any measurable thresholds in natural system</w:t>
      </w:r>
      <w:r w:rsidR="002A725B">
        <w:t>s</w:t>
      </w:r>
      <w:r w:rsidR="00552B39" w:rsidRPr="00CB48D5">
        <w:t xml:space="preserve">. </w:t>
      </w:r>
    </w:p>
    <w:p w14:paraId="4BCC2276" w14:textId="5562CD4A" w:rsidR="001B273E" w:rsidRPr="00C038C3" w:rsidRDefault="00234431" w:rsidP="001B273E">
      <w:pPr>
        <w:spacing w:line="480" w:lineRule="auto"/>
        <w:ind w:firstLine="284"/>
        <w:contextualSpacing/>
        <w:mirrorIndents/>
        <w:jc w:val="both"/>
      </w:pPr>
      <w:r w:rsidRPr="00C038C3">
        <w:t xml:space="preserve">An </w:t>
      </w:r>
      <w:r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r w:rsidR="00A7081B">
        <w:t xml:space="preserve">on condition </w:t>
      </w:r>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64275E">
        <w:t xml:space="preserve">intra- and interspecific </w:t>
      </w:r>
      <w:r w:rsidR="005E3A64" w:rsidRPr="00C038C3">
        <w:t>competition</w:t>
      </w:r>
      <w:r w:rsidR="00FD65EC" w:rsidRPr="00C038C3">
        <w:t xml:space="preserve"> </w:t>
      </w:r>
      <w:r w:rsidR="00BF5D56" w:rsidRPr="00C038C3">
        <w:t>with</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proofErr w:type="spellStart"/>
      <w:r w:rsidR="00FD65EC" w:rsidRPr="00C038C3">
        <w:rPr>
          <w:i/>
        </w:rPr>
        <w:t>entomo</w:t>
      </w:r>
      <w:r w:rsidR="00137390" w:rsidRPr="00C038C3">
        <w:rPr>
          <w:i/>
        </w:rPr>
        <w:t>n</w:t>
      </w:r>
      <w:proofErr w:type="spellEnd"/>
      <w:r w:rsidR="005E3A64" w:rsidRPr="00C038C3">
        <w:t xml:space="preserve">, </w:t>
      </w:r>
      <w:r w:rsidR="008B7365" w:rsidRPr="00C038C3">
        <w:t xml:space="preserve">due to habitat contraction </w:t>
      </w:r>
      <w:r w:rsidR="0041083C">
        <w:t xml:space="preserve">of cod </w:t>
      </w:r>
      <w:r w:rsidR="008B7365" w:rsidRPr="00C038C3">
        <w:t xml:space="preserve">caused by the expansion of </w:t>
      </w:r>
      <w:r w:rsidR="005E3A64" w:rsidRPr="00C038C3">
        <w:t>“dead zones”</w:t>
      </w:r>
      <w:r w:rsidR="00C34435">
        <w:t xml:space="preserve"> </w:t>
      </w:r>
      <w:r w:rsidR="002B4F9A" w:rsidRPr="00C038C3">
        <w:fldChar w:fldCharType="begin"/>
      </w:r>
      <w:r w:rsidR="00E74C62">
        <w:instrText xml:space="preserve"> ADDIN ZOTERO_ITEM CSL_CITATION {"citationID":"U6k13WPq","properties":{"formattedCitation":"(Casini {\\i{}et al.}, 2016a, 2021; Orio {\\i{}et al.}, 2019; Haase {\\i{}et al.}, 2020)","plainCitation":"(Casini et al., 2016a, 2021; Orio et al., 2019; Haase et al., 202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E74C62" w:rsidRPr="00E74C62">
        <w:rPr>
          <w:lang w:val="en-GB"/>
        </w:rPr>
        <w:t xml:space="preserve">(Casini </w:t>
      </w:r>
      <w:r w:rsidR="00E74C62" w:rsidRPr="00E74C62">
        <w:rPr>
          <w:i/>
          <w:iCs/>
          <w:lang w:val="en-GB"/>
        </w:rPr>
        <w:t>et al.</w:t>
      </w:r>
      <w:r w:rsidR="00E74C62" w:rsidRPr="00E74C62">
        <w:rPr>
          <w:lang w:val="en-GB"/>
        </w:rPr>
        <w:t xml:space="preserve">, 2016a, 2021; Orio </w:t>
      </w:r>
      <w:r w:rsidR="00E74C62" w:rsidRPr="00E74C62">
        <w:rPr>
          <w:i/>
          <w:iCs/>
          <w:lang w:val="en-GB"/>
        </w:rPr>
        <w:t>et al.</w:t>
      </w:r>
      <w:r w:rsidR="00E74C62" w:rsidRPr="00E74C62">
        <w:rPr>
          <w:lang w:val="en-GB"/>
        </w:rPr>
        <w:t xml:space="preserve">, 2019; Haase </w:t>
      </w:r>
      <w:r w:rsidR="00E74C62" w:rsidRPr="00E74C62">
        <w:rPr>
          <w:i/>
          <w:iCs/>
          <w:lang w:val="en-GB"/>
        </w:rPr>
        <w:t>et al.</w:t>
      </w:r>
      <w:r w:rsidR="00E74C62" w:rsidRPr="00E74C62">
        <w:rPr>
          <w:lang w:val="en-GB"/>
        </w:rPr>
        <w:t>, 2020)</w:t>
      </w:r>
      <w:r w:rsidR="002B4F9A" w:rsidRPr="00C038C3">
        <w:fldChar w:fldCharType="end"/>
      </w:r>
      <w:r w:rsidR="005E3A64" w:rsidRPr="00C038C3">
        <w:t>.</w:t>
      </w:r>
      <w:r w:rsidR="00E22457" w:rsidRPr="00C038C3">
        <w:t xml:space="preserve"> </w:t>
      </w:r>
      <w:r w:rsidR="00995526">
        <w:t>To address the potential effects of 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t>and</w:t>
      </w:r>
      <w:r w:rsidR="00E22457" w:rsidRPr="00C038C3">
        <w:t xml:space="preserve"> at the ICES rectangle-level</w:t>
      </w:r>
      <w:r w:rsidR="000074CC">
        <w:t xml:space="preserve">, </w:t>
      </w:r>
      <w:r w:rsidR="00BA263E">
        <w:t xml:space="preserve">as well as </w:t>
      </w:r>
      <w:r w:rsidR="005954A0" w:rsidRPr="00C038C3">
        <w:rPr>
          <w:i/>
        </w:rPr>
        <w:t>S</w:t>
      </w:r>
      <w:r w:rsidR="005954A0">
        <w:rPr>
          <w:i/>
        </w:rPr>
        <w:t>.</w:t>
      </w:r>
      <w:r w:rsidR="005954A0" w:rsidRPr="00C038C3">
        <w:rPr>
          <w:i/>
        </w:rPr>
        <w:t xml:space="preserve"> </w:t>
      </w:r>
      <w:proofErr w:type="spellStart"/>
      <w:r w:rsidR="005954A0" w:rsidRPr="00C038C3">
        <w:rPr>
          <w:i/>
        </w:rPr>
        <w:t>entomon</w:t>
      </w:r>
      <w:proofErr w:type="spellEnd"/>
      <w:r w:rsidR="005954A0">
        <w:t xml:space="preserve"> </w:t>
      </w:r>
      <w:r w:rsidR="00BA263E">
        <w:t>densities as covariates</w:t>
      </w:r>
      <w:r w:rsidR="00C66156" w:rsidRPr="00C038C3">
        <w:t xml:space="preserve">. </w:t>
      </w:r>
      <w:r w:rsidR="00AE47A0" w:rsidRPr="00C038C3">
        <w:t>W</w:t>
      </w:r>
      <w:r w:rsidR="00CB66F3" w:rsidRPr="00C038C3">
        <w:t xml:space="preserve">e </w:t>
      </w:r>
      <w:r w:rsidR="00C53722" w:rsidRPr="00C038C3">
        <w:t xml:space="preserve">detected </w:t>
      </w:r>
      <w:r w:rsidR="00651A78">
        <w:t>a</w:t>
      </w:r>
      <w:r w:rsidR="008B7DC4">
        <w:t xml:space="preserve"> negative </w:t>
      </w:r>
      <w:r w:rsidR="003B41AC" w:rsidRPr="00C038C3">
        <w:t>effect</w:t>
      </w:r>
      <w:r w:rsidR="00341CEA">
        <w:t xml:space="preserve"> of </w:t>
      </w:r>
      <w:r w:rsidR="002F5CD0">
        <w:t xml:space="preserve">cod </w:t>
      </w:r>
      <w:r w:rsidR="003B41AC" w:rsidRPr="00C038C3">
        <w:t>haul</w:t>
      </w:r>
      <w:r w:rsidR="005A515B">
        <w:t>-level</w:t>
      </w:r>
      <w:r w:rsidR="00D86474" w:rsidRPr="00C038C3">
        <w:t xml:space="preserve"> density</w:t>
      </w:r>
      <w:r w:rsidR="00A7081B">
        <w:t xml:space="preserve"> on cod condition</w:t>
      </w:r>
      <w:r w:rsidR="007A03D6">
        <w:t>, in line with</w:t>
      </w:r>
      <w:r w:rsidR="00C17F3B">
        <w:t xml:space="preserve"> </w:t>
      </w:r>
      <w:r w:rsidR="000C5AAF">
        <w:t>previous studies finding density</w:t>
      </w:r>
      <w:r w:rsidR="00AC3232">
        <w:t>-</w:t>
      </w:r>
      <w:r w:rsidR="000C5AAF">
        <w:t>dependen</w:t>
      </w:r>
      <w:r w:rsidR="00B11B01">
        <w:t>t</w:t>
      </w:r>
      <w:r w:rsidR="000C5AAF">
        <w:t xml:space="preserve"> effects on growth </w:t>
      </w:r>
      <w:r w:rsidR="007C63B8" w:rsidRPr="00C038C3">
        <w:fldChar w:fldCharType="begin"/>
      </w:r>
      <w:r w:rsidR="00E74C62">
        <w:instrText xml:space="preserve"> ADDIN ZOTERO_ITEM CSL_CITATION {"citationID":"BSMruUZ4","properties":{"formattedCitation":"(Sved\\uc0\\u228{}ng and Hornborg, 2014)","plainCitation":"(Svedäng and Hornborg, 2014)","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7C63B8" w:rsidRPr="00C038C3">
        <w:fldChar w:fldCharType="separate"/>
      </w:r>
      <w:r w:rsidR="00E74C62" w:rsidRPr="00E74C62">
        <w:rPr>
          <w:lang w:val="en-GB"/>
        </w:rPr>
        <w:t>(Svedäng and Hornborg, 2014)</w:t>
      </w:r>
      <w:r w:rsidR="007C63B8" w:rsidRPr="00C038C3">
        <w:fldChar w:fldCharType="end"/>
      </w:r>
      <w:r w:rsidR="008B7DC4">
        <w:t xml:space="preserve">, </w:t>
      </w:r>
      <w:r w:rsidR="006F3F3D">
        <w:t xml:space="preserve">though the effect is </w:t>
      </w:r>
      <w:r w:rsidR="00C17F3B">
        <w:t xml:space="preserve">uncertain and </w:t>
      </w:r>
      <w:r w:rsidR="006E1FD0">
        <w:t>minor</w:t>
      </w:r>
      <w:r w:rsidR="001C3838">
        <w:t xml:space="preserve"> compared to the other predictors</w:t>
      </w:r>
      <w:r w:rsidR="006F3F3D">
        <w:t>.</w:t>
      </w:r>
      <w:r w:rsidR="00C17F3B">
        <w:t xml:space="preserve"> We did not detect </w:t>
      </w:r>
      <w:r w:rsidR="00BA50CA">
        <w:t xml:space="preserve">an effect of flounder density </w:t>
      </w:r>
      <w:r w:rsidR="008B7DC4">
        <w:t>at any scale</w:t>
      </w:r>
      <w:r w:rsidR="007C63B8">
        <w:t>.</w:t>
      </w:r>
      <w:r w:rsidR="00DE2A29">
        <w:t xml:space="preserve"> </w:t>
      </w:r>
      <w:r w:rsidR="00CF5928">
        <w:t xml:space="preserve">However, </w:t>
      </w:r>
      <w:r w:rsidR="00CF5928" w:rsidRPr="00C038C3">
        <w:t>biomass density is not a direct measure of competition</w:t>
      </w:r>
      <w:r w:rsidR="00324551">
        <w:t>—a</w:t>
      </w:r>
      <w:r w:rsidR="00CF5928" w:rsidRPr="00C038C3">
        <w:t>reas with higher densities of cod and flounder could simply also have more food</w:t>
      </w:r>
      <w:r w:rsidR="00CF5928">
        <w:t xml:space="preserve">. It could also be because the biomass of both cod and flounder have been at relatively low levels during the past three decades from a historical perspective </w:t>
      </w:r>
      <w:r w:rsidR="00CF5928">
        <w:fldChar w:fldCharType="begin"/>
      </w:r>
      <w:r w:rsidR="00E74C62">
        <w:instrText xml:space="preserve"> ADDIN ZOTERO_ITEM CSL_CITATION {"citationID":"tl2X0AU6","properties":{"formattedCitation":"(Tomczak {\\i{}et al.}, 2022)","plainCitation":"(Tomczak et al., 2022)","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CF5928">
        <w:fldChar w:fldCharType="separate"/>
      </w:r>
      <w:r w:rsidR="00E74C62" w:rsidRPr="00E74C62">
        <w:rPr>
          <w:lang w:val="en-GB"/>
        </w:rPr>
        <w:t xml:space="preserve">(Tomczak </w:t>
      </w:r>
      <w:r w:rsidR="00E74C62" w:rsidRPr="00E74C62">
        <w:rPr>
          <w:i/>
          <w:iCs/>
          <w:lang w:val="en-GB"/>
        </w:rPr>
        <w:t>et al.</w:t>
      </w:r>
      <w:r w:rsidR="00E74C62" w:rsidRPr="00E74C62">
        <w:rPr>
          <w:lang w:val="en-GB"/>
        </w:rPr>
        <w:t>, 2022)</w:t>
      </w:r>
      <w:r w:rsidR="00CF5928">
        <w:fldChar w:fldCharType="end"/>
      </w:r>
      <w:r w:rsidR="00CF5928">
        <w:t xml:space="preserve">. </w:t>
      </w:r>
      <w:r w:rsidR="00DE2A29">
        <w:t xml:space="preserve">The effect of </w:t>
      </w:r>
      <w:r w:rsidR="00DE2A29" w:rsidRPr="00F65414">
        <w:rPr>
          <w:i/>
        </w:rPr>
        <w:t xml:space="preserve">S. </w:t>
      </w:r>
      <w:proofErr w:type="spellStart"/>
      <w:r w:rsidR="00DE2A29" w:rsidRPr="00F65414">
        <w:rPr>
          <w:i/>
        </w:rPr>
        <w:t>entomon</w:t>
      </w:r>
      <w:proofErr w:type="spellEnd"/>
      <w:r w:rsidR="00DE2A29">
        <w:rPr>
          <w:iCs/>
        </w:rPr>
        <w:t xml:space="preserve"> </w:t>
      </w:r>
      <w:r w:rsidR="00323922">
        <w:rPr>
          <w:iCs/>
        </w:rPr>
        <w:t>at the rectangle level</w:t>
      </w:r>
      <w:r w:rsidR="00DA0A5A">
        <w:rPr>
          <w:iCs/>
        </w:rPr>
        <w:t xml:space="preserve"> </w:t>
      </w:r>
      <w:r w:rsidR="00DE2A29">
        <w:rPr>
          <w:iCs/>
        </w:rPr>
        <w:t xml:space="preserve">was positive, but uncertain and </w:t>
      </w:r>
      <w:r w:rsidR="00CB58B4">
        <w:rPr>
          <w:iCs/>
        </w:rPr>
        <w:t>small in magnitude</w:t>
      </w:r>
      <w:r w:rsidR="00DE2A29">
        <w:rPr>
          <w:iCs/>
        </w:rPr>
        <w:t>.</w:t>
      </w:r>
      <w:r w:rsidR="007A03D6">
        <w:t xml:space="preserve"> </w:t>
      </w:r>
      <w:r w:rsidR="00F6786B">
        <w:t>Th</w:t>
      </w:r>
      <w:r w:rsidR="00F03166">
        <w:t xml:space="preserve">is lack of </w:t>
      </w:r>
      <w:r w:rsidR="00A7081B">
        <w:t xml:space="preserve">a clear </w:t>
      </w:r>
      <w:r w:rsidR="00F03166">
        <w:t xml:space="preserve">effect could be due to benthic food availability not changing dramatically </w:t>
      </w:r>
      <w:r w:rsidR="00F03166">
        <w:lastRenderedPageBreak/>
        <w:t xml:space="preserve">over the time period in the southern Baltic Sea, as shown in </w:t>
      </w:r>
      <w:proofErr w:type="spellStart"/>
      <w:r w:rsidR="00F03166">
        <w:t>Svedäng</w:t>
      </w:r>
      <w:proofErr w:type="spellEnd"/>
      <w:r w:rsidR="00F03166">
        <w:t xml:space="preserve"> et al. </w:t>
      </w:r>
      <w:r w:rsidR="00600B9A">
        <w:fldChar w:fldCharType="begin"/>
      </w:r>
      <w:r w:rsidR="00E74C62">
        <w:instrText xml:space="preserve"> ADDIN ZOTERO_ITEM CSL_CITATION {"citationID":"Xvgvcr1n","properties":{"formattedCitation":"(Sved\\uc0\\u228{}ng {\\i{}et al.}, 2022)","plainCitation":"(Svedäng et al., 2022)","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lt;i&gt;Gadus morhua&lt;/i&gt;):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instrText>
      </w:r>
      <w:r w:rsidR="00600B9A">
        <w:fldChar w:fldCharType="separate"/>
      </w:r>
      <w:r w:rsidR="00E74C62" w:rsidRPr="00E74C62">
        <w:rPr>
          <w:lang w:val="en-GB"/>
        </w:rPr>
        <w:t xml:space="preserve">(Svedäng </w:t>
      </w:r>
      <w:r w:rsidR="00E74C62" w:rsidRPr="00E74C62">
        <w:rPr>
          <w:i/>
          <w:iCs/>
          <w:lang w:val="en-GB"/>
        </w:rPr>
        <w:t>et al.</w:t>
      </w:r>
      <w:r w:rsidR="00E74C62" w:rsidRPr="00E74C62">
        <w:rPr>
          <w:lang w:val="en-GB"/>
        </w:rPr>
        <w:t>, 2022)</w:t>
      </w:r>
      <w:r w:rsidR="00600B9A">
        <w:fldChar w:fldCharType="end"/>
      </w:r>
      <w:r w:rsidR="005602D0">
        <w:t xml:space="preserve">. </w:t>
      </w:r>
    </w:p>
    <w:p w14:paraId="155BA261" w14:textId="1D2EECA3" w:rsidR="006F7CDE" w:rsidRPr="00C038C3" w:rsidRDefault="006D667E" w:rsidP="00D162DC">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A35A3C">
        <w:t xml:space="preserve"> </w:t>
      </w:r>
      <w:r w:rsidR="00E30BCE">
        <w:fldChar w:fldCharType="begin"/>
      </w:r>
      <w:r w:rsidR="00E74C62">
        <w:instrText xml:space="preserve"> ADDIN ZOTERO_ITEM CSL_CITATION {"citationID":"MFikyO4b","properties":{"formattedCitation":"(G\\uc0\\u229{}rdmark {\\i{}et al.}, 2015; Casini {\\i{}et al.}, 2016a; Neuenfeldt {\\i{}et al.}, 2020)","plainCitation":"(Gårdmark et al., 2015; Casini et al., 2016a; Neuenfeldt et al., 2020)","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30BCE">
        <w:fldChar w:fldCharType="separate"/>
      </w:r>
      <w:r w:rsidR="00E74C62" w:rsidRPr="00E74C62">
        <w:rPr>
          <w:lang w:val="en-GB"/>
        </w:rPr>
        <w:t xml:space="preserve">(Gårdmark </w:t>
      </w:r>
      <w:r w:rsidR="00E74C62" w:rsidRPr="00E74C62">
        <w:rPr>
          <w:i/>
          <w:iCs/>
          <w:lang w:val="en-GB"/>
        </w:rPr>
        <w:t>et al.</w:t>
      </w:r>
      <w:r w:rsidR="00E74C62" w:rsidRPr="00E74C62">
        <w:rPr>
          <w:lang w:val="en-GB"/>
        </w:rPr>
        <w:t xml:space="preserve">, 2015; Casini </w:t>
      </w:r>
      <w:r w:rsidR="00E74C62" w:rsidRPr="00E74C62">
        <w:rPr>
          <w:i/>
          <w:iCs/>
          <w:lang w:val="en-GB"/>
        </w:rPr>
        <w:t>et al.</w:t>
      </w:r>
      <w:r w:rsidR="00E74C62" w:rsidRPr="00E74C62">
        <w:rPr>
          <w:lang w:val="en-GB"/>
        </w:rPr>
        <w:t xml:space="preserve">, 2016a; Neuenfeldt </w:t>
      </w:r>
      <w:r w:rsidR="00E74C62" w:rsidRPr="00E74C62">
        <w:rPr>
          <w:i/>
          <w:iCs/>
          <w:lang w:val="en-GB"/>
        </w:rPr>
        <w:t>et al.</w:t>
      </w:r>
      <w:r w:rsidR="00E74C62" w:rsidRPr="00E74C62">
        <w:rPr>
          <w:lang w:val="en-GB"/>
        </w:rPr>
        <w:t>, 2020)</w:t>
      </w:r>
      <w:r w:rsidR="00E30BCE">
        <w:fldChar w:fldCharType="end"/>
      </w:r>
      <w:r w:rsidR="00696E69" w:rsidRPr="00C038C3">
        <w:t>.</w:t>
      </w:r>
      <w:r w:rsidR="00DA19C9" w:rsidRPr="00C038C3">
        <w:t xml:space="preserve"> </w:t>
      </w:r>
      <w:r w:rsidR="00F4255A">
        <w:t xml:space="preserve">In our study, using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r w:rsidR="006403A3" w:rsidRPr="00C038C3">
        <w:t xml:space="preserve">. </w:t>
      </w:r>
      <w:r w:rsidR="00F77110">
        <w:t>T</w:t>
      </w:r>
      <w:r w:rsidR="00F77110" w:rsidRPr="00C038C3">
        <w:t xml:space="preserve">he biomass of sprat </w:t>
      </w:r>
      <w:r w:rsidR="00F77110">
        <w:t xml:space="preserve">generally </w:t>
      </w:r>
      <w:r w:rsidR="00F77110" w:rsidRPr="00C038C3">
        <w:t xml:space="preserve">declined </w:t>
      </w:r>
      <w:r w:rsidR="00F77110">
        <w:t xml:space="preserve">from the levels in the early 90’s, and this decline is more accentuated in the northern subdivisions </w:t>
      </w:r>
      <w:r w:rsidR="00B219EE">
        <w:t>analyzed</w:t>
      </w:r>
      <w:r w:rsidR="00F77110">
        <w:t xml:space="preserve">, where cod condition </w:t>
      </w:r>
      <w:r w:rsidR="00010F63">
        <w:t xml:space="preserve">also </w:t>
      </w:r>
      <w:r w:rsidR="00F77110">
        <w:t>declined the most. However, despite the decline, sprat has been most abundant in subdivision 28</w:t>
      </w:r>
      <w:r w:rsidR="006F1D9A">
        <w:t xml:space="preserve"> </w:t>
      </w:r>
      <w:r w:rsidR="006F1D9A" w:rsidRPr="005415A0">
        <w:t>(</w:t>
      </w:r>
      <w:r w:rsidR="006F1D9A" w:rsidRPr="006D1237">
        <w:rPr>
          <w:i/>
          <w:iCs/>
        </w:rPr>
        <w:t>SI Appendix</w:t>
      </w:r>
      <w:r w:rsidR="006F1D9A" w:rsidRPr="005415A0">
        <w:t>, Fig. S</w:t>
      </w:r>
      <w:r w:rsidR="006F1D9A">
        <w:t>22</w:t>
      </w:r>
      <w:r w:rsidR="006F1D9A" w:rsidRPr="005415A0">
        <w:t>)</w:t>
      </w:r>
      <w:r w:rsidR="00F77110">
        <w:t xml:space="preserve">, while cod biomass in </w:t>
      </w:r>
      <w:r w:rsidR="0052642F">
        <w:t xml:space="preserve">subdivisions </w:t>
      </w:r>
      <w:r w:rsidR="00F77110">
        <w:t xml:space="preserve">27 and 28 </w:t>
      </w:r>
      <w:r w:rsidR="004B471B">
        <w:t>has</w:t>
      </w:r>
      <w:r w:rsidR="00F77110">
        <w:t xml:space="preserve"> been low during the study period</w:t>
      </w:r>
      <w:r w:rsidR="008C528F">
        <w:t xml:space="preserve"> (Fig. 4)</w:t>
      </w:r>
      <w:r w:rsidR="00F77110">
        <w:t>, suggesting that further analyses should be made to infer whether</w:t>
      </w:r>
      <w:r w:rsidR="00F77110" w:rsidRPr="00C038C3">
        <w:t xml:space="preserve"> the decline in sprat drove the decline in condition.</w:t>
      </w:r>
      <w:r w:rsidR="0052642F">
        <w:t xml:space="preserve"> Overall, t</w:t>
      </w:r>
      <w:r w:rsidR="0052642F" w:rsidRPr="00C038C3">
        <w:t xml:space="preserve">he </w:t>
      </w:r>
      <w:r w:rsidR="0052642F">
        <w:t xml:space="preserve">fact that cod </w:t>
      </w:r>
      <w:r w:rsidR="0052642F" w:rsidRPr="00C038C3">
        <w:t xml:space="preserve">condition </w:t>
      </w:r>
      <w:r w:rsidR="0052642F">
        <w:t>has declined in all areas—also in areas where high abundance of prey remains—</w:t>
      </w:r>
      <w:r w:rsidR="00FB409C">
        <w:t>indicate</w:t>
      </w:r>
      <w:r w:rsidR="0052642F">
        <w:t>s that several variables and driving processes have been involved, including variables operating on a large spatial scale</w:t>
      </w:r>
      <w:r w:rsidR="00D162DC">
        <w:t xml:space="preserve">  </w:t>
      </w:r>
    </w:p>
    <w:p w14:paraId="27F253D9" w14:textId="40F506CC" w:rsidR="00C02158" w:rsidRPr="00C038C3" w:rsidRDefault="00A6241E" w:rsidP="00552801">
      <w:pPr>
        <w:spacing w:line="480" w:lineRule="auto"/>
        <w:ind w:firstLine="284"/>
        <w:contextualSpacing/>
        <w:mirrorIndents/>
        <w:jc w:val="both"/>
      </w:pPr>
      <w:r w:rsidRPr="00C038C3">
        <w:t xml:space="preserve">In conclusion, </w:t>
      </w:r>
      <w:r w:rsidR="00DD11FD" w:rsidRPr="00C038C3">
        <w:t xml:space="preserve">our </w:t>
      </w:r>
      <w:r w:rsidR="00447296" w:rsidRPr="00C038C3">
        <w:t xml:space="preserve">study </w:t>
      </w:r>
      <w:r w:rsidR="00207CC2" w:rsidRPr="00C038C3">
        <w:t xml:space="preserve">illustrates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0B7CCE">
        <w:t>The s</w:t>
      </w:r>
      <w:r w:rsidR="00F83E61" w:rsidRPr="00C038C3">
        <w:t xml:space="preserve">mall effect sizes of </w:t>
      </w:r>
      <w:r w:rsidR="000B7CCE">
        <w:t xml:space="preserve">the single </w:t>
      </w:r>
      <w:r w:rsidR="00000FA4" w:rsidRPr="00C038C3">
        <w:t>covariates</w:t>
      </w:r>
      <w:r w:rsidR="00A7317C">
        <w:t xml:space="preserve">, </w:t>
      </w:r>
      <w:r w:rsidR="00BC1E01">
        <w:t>analyzed</w:t>
      </w:r>
      <w:r w:rsidR="00A7317C">
        <w:t xml:space="preserve"> for the first time in a common framework</w:t>
      </w:r>
      <w:r w:rsidR="006449D3">
        <w:t xml:space="preserve"> using individual-level data</w:t>
      </w:r>
      <w:r w:rsidR="00A7317C">
        <w:t>,</w:t>
      </w:r>
      <w:r w:rsidR="000B7CCE">
        <w:t xml:space="preserve"> </w:t>
      </w:r>
      <w:r w:rsidR="007D3779" w:rsidRPr="00C038C3">
        <w:t xml:space="preserve">suggest that </w:t>
      </w:r>
      <w:r w:rsidR="00361B2B">
        <w:t xml:space="preserve">multiple factors </w:t>
      </w:r>
      <w:r w:rsidR="000B7CCE">
        <w:t xml:space="preserve">are responsible </w:t>
      </w:r>
      <w:r w:rsidR="00A7317C">
        <w:t>for the observed spatiotemporal changes in cod condition during the past 25 years</w:t>
      </w:r>
      <w:r w:rsidR="006532D8" w:rsidRPr="00C038C3">
        <w:t>.</w:t>
      </w:r>
      <w:r w:rsidR="00E5456B" w:rsidRPr="00C038C3">
        <w:t xml:space="preserve"> </w:t>
      </w:r>
      <w:r w:rsidR="0001423C">
        <w:t>However</w:t>
      </w:r>
      <w:r w:rsidR="00634822">
        <w:t>,</w:t>
      </w:r>
      <w:r w:rsidR="0001423C">
        <w:t xml:space="preserve"> t</w:t>
      </w:r>
      <w:r w:rsidR="005D659D">
        <w:t xml:space="preserve">he small effect size </w:t>
      </w:r>
      <w:r w:rsidR="005D659D" w:rsidRPr="00C038C3">
        <w:t xml:space="preserve">of </w:t>
      </w:r>
      <w:r w:rsidR="005D659D">
        <w:t xml:space="preserve">the </w:t>
      </w:r>
      <w:r w:rsidR="005D659D" w:rsidRPr="00C038C3">
        <w:t xml:space="preserve">covariates </w:t>
      </w:r>
      <w:r w:rsidR="005D659D">
        <w:t xml:space="preserve">found in our models might also be explained by the fact that condition is shaped over a long </w:t>
      </w:r>
      <w:proofErr w:type="gramStart"/>
      <w:r w:rsidR="005D659D">
        <w:t>time period</w:t>
      </w:r>
      <w:proofErr w:type="gramEnd"/>
      <w:r w:rsidR="005D659D">
        <w:t xml:space="preserve">, while trawl data </w:t>
      </w:r>
      <w:r w:rsidR="00FB409C">
        <w:t xml:space="preserve">and correspondent environmental predictors </w:t>
      </w:r>
      <w:r w:rsidR="005D659D">
        <w:t xml:space="preserve">reveal snapshots in time. </w:t>
      </w:r>
      <w:r w:rsidR="00320A2D" w:rsidRPr="00320A2D">
        <w:t xml:space="preserve">We therefore argue that analysis of condition data from surveys conducted with </w:t>
      </w:r>
      <w:r w:rsidR="0036063F">
        <w:t>low</w:t>
      </w:r>
      <w:r w:rsidR="00320A2D" w:rsidRPr="00320A2D">
        <w:t xml:space="preserve"> temporal resolution should be complemented with e.g., tagging studies</w:t>
      </w:r>
      <w:r w:rsidR="00506BCC" w:rsidRPr="00506BCC">
        <w:t xml:space="preserve"> </w:t>
      </w:r>
      <w:r w:rsidR="00506BCC">
        <w:t xml:space="preserve">(as suggested also by </w:t>
      </w:r>
      <w:r w:rsidR="00506BCC" w:rsidRPr="00320A2D">
        <w:t>Thorson</w:t>
      </w:r>
      <w:r w:rsidR="00506BCC">
        <w:t xml:space="preserve"> </w:t>
      </w:r>
      <w:r w:rsidR="00506BCC">
        <w:fldChar w:fldCharType="begin"/>
      </w:r>
      <w:r w:rsidR="00E74C62">
        <w:instrText xml:space="preserve"> ADDIN ZOTERO_ITEM CSL_CITATION {"citationID":"QR3BvSBH","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506BCC">
        <w:fldChar w:fldCharType="separate"/>
      </w:r>
      <w:r w:rsidR="00E74C62">
        <w:rPr>
          <w:noProof/>
        </w:rPr>
        <w:t>(2015)</w:t>
      </w:r>
      <w:r w:rsidR="00506BCC">
        <w:fldChar w:fldCharType="end"/>
      </w:r>
      <w:r w:rsidR="005352F2">
        <w:t>)</w:t>
      </w:r>
      <w:r w:rsidR="00320A2D" w:rsidRPr="00320A2D">
        <w:t xml:space="preserve">, </w:t>
      </w:r>
      <w:r w:rsidR="00651DF4">
        <w:t xml:space="preserve">or using </w:t>
      </w:r>
      <w:r w:rsidR="00DE6DC2">
        <w:lastRenderedPageBreak/>
        <w:t>“life-time recorders”</w:t>
      </w:r>
      <w:r w:rsidR="00651DF4">
        <w:t xml:space="preserve"> such as otoliths</w:t>
      </w:r>
      <w:r w:rsidR="003F5ABA">
        <w:t xml:space="preserve"> </w:t>
      </w:r>
      <w:r w:rsidR="0077380B">
        <w:t xml:space="preserve">as done in Limburg and </w:t>
      </w:r>
      <w:proofErr w:type="spellStart"/>
      <w:r w:rsidR="0077380B">
        <w:t>Casini</w:t>
      </w:r>
      <w:proofErr w:type="spellEnd"/>
      <w:r w:rsidR="0077380B">
        <w:t xml:space="preserve"> </w:t>
      </w:r>
      <w:r w:rsidR="00A226A3">
        <w:fldChar w:fldCharType="begin"/>
      </w:r>
      <w:r w:rsidR="00E74C62">
        <w:instrText xml:space="preserve"> ADDIN ZOTERO_ITEM CSL_CITATION {"citationID":"TG14MLva","properties":{"formattedCitation":"(Limburg and Casini, 2019)","plainCitation":"(Limburg and Casini, 2019)","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schema":"https://github.com/citation-style-language/schema/raw/master/csl-citation.json"} </w:instrText>
      </w:r>
      <w:r w:rsidR="00A226A3">
        <w:fldChar w:fldCharType="separate"/>
      </w:r>
      <w:r w:rsidR="00E74C62">
        <w:rPr>
          <w:noProof/>
        </w:rPr>
        <w:t>(Limburg and Casini, 2019)</w:t>
      </w:r>
      <w:r w:rsidR="00A226A3">
        <w:fldChar w:fldCharType="end"/>
      </w:r>
      <w:r w:rsidR="00651DF4">
        <w:t xml:space="preserve">, </w:t>
      </w:r>
      <w:r w:rsidR="003414F8">
        <w:t>to determine</w:t>
      </w:r>
      <w:r w:rsidR="003414F8" w:rsidRPr="00320A2D">
        <w:t xml:space="preserve"> </w:t>
      </w:r>
      <w:r w:rsidR="00320A2D" w:rsidRPr="00320A2D">
        <w:t>mechanistic links between condition and covariates .</w:t>
      </w:r>
      <w:r w:rsidR="00164B43">
        <w:t xml:space="preserve"> </w:t>
      </w:r>
      <w:r w:rsidR="005D659D">
        <w:t xml:space="preserve">However, the </w:t>
      </w:r>
      <w:r w:rsidR="00816B89">
        <w:t xml:space="preserve">explanatory power </w:t>
      </w:r>
      <w:r w:rsidR="005D659D">
        <w:t>of latent variables (spatial and spatiotemporal terms) in the models suggest</w:t>
      </w:r>
      <w:r w:rsidR="00742CA5">
        <w:t>s</w:t>
      </w:r>
      <w:r w:rsidR="005D659D">
        <w:t xml:space="preserve"> that other factors, not </w:t>
      </w:r>
      <w:r w:rsidR="00D44245">
        <w:t xml:space="preserve">explicitly </w:t>
      </w:r>
      <w:r w:rsidR="005D659D">
        <w:t xml:space="preserve">included in our analyses, </w:t>
      </w:r>
      <w:r w:rsidR="002F4B4A">
        <w:t xml:space="preserve">may </w:t>
      </w:r>
      <w:r w:rsidR="005914D3">
        <w:t>have also played</w:t>
      </w:r>
      <w:r w:rsidR="005D659D">
        <w:t xml:space="preserve"> an important role in the decline of cod condition </w:t>
      </w:r>
      <w:r w:rsidR="005D659D" w:rsidRPr="001D6B8C">
        <w:t>during the past three decades</w:t>
      </w:r>
      <w:r w:rsidR="008D519F" w:rsidRPr="001D6B8C">
        <w:t xml:space="preserve">. </w:t>
      </w:r>
      <w:r w:rsidR="004670D0" w:rsidRPr="001D6B8C">
        <w:t>I</w:t>
      </w:r>
      <w:r w:rsidR="005F3C73" w:rsidRPr="001D6B8C">
        <w:t xml:space="preserve">t is </w:t>
      </w:r>
      <w:r w:rsidR="00BB3AAF" w:rsidRPr="001D6B8C">
        <w:t xml:space="preserve">also </w:t>
      </w:r>
      <w:r w:rsidR="005F3C73" w:rsidRPr="001D6B8C">
        <w:t xml:space="preserve">possible </w:t>
      </w:r>
      <w:r w:rsidR="00D75806" w:rsidRPr="001D6B8C">
        <w:t xml:space="preserve">that </w:t>
      </w:r>
      <w:r w:rsidR="00730525" w:rsidRPr="001D6B8C">
        <w:t xml:space="preserve">the mechanisms that </w:t>
      </w:r>
      <w:r w:rsidR="00FD557F" w:rsidRPr="001D6B8C">
        <w:t xml:space="preserve">initiated </w:t>
      </w:r>
      <w:r w:rsidR="00DD6E5F" w:rsidRPr="001D6B8C">
        <w:t xml:space="preserve">the </w:t>
      </w:r>
      <w:r w:rsidR="00FD557F" w:rsidRPr="001D6B8C">
        <w:t xml:space="preserve">body condition </w:t>
      </w:r>
      <w:r w:rsidR="00DD6E5F" w:rsidRPr="001D6B8C">
        <w:t xml:space="preserve">decline </w:t>
      </w:r>
      <w:r w:rsidR="00FD557F" w:rsidRPr="001D6B8C">
        <w:t>are not the same</w:t>
      </w:r>
      <w:r w:rsidR="00DD6E5F" w:rsidRPr="001D6B8C">
        <w:t xml:space="preserve"> ones that </w:t>
      </w:r>
      <w:r w:rsidR="00A66E7D" w:rsidRPr="001D6B8C">
        <w:t xml:space="preserve">have kept cod in a poor physiological state </w:t>
      </w:r>
      <w:r w:rsidR="009C2876" w:rsidRPr="001D6B8C">
        <w:t>in the last 1</w:t>
      </w:r>
      <w:r w:rsidR="001B7754" w:rsidRPr="001D6B8C">
        <w:t>0</w:t>
      </w:r>
      <w:r w:rsidR="009C2876" w:rsidRPr="001D6B8C">
        <w:t xml:space="preserve"> years</w:t>
      </w:r>
      <w:r w:rsidR="009C3AEC" w:rsidRPr="001D6B8C">
        <w:t xml:space="preserve"> </w:t>
      </w:r>
      <w:r w:rsidR="009C3AEC" w:rsidRPr="001D6B8C">
        <w:fldChar w:fldCharType="begin"/>
      </w:r>
      <w:r w:rsidR="00E74C62">
        <w:instrText xml:space="preserve"> ADDIN ZOTERO_ITEM CSL_CITATION {"citationID":"Wv4A4aG9","properties":{"formattedCitation":"(Tomczak {\\i{}et al.}, 2022)","plainCitation":"(Tomczak et al., 2022)","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9C3AEC" w:rsidRPr="001D6B8C">
        <w:fldChar w:fldCharType="separate"/>
      </w:r>
      <w:r w:rsidR="00E74C62" w:rsidRPr="00E74C62">
        <w:rPr>
          <w:lang w:val="en-GB"/>
        </w:rPr>
        <w:t xml:space="preserve">(Tomczak </w:t>
      </w:r>
      <w:r w:rsidR="00E74C62" w:rsidRPr="00E74C62">
        <w:rPr>
          <w:i/>
          <w:iCs/>
          <w:lang w:val="en-GB"/>
        </w:rPr>
        <w:t>et al.</w:t>
      </w:r>
      <w:r w:rsidR="00E74C62" w:rsidRPr="00E74C62">
        <w:rPr>
          <w:lang w:val="en-GB"/>
        </w:rPr>
        <w:t>, 2022)</w:t>
      </w:r>
      <w:r w:rsidR="009C3AEC" w:rsidRPr="001D6B8C">
        <w:fldChar w:fldCharType="end"/>
      </w:r>
      <w:r w:rsidR="00443036">
        <w:t>.</w:t>
      </w:r>
      <w:r w:rsidR="00505E52">
        <w:t xml:space="preserve"> </w:t>
      </w:r>
      <w:r w:rsidR="009F7EEC">
        <w:t>Liver p</w:t>
      </w:r>
      <w:r w:rsidR="00505E52">
        <w:t>arasites</w:t>
      </w:r>
      <w:r w:rsidR="005914D3">
        <w:t xml:space="preserve">, </w:t>
      </w:r>
      <w:r w:rsidR="00505E52">
        <w:t>for instance</w:t>
      </w:r>
      <w:r w:rsidR="005914D3">
        <w:t>, are</w:t>
      </w:r>
      <w:r w:rsidR="00505E52">
        <w:t xml:space="preserve"> numerous now</w:t>
      </w:r>
      <w:r w:rsidR="00D14595">
        <w:t xml:space="preserve"> that cod are in poor condition</w:t>
      </w:r>
      <w:r w:rsidR="00505E52">
        <w:t>, but likely did not cause the decline</w:t>
      </w:r>
      <w:r w:rsidR="00C14CBD">
        <w:t xml:space="preserve"> as cod in good condition are not as susceptible to parasite infection</w:t>
      </w:r>
      <w:r w:rsidR="008C2DF9">
        <w:t xml:space="preserve"> </w:t>
      </w:r>
      <w:r w:rsidR="00976AD7">
        <w:fldChar w:fldCharType="begin"/>
      </w:r>
      <w:r w:rsidR="00E74C62">
        <w:instrText xml:space="preserve"> ADDIN ZOTERO_ITEM CSL_CITATION {"citationID":"cNqp2e2a","properties":{"formattedCitation":"(Ryberg {\\i{}et al.}, 2020)","plainCitation":"(Ryberg et al., 2020)","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lt;i&gt;Gadus morhua&lt;/i&gt;,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instrText>
      </w:r>
      <w:r w:rsidR="00976AD7">
        <w:fldChar w:fldCharType="separate"/>
      </w:r>
      <w:r w:rsidR="00E74C62" w:rsidRPr="00E74C62">
        <w:rPr>
          <w:lang w:val="en-GB"/>
        </w:rPr>
        <w:t xml:space="preserve">(Ryberg </w:t>
      </w:r>
      <w:r w:rsidR="00E74C62" w:rsidRPr="00E74C62">
        <w:rPr>
          <w:i/>
          <w:iCs/>
          <w:lang w:val="en-GB"/>
        </w:rPr>
        <w:t>et al.</w:t>
      </w:r>
      <w:r w:rsidR="00E74C62" w:rsidRPr="00E74C62">
        <w:rPr>
          <w:lang w:val="en-GB"/>
        </w:rPr>
        <w:t>, 2020)</w:t>
      </w:r>
      <w:r w:rsidR="00976AD7">
        <w:fldChar w:fldCharType="end"/>
      </w:r>
      <w:r w:rsidR="00200412">
        <w:t xml:space="preserve">. </w:t>
      </w:r>
      <w:r w:rsidR="003A0A9F">
        <w:t>Evaluating factors associated with condition hotspots</w:t>
      </w:r>
      <w:r w:rsidR="00051D42">
        <w:t xml:space="preserve"> </w:t>
      </w:r>
      <w:r w:rsidR="003A0A9F">
        <w:t xml:space="preserve">would help </w:t>
      </w:r>
      <w:r w:rsidR="00D607CE" w:rsidRPr="00C038C3">
        <w:t xml:space="preserve">understand the role of </w:t>
      </w:r>
      <w:r w:rsidR="004539DA" w:rsidRPr="00C038C3">
        <w:t xml:space="preserve">food availability </w:t>
      </w:r>
      <w:r w:rsidR="00537C0E" w:rsidRPr="00C038C3">
        <w:t>for condition</w:t>
      </w:r>
      <w:r w:rsidR="00C557E4" w:rsidRPr="00C038C3">
        <w:t xml:space="preserve">. </w:t>
      </w:r>
      <w:r w:rsidR="006D4B37" w:rsidRPr="00C038C3">
        <w:t xml:space="preserve">The Eastern Baltic cod stock </w:t>
      </w:r>
      <w:r w:rsidR="009C643F">
        <w:t>is</w:t>
      </w:r>
      <w:r w:rsidR="009C643F" w:rsidRPr="00C038C3">
        <w:t xml:space="preserve"> </w:t>
      </w:r>
      <w:r w:rsidR="00D177DA" w:rsidRPr="00C038C3">
        <w:t>not predicted to grow even in the absence of fishing</w:t>
      </w:r>
      <w:r w:rsidR="00A908BA" w:rsidRPr="00C038C3">
        <w:t xml:space="preserve"> </w:t>
      </w:r>
      <w:r w:rsidR="00D177DA" w:rsidRPr="00C038C3">
        <w:t>mortality</w:t>
      </w:r>
      <w:r w:rsidR="002230DF">
        <w:t xml:space="preserve"> </w:t>
      </w:r>
      <w:r w:rsidR="0036194A">
        <w:fldChar w:fldCharType="begin"/>
      </w:r>
      <w:r w:rsidR="00E74C62">
        <w:instrText xml:space="preserve"> ADDIN ZOTERO_ITEM CSL_CITATION {"citationID":"BC9hl7RP","properties":{"formattedCitation":"(ICES, 2021a)","plainCitation":"(ICES, 2021a)","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E74C62">
        <w:rPr>
          <w:noProof/>
        </w:rPr>
        <w:t>(ICES, 2021a)</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w:t>
      </w:r>
      <w:r w:rsidR="00770C0D">
        <w:t>how</w:t>
      </w:r>
      <w:r w:rsidR="00734D5F" w:rsidRPr="00C038C3">
        <w:t xml:space="preserve"> </w:t>
      </w:r>
      <w:r w:rsidR="0088391D" w:rsidRPr="00C038C3">
        <w:t>environment</w:t>
      </w:r>
      <w:r w:rsidR="002675BA">
        <w:t xml:space="preserve"> </w:t>
      </w:r>
      <w:r w:rsidR="009B482B">
        <w:t xml:space="preserve">and </w:t>
      </w:r>
      <w:r w:rsidR="008C3B26" w:rsidRPr="00C038C3">
        <w:t>species</w:t>
      </w:r>
      <w:r w:rsidR="00B370B4" w:rsidRPr="00C038C3">
        <w:t xml:space="preserve"> interactions</w:t>
      </w:r>
      <w:r w:rsidR="008C3B26" w:rsidRPr="00C038C3">
        <w:t xml:space="preserve"> </w:t>
      </w:r>
      <w:r w:rsidR="00770C0D">
        <w:t>affect the</w:t>
      </w:r>
      <w:r w:rsidR="00D32973" w:rsidRPr="00C038C3">
        <w:t xml:space="preserve"> body condition of </w:t>
      </w:r>
      <w:r w:rsidR="00352134" w:rsidRPr="00C038C3">
        <w:t>cod</w:t>
      </w:r>
      <w:r w:rsidR="00FA3B8F" w:rsidRPr="00FA3B8F">
        <w:t xml:space="preserve"> </w:t>
      </w:r>
      <w:r w:rsidR="00FA3B8F" w:rsidRPr="00C038C3">
        <w:fldChar w:fldCharType="begin"/>
      </w:r>
      <w:r w:rsidR="00E74C62">
        <w:instrText xml:space="preserve"> ADDIN ZOTERO_ITEM CSL_CITATION {"citationID":"2fHrpl7J","properties":{"formattedCitation":"(Eero {\\i{}et al.}, 2020)","plainCitation":"(Eero et al., 2020)","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instrText>
      </w:r>
      <w:r w:rsidR="00FA3B8F" w:rsidRPr="00C038C3">
        <w:fldChar w:fldCharType="separate"/>
      </w:r>
      <w:r w:rsidR="00E74C62" w:rsidRPr="00E74C62">
        <w:rPr>
          <w:lang w:val="en-GB"/>
        </w:rPr>
        <w:t xml:space="preserve">(Eero </w:t>
      </w:r>
      <w:r w:rsidR="00E74C62" w:rsidRPr="00E74C62">
        <w:rPr>
          <w:i/>
          <w:iCs/>
          <w:lang w:val="en-GB"/>
        </w:rPr>
        <w:t>et al.</w:t>
      </w:r>
      <w:r w:rsidR="00E74C62" w:rsidRPr="00E74C62">
        <w:rPr>
          <w:lang w:val="en-GB"/>
        </w:rPr>
        <w:t>, 2020)</w:t>
      </w:r>
      <w:r w:rsidR="00FA3B8F" w:rsidRPr="00C038C3">
        <w:fldChar w:fldCharType="end"/>
      </w:r>
      <w:r w:rsidR="00EE105C" w:rsidRPr="00C038C3">
        <w:t xml:space="preserve"> </w:t>
      </w:r>
      <w:r w:rsidR="00770C0D">
        <w:t>since</w:t>
      </w:r>
      <w:r w:rsidR="00EE105C" w:rsidRPr="00C038C3">
        <w:t xml:space="preserve"> </w:t>
      </w:r>
      <w:r w:rsidR="00F32392">
        <w:t xml:space="preserve">body condition </w:t>
      </w:r>
      <w:r w:rsidR="00EE105C" w:rsidRPr="00C038C3">
        <w:t xml:space="preserve">is a key </w:t>
      </w:r>
      <w:r w:rsidR="001635C7" w:rsidRPr="00C038C3">
        <w:t xml:space="preserve">biological </w:t>
      </w:r>
      <w:r w:rsidR="00EE105C" w:rsidRPr="00C038C3">
        <w:t xml:space="preserve">trait </w:t>
      </w:r>
      <w:r w:rsidR="005352F2">
        <w:t>affecting</w:t>
      </w:r>
      <w:r w:rsidR="005352F2" w:rsidRPr="00C038C3">
        <w:t xml:space="preserve"> </w:t>
      </w:r>
      <w:r w:rsidR="0003561D" w:rsidRPr="00C038C3">
        <w:t xml:space="preserve">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5C9DDD6C"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w:t>
      </w:r>
      <w:proofErr w:type="spellStart"/>
      <w:r w:rsidR="00F551EE" w:rsidRPr="00C038C3">
        <w:t>Maioli</w:t>
      </w:r>
      <w:proofErr w:type="spellEnd"/>
      <w:r w:rsidR="00F551EE" w:rsidRPr="00C038C3">
        <w:t xml:space="preserve"> for </w:t>
      </w:r>
      <w:r w:rsidR="0099190C" w:rsidRPr="00C038C3">
        <w:t xml:space="preserve">helpful </w:t>
      </w:r>
      <w:r w:rsidR="00AA2FA1">
        <w:t>modelling discussion</w:t>
      </w:r>
      <w:r w:rsidR="00401B29" w:rsidRPr="00C038C3">
        <w:t xml:space="preserve">, </w:t>
      </w:r>
      <w:r w:rsidR="00701230" w:rsidRPr="00701230">
        <w:t xml:space="preserve">Hagen </w:t>
      </w:r>
      <w:proofErr w:type="gramStart"/>
      <w:r w:rsidR="00701230" w:rsidRPr="00701230">
        <w:t>Radtke</w:t>
      </w:r>
      <w:proofErr w:type="gramEnd"/>
      <w:r w:rsidR="00701230" w:rsidRPr="00701230">
        <w:t xml:space="preserve"> and Ivan </w:t>
      </w:r>
      <w:proofErr w:type="spellStart"/>
      <w:r w:rsidR="00701230" w:rsidRPr="00701230">
        <w:t>Kuznetsov</w:t>
      </w:r>
      <w:proofErr w:type="spellEnd"/>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proofErr w:type="spellStart"/>
      <w:r w:rsidR="00522AFD" w:rsidRPr="00BC1E01">
        <w:rPr>
          <w:i/>
        </w:rPr>
        <w:t>entomon</w:t>
      </w:r>
      <w:proofErr w:type="spellEnd"/>
      <w:r w:rsidR="00522AFD">
        <w:t xml:space="preserve"> </w:t>
      </w:r>
      <w:r w:rsidR="00C92715">
        <w:t xml:space="preserve">densities, </w:t>
      </w:r>
      <w:r w:rsidR="00401B29" w:rsidRPr="00C038C3">
        <w:t xml:space="preserve">Martin Hansson </w:t>
      </w:r>
      <w:r w:rsidR="004E5ED1" w:rsidRPr="00C038C3">
        <w:t xml:space="preserve">and Elin </w:t>
      </w:r>
      <w:proofErr w:type="spellStart"/>
      <w:r w:rsidR="004E5ED1" w:rsidRPr="00C038C3">
        <w:t>Almroth</w:t>
      </w:r>
      <w:proofErr w:type="spellEnd"/>
      <w:r w:rsidR="004E5ED1" w:rsidRPr="00C038C3">
        <w:t xml:space="preserve"> </w:t>
      </w:r>
      <w:proofErr w:type="spellStart"/>
      <w:r w:rsidR="004E5ED1" w:rsidRPr="00C038C3">
        <w:t>Rosell</w:t>
      </w:r>
      <w:proofErr w:type="spellEnd"/>
      <w:r w:rsidR="004E5ED1" w:rsidRPr="00C038C3">
        <w:t xml:space="preserve">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proofErr w:type="spellStart"/>
      <w:r w:rsidR="004C64F3" w:rsidRPr="00C038C3">
        <w:t>Olavi</w:t>
      </w:r>
      <w:proofErr w:type="spellEnd"/>
      <w:r w:rsidR="004C64F3" w:rsidRPr="00C038C3">
        <w:t xml:space="preserve"> </w:t>
      </w:r>
      <w:proofErr w:type="spellStart"/>
      <w:r w:rsidR="004C64F3" w:rsidRPr="00C038C3">
        <w:t>Kaljuste</w:t>
      </w:r>
      <w:proofErr w:type="spellEnd"/>
      <w:r w:rsidR="004C64F3" w:rsidRPr="00C038C3">
        <w:t xml:space="preserv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3B0521">
        <w:t xml:space="preserve">th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r w:rsidR="003B0521">
        <w:t xml:space="preserve">The study was financed by the Swedish Research Council </w:t>
      </w:r>
      <w:proofErr w:type="spellStart"/>
      <w:r w:rsidR="003B0521">
        <w:t>Formas</w:t>
      </w:r>
      <w:proofErr w:type="spellEnd"/>
      <w:r w:rsidR="003B0521">
        <w:t xml:space="preserve">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lastRenderedPageBreak/>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w:t>
      </w:r>
      <w:proofErr w:type="spellStart"/>
      <w:r w:rsidR="00522AFD" w:rsidRPr="00374258">
        <w:rPr>
          <w:i/>
        </w:rPr>
        <w:t>entomon</w:t>
      </w:r>
      <w:proofErr w:type="spellEnd"/>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110C71F7" w:rsidR="007748F1" w:rsidRDefault="007748F1" w:rsidP="00552801">
      <w:pPr>
        <w:spacing w:line="480" w:lineRule="auto"/>
        <w:contextualSpacing/>
        <w:mirrorIndents/>
        <w:jc w:val="both"/>
      </w:pPr>
      <w:r w:rsidRPr="00C038C3">
        <w:t xml:space="preserve">All code and data are publicly available at </w:t>
      </w:r>
      <w:hyperlink r:id="rId11" w:history="1">
        <w:r w:rsidRPr="00C038C3">
          <w:rPr>
            <w:rStyle w:val="Hyperlink"/>
          </w:rPr>
          <w:t>https://github.com/maxlindmark/cod_condition</w:t>
        </w:r>
      </w:hyperlink>
      <w:r w:rsidRPr="00C038C3">
        <w:t xml:space="preserve"> and will be deposited on </w:t>
      </w:r>
      <w:proofErr w:type="spellStart"/>
      <w:r w:rsidRPr="00C038C3">
        <w:t>Zenodo</w:t>
      </w:r>
      <w:proofErr w:type="spellEnd"/>
      <w:r w:rsidRPr="00C038C3">
        <w:t xml:space="preserve">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4" w:name="_jwygf3u2rl9s" w:colFirst="0" w:colLast="0"/>
      <w:bookmarkEnd w:id="4"/>
      <w:r w:rsidRPr="00C038C3">
        <w:rPr>
          <w:b/>
          <w:sz w:val="28"/>
          <w:szCs w:val="28"/>
        </w:rPr>
        <w:t>Literature cited</w:t>
      </w:r>
    </w:p>
    <w:p w14:paraId="0BFBB9FC" w14:textId="77777777" w:rsidR="00E74C62" w:rsidRPr="00E74C62" w:rsidRDefault="00C70AF8" w:rsidP="00E74C62">
      <w:pPr>
        <w:pStyle w:val="Bibliography"/>
        <w:rPr>
          <w:lang w:val="en-GB"/>
        </w:rPr>
      </w:pPr>
      <w:r>
        <w:rPr>
          <w:lang w:val="en-GB"/>
        </w:rPr>
        <w:t xml:space="preserve"> </w:t>
      </w:r>
      <w:r w:rsidR="007A29CF">
        <w:rPr>
          <w:lang w:val="en-GB"/>
        </w:rPr>
        <w:fldChar w:fldCharType="begin"/>
      </w:r>
      <w:r w:rsidR="00E74C62">
        <w:rPr>
          <w:lang w:val="en-GB"/>
        </w:rPr>
        <w:instrText xml:space="preserve"> ADDIN ZOTERO_BIBL {"uncited":[],"omitted":[],"custom":[]} CSL_BIBLIOGRAPHY </w:instrText>
      </w:r>
      <w:r w:rsidR="007A29CF">
        <w:rPr>
          <w:lang w:val="en-GB"/>
        </w:rPr>
        <w:fldChar w:fldCharType="separate"/>
      </w:r>
      <w:r w:rsidR="00E74C62" w:rsidRPr="00E74C62">
        <w:rPr>
          <w:lang w:val="en-GB"/>
        </w:rPr>
        <w:t>Almroth-Rosell, E., Eilola, K., Hordoir, R., Meier, H. E. M., and Hall, P. O. J. 2011. Transport of fresh and resuspended particulate organic material in the Baltic Sea — a model study. Journal of Marine Systems, 87: 1–12.</w:t>
      </w:r>
    </w:p>
    <w:p w14:paraId="531ABE87" w14:textId="77777777" w:rsidR="00E74C62" w:rsidRPr="00E74C62" w:rsidRDefault="00E74C62" w:rsidP="00E74C62">
      <w:pPr>
        <w:pStyle w:val="Bibliography"/>
        <w:rPr>
          <w:lang w:val="en-GB"/>
        </w:rPr>
      </w:pPr>
      <w:r w:rsidRPr="00E74C62">
        <w:rPr>
          <w:lang w:val="en-GB"/>
        </w:rPr>
        <w:t>Anderson, S. C., Keppel, E. A., and Edwards, A. M. 2019. A reproducible data synopsis for over 100 species of British Columbia groundfish. DFO Can. Sci. Advis. Sec. Res. Doc. 2019/041. DFO Can. Sci. Advis. Sec. Res. Doc. 2019/041. &lt;www.dfo-mpo.gc.ca/csas-sccs/Publications/ResDocs-DocRech/2019/2019_041-eng.html&gt;.</w:t>
      </w:r>
    </w:p>
    <w:p w14:paraId="440C33E8" w14:textId="77777777" w:rsidR="00E74C62" w:rsidRPr="00E74C62" w:rsidRDefault="00E74C62" w:rsidP="00E74C62">
      <w:pPr>
        <w:pStyle w:val="Bibliography"/>
        <w:rPr>
          <w:lang w:val="en-GB"/>
        </w:rPr>
      </w:pPr>
      <w:r w:rsidRPr="00E74C62">
        <w:rPr>
          <w:lang w:val="en-GB"/>
        </w:rPr>
        <w:t>Anderson, S. C., and Ward, E. J. 2019. Black swans in space: modeling spatiotemporal processes with extremes. Ecology, 100: e02403.</w:t>
      </w:r>
    </w:p>
    <w:p w14:paraId="23303695" w14:textId="77777777" w:rsidR="00E74C62" w:rsidRPr="00E74C62" w:rsidRDefault="00E74C62" w:rsidP="00E74C62">
      <w:pPr>
        <w:pStyle w:val="Bibliography"/>
        <w:rPr>
          <w:lang w:val="en-GB"/>
        </w:rPr>
      </w:pPr>
      <w:r w:rsidRPr="00E74C62">
        <w:rPr>
          <w:lang w:val="en-GB"/>
        </w:rPr>
        <w:t>Anderson, S. C., Ward, E. J., English, P. A., and Barnett, L. A. K. 2022, March 27. sdmTMB: an R package for fast, flexible, and user-friendly generalized linear mixed effects models with spatial and spatiotemporal random fields.</w:t>
      </w:r>
    </w:p>
    <w:p w14:paraId="0BAAA9CE" w14:textId="77777777" w:rsidR="00E74C62" w:rsidRPr="00E74C62" w:rsidRDefault="00E74C62" w:rsidP="00E74C62">
      <w:pPr>
        <w:pStyle w:val="Bibliography"/>
        <w:rPr>
          <w:lang w:val="en-GB"/>
        </w:rPr>
      </w:pPr>
      <w:r w:rsidRPr="00E74C62">
        <w:rPr>
          <w:lang w:val="en-GB"/>
        </w:rPr>
        <w:t>Aro, E. 1989. A review of fish migration patterns in the Baltic. Rap. Proc.-verb. Re. Cons. Int. Explor. Mer, 190: 72–96.</w:t>
      </w:r>
    </w:p>
    <w:p w14:paraId="2D40F5BD" w14:textId="77777777" w:rsidR="00E74C62" w:rsidRPr="00E74C62" w:rsidRDefault="00E74C62" w:rsidP="00E74C62">
      <w:pPr>
        <w:pStyle w:val="Bibliography"/>
        <w:rPr>
          <w:lang w:val="en-GB"/>
        </w:rPr>
      </w:pPr>
      <w:r w:rsidRPr="00E74C62">
        <w:rPr>
          <w:lang w:val="en-GB"/>
        </w:rPr>
        <w:t>Belkin, I. M. 2009. Rapid warming of large marine ecosystems. Progress in Oceanography, 81: 207–213.</w:t>
      </w:r>
    </w:p>
    <w:p w14:paraId="30202C74" w14:textId="77777777" w:rsidR="00E74C62" w:rsidRPr="00E74C62" w:rsidRDefault="00E74C62" w:rsidP="00E74C62">
      <w:pPr>
        <w:pStyle w:val="Bibliography"/>
        <w:rPr>
          <w:lang w:val="en-GB"/>
        </w:rPr>
      </w:pPr>
      <w:r w:rsidRPr="00E74C62">
        <w:rPr>
          <w:lang w:val="en-GB"/>
        </w:rPr>
        <w:t>Brander, K. 2020. Reduced growth in Baltic Sea cod may be due to mild hypoxia. ICES Journal of Marine Science, 77: 2003–2005. Oxford Academic.</w:t>
      </w:r>
    </w:p>
    <w:p w14:paraId="5D561AFB" w14:textId="77777777" w:rsidR="00E74C62" w:rsidRPr="00E74C62" w:rsidRDefault="00E74C62" w:rsidP="00E74C62">
      <w:pPr>
        <w:pStyle w:val="Bibliography"/>
        <w:rPr>
          <w:lang w:val="en-GB"/>
        </w:rPr>
      </w:pPr>
      <w:r w:rsidRPr="00E74C62">
        <w:rPr>
          <w:lang w:val="en-GB"/>
        </w:rPr>
        <w:t>Brander, K. 2022. Support for the hypothesis that growth of eastern Baltic cod is affected by mild hypoxia. A comment on Svedäng et al. (2022). ICES Journal of Marine Science: fsac070.</w:t>
      </w:r>
    </w:p>
    <w:p w14:paraId="4B55FBE7" w14:textId="77777777" w:rsidR="00E74C62" w:rsidRPr="00E74C62" w:rsidRDefault="00E74C62" w:rsidP="00E74C62">
      <w:pPr>
        <w:pStyle w:val="Bibliography"/>
        <w:rPr>
          <w:lang w:val="en-GB"/>
        </w:rPr>
      </w:pPr>
      <w:r w:rsidRPr="00E74C62">
        <w:rPr>
          <w:lang w:val="en-GB"/>
        </w:rPr>
        <w:t>Breitburg, D. 2002. Effects of hypoxia, and the balance between hypoxia and enrichment, on coastal fishes and fisheries. Estuaries, 25: 767–781.</w:t>
      </w:r>
    </w:p>
    <w:p w14:paraId="3CADBC43" w14:textId="77777777" w:rsidR="00E74C62" w:rsidRPr="00E74C62" w:rsidRDefault="00E74C62" w:rsidP="00E74C62">
      <w:pPr>
        <w:pStyle w:val="Bibliography"/>
        <w:rPr>
          <w:lang w:val="en-GB"/>
        </w:rPr>
      </w:pPr>
      <w:r w:rsidRPr="00E74C62">
        <w:rPr>
          <w:lang w:val="en-GB"/>
        </w:rPr>
        <w:t>Cardinale, M., and Arrhenius, F. 2000. Decreasing weight-at-age of Atlantic herring (Clupea harengus) from the Baltic Sea between 1986 and 1996: a statistical analysis. ICES Journal of Marine Science, 57: 882–893. Oxford Academic.</w:t>
      </w:r>
    </w:p>
    <w:p w14:paraId="701C2D07" w14:textId="77777777" w:rsidR="00E74C62" w:rsidRPr="00E74C62" w:rsidRDefault="00E74C62" w:rsidP="00E74C62">
      <w:pPr>
        <w:pStyle w:val="Bibliography"/>
        <w:rPr>
          <w:lang w:val="en-GB"/>
        </w:rPr>
      </w:pPr>
      <w:r w:rsidRPr="00E74C62">
        <w:rPr>
          <w:lang w:val="en-GB"/>
        </w:rPr>
        <w:t>Carstensen, J., Andersen, J. H., Gustafsson, B. G., and Conley, D. J. 2014. Deoxygenation of the Baltic Sea during the last century. Proceedings of the National Academy of Sciences, 111: 5628–5633. National Academy of Sciences.</w:t>
      </w:r>
    </w:p>
    <w:p w14:paraId="03F86BD2" w14:textId="77777777" w:rsidR="00E74C62" w:rsidRPr="009F2722" w:rsidRDefault="00E74C62" w:rsidP="00E74C62">
      <w:pPr>
        <w:pStyle w:val="Bibliography"/>
        <w:rPr>
          <w:lang w:val="sv-SE"/>
        </w:rPr>
      </w:pPr>
      <w:r w:rsidRPr="00E74C62">
        <w:rPr>
          <w:lang w:val="en-GB"/>
        </w:rPr>
        <w:lastRenderedPageBreak/>
        <w:t xml:space="preserve">Casini, M., Cardinale, M., and Hjelm, J. 2006. Inter-annual variation in herring, </w:t>
      </w:r>
      <w:r w:rsidRPr="00E74C62">
        <w:rPr>
          <w:i/>
          <w:iCs/>
          <w:lang w:val="en-GB"/>
        </w:rPr>
        <w:t>Clupea harengus</w:t>
      </w:r>
      <w:r w:rsidRPr="00E74C62">
        <w:rPr>
          <w:lang w:val="en-GB"/>
        </w:rPr>
        <w:t xml:space="preserve">, and sprat, </w:t>
      </w:r>
      <w:r w:rsidRPr="00E74C62">
        <w:rPr>
          <w:i/>
          <w:iCs/>
          <w:lang w:val="en-GB"/>
        </w:rPr>
        <w:t>Sprattus sprattus</w:t>
      </w:r>
      <w:r w:rsidRPr="00E74C62">
        <w:rPr>
          <w:lang w:val="en-GB"/>
        </w:rPr>
        <w:t xml:space="preserve">, condition in the central Baltic Sea: what gives the tune? </w:t>
      </w:r>
      <w:r w:rsidRPr="009F2722">
        <w:rPr>
          <w:lang w:val="sv-SE"/>
        </w:rPr>
        <w:t>Oikos, 112: 638–650.</w:t>
      </w:r>
    </w:p>
    <w:p w14:paraId="6C4CF795" w14:textId="77777777" w:rsidR="00E74C62" w:rsidRPr="009F2722" w:rsidRDefault="00E74C62" w:rsidP="00E74C62">
      <w:pPr>
        <w:pStyle w:val="Bibliography"/>
        <w:rPr>
          <w:lang w:val="sv-SE"/>
        </w:rPr>
      </w:pPr>
      <w:r w:rsidRPr="009F2722">
        <w:rPr>
          <w:lang w:val="sv-SE"/>
        </w:rPr>
        <w:t xml:space="preserve">Casini, M., Kornilovs, G., Cardinale, M., Möllmann, C., Grygiel, W., Jonsson, P., Raid, T., </w:t>
      </w:r>
      <w:r w:rsidRPr="009F2722">
        <w:rPr>
          <w:i/>
          <w:iCs/>
          <w:lang w:val="sv-SE"/>
        </w:rPr>
        <w:t>et al.</w:t>
      </w:r>
      <w:r w:rsidRPr="009F2722">
        <w:rPr>
          <w:lang w:val="sv-SE"/>
        </w:rPr>
        <w:t xml:space="preserve"> 2011. </w:t>
      </w:r>
      <w:r w:rsidRPr="00E74C62">
        <w:rPr>
          <w:lang w:val="en-GB"/>
        </w:rPr>
        <w:t xml:space="preserve">Spatial and temporal density dependence regulates the condition of central Baltic Sea clupeids: compelling evidence using an extensive international acoustic survey. </w:t>
      </w:r>
      <w:r w:rsidRPr="009F2722">
        <w:rPr>
          <w:lang w:val="sv-SE"/>
        </w:rPr>
        <w:t>Population Ecology, 53: 511–523.</w:t>
      </w:r>
    </w:p>
    <w:p w14:paraId="5FC2F3FB" w14:textId="77777777" w:rsidR="00E74C62" w:rsidRPr="00E74C62" w:rsidRDefault="00E74C62" w:rsidP="00E74C62">
      <w:pPr>
        <w:pStyle w:val="Bibliography"/>
        <w:rPr>
          <w:lang w:val="en-GB"/>
        </w:rPr>
      </w:pPr>
      <w:r w:rsidRPr="009F2722">
        <w:rPr>
          <w:lang w:val="sv-SE"/>
        </w:rPr>
        <w:t xml:space="preserve">Casini, M., Käll, F., Hansson, M., Plikshs, M., Baranova, T., Karlsson, O., Lundström, K., </w:t>
      </w:r>
      <w:r w:rsidRPr="009F2722">
        <w:rPr>
          <w:i/>
          <w:iCs/>
          <w:lang w:val="sv-SE"/>
        </w:rPr>
        <w:t>et al.</w:t>
      </w:r>
      <w:r w:rsidRPr="009F2722">
        <w:rPr>
          <w:lang w:val="sv-SE"/>
        </w:rPr>
        <w:t xml:space="preserve"> 2016a. </w:t>
      </w:r>
      <w:r w:rsidRPr="00E74C62">
        <w:rPr>
          <w:lang w:val="en-GB"/>
        </w:rPr>
        <w:t>Hypoxic areas, density-dependence and food limitation drive the body condition of a heavily exploited marine fish predator. Royal Society Open Science, 3: 160416.</w:t>
      </w:r>
    </w:p>
    <w:p w14:paraId="5516D0E7" w14:textId="77777777" w:rsidR="00E74C62" w:rsidRPr="00E74C62" w:rsidRDefault="00E74C62" w:rsidP="00E74C62">
      <w:pPr>
        <w:pStyle w:val="Bibliography"/>
        <w:rPr>
          <w:lang w:val="en-GB"/>
        </w:rPr>
      </w:pPr>
      <w:r w:rsidRPr="00E74C62">
        <w:rPr>
          <w:lang w:val="en-GB"/>
        </w:rPr>
        <w:t>Casini, M., Eero, M., Carlshamre, S., and Lövgren, J. 2016b. Using alternative biological information in stock assessment: condition-corrected natural mortality of Eastern Baltic cod. ICES Journal of Marine Science, 73: 2625–2631. Oxford Academic.</w:t>
      </w:r>
    </w:p>
    <w:p w14:paraId="67591D42" w14:textId="77777777" w:rsidR="00E74C62" w:rsidRPr="00E74C62" w:rsidRDefault="00E74C62" w:rsidP="00E74C62">
      <w:pPr>
        <w:pStyle w:val="Bibliography"/>
        <w:rPr>
          <w:lang w:val="en-GB"/>
        </w:rPr>
      </w:pPr>
      <w:r w:rsidRPr="00E74C62">
        <w:rPr>
          <w:lang w:val="en-GB"/>
        </w:rPr>
        <w:t>Casini, M., Martin Hansson, Orio, A., and Limburg, K. 2021. Changes in population depth distribution and oxygen stratification are involved in the current low condition of the eastern Baltic Sea cod (</w:t>
      </w:r>
      <w:r w:rsidRPr="00E74C62">
        <w:rPr>
          <w:i/>
          <w:iCs/>
          <w:lang w:val="en-GB"/>
        </w:rPr>
        <w:t>Gadus morhua</w:t>
      </w:r>
      <w:r w:rsidRPr="00E74C62">
        <w:rPr>
          <w:lang w:val="en-GB"/>
        </w:rPr>
        <w:t>). Biogeosciences, 18: 1321–1331. Copernicus GmbH.</w:t>
      </w:r>
    </w:p>
    <w:p w14:paraId="60C46A08" w14:textId="77777777" w:rsidR="00E74C62" w:rsidRPr="00E74C62" w:rsidRDefault="00E74C62" w:rsidP="00E74C62">
      <w:pPr>
        <w:pStyle w:val="Bibliography"/>
        <w:rPr>
          <w:lang w:val="en-GB"/>
        </w:rPr>
      </w:pPr>
      <w:r w:rsidRPr="00E74C62">
        <w:rPr>
          <w:lang w:val="en-GB"/>
        </w:rPr>
        <w:t>Chabot, D., and Dutil, J.-D. 1999. Reduced growth of Atlantic cod in non-lethal hypoxic conditions. Journal of Fish Biology, 55: 472–491.</w:t>
      </w:r>
    </w:p>
    <w:p w14:paraId="6A2494D0" w14:textId="77777777" w:rsidR="00E74C62" w:rsidRPr="00E74C62" w:rsidRDefault="00E74C62" w:rsidP="00E74C62">
      <w:pPr>
        <w:pStyle w:val="Bibliography"/>
        <w:rPr>
          <w:lang w:val="en-GB"/>
        </w:rPr>
      </w:pPr>
      <w:r w:rsidRPr="00E74C62">
        <w:rPr>
          <w:lang w:val="en-GB"/>
        </w:rPr>
        <w:t>Cressie, N., and Wikle, C. K. 2015. Statistics for Spatio-Temporal Data. John Wiley &amp; Sons. 612 pp.</w:t>
      </w:r>
    </w:p>
    <w:p w14:paraId="186DDC96" w14:textId="77777777" w:rsidR="00E74C62" w:rsidRPr="00E74C62" w:rsidRDefault="00E74C62" w:rsidP="00E74C62">
      <w:pPr>
        <w:pStyle w:val="Bibliography"/>
        <w:rPr>
          <w:lang w:val="en-GB"/>
        </w:rPr>
      </w:pPr>
      <w:r w:rsidRPr="00E74C62">
        <w:rPr>
          <w:lang w:val="en-GB"/>
        </w:rPr>
        <w:t>Diaz, R. J. 2001. Overview of Hypoxia around the World. Journal of Environmental Quality, 30: 275–281.</w:t>
      </w:r>
    </w:p>
    <w:p w14:paraId="49B424FB" w14:textId="77777777" w:rsidR="00E74C62" w:rsidRPr="00E74C62" w:rsidRDefault="00E74C62" w:rsidP="00E74C62">
      <w:pPr>
        <w:pStyle w:val="Bibliography"/>
        <w:rPr>
          <w:lang w:val="en-GB"/>
        </w:rPr>
      </w:pPr>
      <w:r w:rsidRPr="00E74C62">
        <w:rPr>
          <w:lang w:val="en-GB"/>
        </w:rPr>
        <w:t>Diaz, R. J., and Rosenberg, R. 2008. Spreading Dead Zones and Consequences for Marine Ecosystems. Science, 321: 926–929. American Association for the Advancement of Science.</w:t>
      </w:r>
    </w:p>
    <w:p w14:paraId="1EFB9DC2" w14:textId="77777777" w:rsidR="00E74C62" w:rsidRPr="00E74C62" w:rsidRDefault="00E74C62" w:rsidP="00E74C62">
      <w:pPr>
        <w:pStyle w:val="Bibliography"/>
        <w:rPr>
          <w:lang w:val="en-GB"/>
        </w:rPr>
      </w:pPr>
      <w:r w:rsidRPr="00E74C62">
        <w:rPr>
          <w:lang w:val="en-GB"/>
        </w:rPr>
        <w:t>Dutil, J.-D., and Lambert, Y. 2000. Natural mortality from poor condition in Atlantic cod (Gadus morhua). Canadian Journal of Fisheries and Aquatic Sciences. NRC Research Press Ottawa, Canada. https://cdnsciencepub.com/doi/abs/10.1139/f00-023 (Accessed 8 October 2020).</w:t>
      </w:r>
    </w:p>
    <w:p w14:paraId="35DFD685" w14:textId="77777777" w:rsidR="00E74C62" w:rsidRPr="00E74C62" w:rsidRDefault="00E74C62" w:rsidP="00E74C62">
      <w:pPr>
        <w:pStyle w:val="Bibliography"/>
        <w:rPr>
          <w:lang w:val="en-GB"/>
        </w:rPr>
      </w:pPr>
      <w:r w:rsidRPr="00E74C62">
        <w:rPr>
          <w:lang w:val="en-GB"/>
        </w:rPr>
        <w:t>Eero, M., Vinther, M., Haslob, H., Huwer, B., Casini, M., Storr-Paulsen, M., and Köster, F. W. 2012. Spatial management of marine resources can enhance the recovery of predators and avoid local depletion of forage fish. Conservation Letters, 5: 486–492.</w:t>
      </w:r>
    </w:p>
    <w:p w14:paraId="67358B40" w14:textId="77777777" w:rsidR="00E74C62" w:rsidRPr="00E74C62" w:rsidRDefault="00E74C62" w:rsidP="00E74C62">
      <w:pPr>
        <w:pStyle w:val="Bibliography"/>
        <w:rPr>
          <w:lang w:val="en-GB"/>
        </w:rPr>
      </w:pPr>
      <w:r w:rsidRPr="00E74C62">
        <w:rPr>
          <w:lang w:val="en-GB"/>
        </w:rPr>
        <w:t>Eero, M., Cardinale, M., and Storr-Paulsen, M. 2020. Emerging challenges for resource management under ecosystem change: Example of cod in the Baltic Sea. Ocean &amp; Coastal Management, 198: 105314.</w:t>
      </w:r>
    </w:p>
    <w:p w14:paraId="0C2BF56A" w14:textId="77777777" w:rsidR="00E74C62" w:rsidRPr="00E74C62" w:rsidRDefault="00E74C62" w:rsidP="00E74C62">
      <w:pPr>
        <w:pStyle w:val="Bibliography"/>
        <w:rPr>
          <w:lang w:val="en-GB"/>
        </w:rPr>
      </w:pPr>
      <w:r w:rsidRPr="00E74C62">
        <w:rPr>
          <w:lang w:val="en-GB"/>
        </w:rPr>
        <w:t>Eilola, K., Meier, H. E. M., and Almroth, E. 2009. On the dynamics of oxygen, phosphorus and cyanobacteria in the Baltic Sea; A model study. Journal of Marine Systems, 75: 163–184.</w:t>
      </w:r>
    </w:p>
    <w:p w14:paraId="0D728AD9" w14:textId="77777777" w:rsidR="00E74C62" w:rsidRPr="00E74C62" w:rsidRDefault="00E74C62" w:rsidP="00E74C62">
      <w:pPr>
        <w:pStyle w:val="Bibliography"/>
        <w:rPr>
          <w:lang w:val="en-GB"/>
        </w:rPr>
      </w:pPr>
      <w:r w:rsidRPr="00E74C62">
        <w:rPr>
          <w:lang w:val="en-GB"/>
        </w:rPr>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7E45682B" w14:textId="77777777" w:rsidR="00E74C62" w:rsidRPr="00E74C62" w:rsidRDefault="00E74C62" w:rsidP="00E74C62">
      <w:pPr>
        <w:pStyle w:val="Bibliography"/>
        <w:rPr>
          <w:lang w:val="en-GB"/>
        </w:rPr>
      </w:pPr>
      <w:r w:rsidRPr="00E74C62">
        <w:rPr>
          <w:lang w:val="en-GB"/>
        </w:rPr>
        <w:t>Gogina, M., Zettler, M. L., Wåhlström, I., Andersson, H., Radtke, H., Kuznetsov, I., and MacKenzie,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47BA2272" w14:textId="77777777" w:rsidR="00E74C62" w:rsidRPr="00E74C62" w:rsidRDefault="00E74C62" w:rsidP="00E74C62">
      <w:pPr>
        <w:pStyle w:val="Bibliography"/>
        <w:rPr>
          <w:lang w:val="en-GB"/>
        </w:rPr>
      </w:pPr>
      <w:r w:rsidRPr="00E74C62">
        <w:rPr>
          <w:lang w:val="en-GB"/>
        </w:rPr>
        <w:lastRenderedPageBreak/>
        <w:t>Grüss, A., Gao, J., Thorson, J., Rooper, C., Thompson, G., Boldt, J., and Lauth, R. 2020. Estimating synchronous changes in condition and density in eastern Bering Sea fishes. Marine Ecology Progress Series, 635: 169–185.</w:t>
      </w:r>
    </w:p>
    <w:p w14:paraId="4AC84DC0" w14:textId="77777777" w:rsidR="00E74C62" w:rsidRPr="00E74C62" w:rsidRDefault="00E74C62" w:rsidP="00E74C62">
      <w:pPr>
        <w:pStyle w:val="Bibliography"/>
        <w:rPr>
          <w:lang w:val="en-GB"/>
        </w:rPr>
      </w:pPr>
      <w:r w:rsidRPr="00E74C62">
        <w:rPr>
          <w:lang w:val="en-GB"/>
        </w:rPr>
        <w:t>Haase, K., Orio, A., Pawlak, J., Pachur, M., and Casini, M. 2020. Diet of dominant demersal fish species in the Baltic Sea: Is flounder stealing benthic food from cod? Marine Ecology Progress Series, 645: 159–170.</w:t>
      </w:r>
    </w:p>
    <w:p w14:paraId="015B8C88" w14:textId="77777777" w:rsidR="00E74C62" w:rsidRPr="00E74C62" w:rsidRDefault="00E74C62" w:rsidP="00E74C62">
      <w:pPr>
        <w:pStyle w:val="Bibliography"/>
        <w:rPr>
          <w:lang w:val="en-GB"/>
        </w:rPr>
      </w:pPr>
      <w:r w:rsidRPr="00E74C62">
        <w:rPr>
          <w:lang w:val="en-GB"/>
        </w:rPr>
        <w:t>Hislop, J. R. G., Robb, A. P., and Gauld, J. A. 1978. Observations on effects of feeding level on growth and reproduction in haddock, Melanogrammus aeglefinus (L.) in captivity. Journal of Fish Biology, 13: 85–98.</w:t>
      </w:r>
    </w:p>
    <w:p w14:paraId="302ADF5A" w14:textId="77777777" w:rsidR="00E74C62" w:rsidRPr="00E74C62" w:rsidRDefault="00E74C62" w:rsidP="00E74C62">
      <w:pPr>
        <w:pStyle w:val="Bibliography"/>
        <w:rPr>
          <w:lang w:val="en-GB"/>
        </w:rPr>
      </w:pPr>
      <w:r w:rsidRPr="00E74C62">
        <w:rPr>
          <w:lang w:val="en-GB"/>
        </w:rPr>
        <w:t xml:space="preserve">Hordoir, R., Axell, L., Höglund, A., Dieterich, C., Fransner, F., Gröger, M., Liu, Y., </w:t>
      </w:r>
      <w:r w:rsidRPr="00E74C62">
        <w:rPr>
          <w:i/>
          <w:iCs/>
          <w:lang w:val="en-GB"/>
        </w:rPr>
        <w:t>et al.</w:t>
      </w:r>
      <w:r w:rsidRPr="00E74C62">
        <w:rPr>
          <w:lang w:val="en-GB"/>
        </w:rPr>
        <w:t xml:space="preserve"> 2019. Nemo-Nordic 1.0: a NEMO-based ocean model for the Baltic and North seas – research and operational applications. Geoscientific Model Development, 12: 363–386. Copernicus GmbH.</w:t>
      </w:r>
    </w:p>
    <w:p w14:paraId="77C73E09" w14:textId="77777777" w:rsidR="00E74C62" w:rsidRPr="00E74C62" w:rsidRDefault="00E74C62" w:rsidP="00E74C62">
      <w:pPr>
        <w:pStyle w:val="Bibliography"/>
        <w:rPr>
          <w:lang w:val="en-GB"/>
        </w:rPr>
      </w:pPr>
      <w:r w:rsidRPr="00E74C62">
        <w:rPr>
          <w:lang w:val="en-GB"/>
        </w:rPr>
        <w:t>Hrycik, A. R., Almeida, L. Z., and Höök, T. O. 2017. Sub-lethal effects on fish provide insight into a biologically-relevant threshold of hypoxia. Oikos, 126: 307–317.</w:t>
      </w:r>
    </w:p>
    <w:p w14:paraId="31A3C968" w14:textId="77777777" w:rsidR="00E74C62" w:rsidRPr="00E74C62" w:rsidRDefault="00E74C62" w:rsidP="00E74C62">
      <w:pPr>
        <w:pStyle w:val="Bibliography"/>
        <w:rPr>
          <w:lang w:val="en-GB"/>
        </w:rPr>
      </w:pPr>
      <w:r w:rsidRPr="00E74C62">
        <w:rPr>
          <w:lang w:val="en-GB"/>
        </w:rPr>
        <w:t xml:space="preserve">Hüssy, K., Casini, M., Haase, S., Hilvarsson, A., Horbowy, J., Krüger-Johnsen, M., Krumme, U., </w:t>
      </w:r>
      <w:r w:rsidRPr="00E74C62">
        <w:rPr>
          <w:i/>
          <w:iCs/>
          <w:lang w:val="en-GB"/>
        </w:rPr>
        <w:t>et al.</w:t>
      </w:r>
      <w:r w:rsidRPr="00E74C62">
        <w:rPr>
          <w:lang w:val="en-GB"/>
        </w:rPr>
        <w:t xml:space="preserve"> 2020. Tagging Baltic Cod – TABACOD. Eastern Baltic cod: Solving the ageing and stock assessment problems with combined state-of-the-art tagging methods. DTU Aqua Report, 368–2020. National Institute of Aquatic Resources, Kemitorvet, 2800 Kgs. Lyngby, Den-mark.</w:t>
      </w:r>
    </w:p>
    <w:p w14:paraId="73726CD3" w14:textId="77777777" w:rsidR="00E74C62" w:rsidRPr="00E74C62" w:rsidRDefault="00E74C62" w:rsidP="00E74C62">
      <w:pPr>
        <w:pStyle w:val="Bibliography"/>
        <w:rPr>
          <w:lang w:val="en-GB"/>
        </w:rPr>
      </w:pPr>
      <w:r w:rsidRPr="00E74C62">
        <w:rPr>
          <w:lang w:val="en-GB"/>
        </w:rPr>
        <w:t>ICES. 2021a. Cod (</w:t>
      </w:r>
      <w:r w:rsidRPr="00E74C62">
        <w:rPr>
          <w:i/>
          <w:iCs/>
          <w:lang w:val="en-GB"/>
        </w:rPr>
        <w:t>Gadus morhua</w:t>
      </w:r>
      <w:r w:rsidRPr="00E74C62">
        <w:rPr>
          <w:lang w:val="en-GB"/>
        </w:rPr>
        <w:t xml:space="preserve">) in subdivisions 24-32, eastern Baltic stock (eastern Baltic Sea). </w:t>
      </w:r>
      <w:r w:rsidRPr="00E74C62">
        <w:rPr>
          <w:i/>
          <w:iCs/>
          <w:lang w:val="en-GB"/>
        </w:rPr>
        <w:t>In</w:t>
      </w:r>
      <w:r w:rsidRPr="00E74C62">
        <w:rPr>
          <w:lang w:val="en-GB"/>
        </w:rPr>
        <w:t xml:space="preserve"> Report of the ICES Advisory Committee. ICES ADVICE 2021 cod.27.24-32. https://doi.org/10.17895/ices.advice.7745.</w:t>
      </w:r>
    </w:p>
    <w:p w14:paraId="07C5D6E3" w14:textId="77777777" w:rsidR="00E74C62" w:rsidRPr="00E74C62" w:rsidRDefault="00E74C62" w:rsidP="00E74C62">
      <w:pPr>
        <w:pStyle w:val="Bibliography"/>
        <w:rPr>
          <w:lang w:val="en-GB"/>
        </w:rPr>
      </w:pPr>
      <w:r w:rsidRPr="00E74C62">
        <w:rPr>
          <w:lang w:val="en-GB"/>
        </w:rPr>
        <w:t>ICES. 2021b. Baltic Fisheries Assesment Working Group (WGBFAS). ICES Scientific Reports. Report. https://doi.org/10.17895/ices.pub.8187. Report, ICES Scientific Reports. https://doi.org/10.17895/ices.pub.8187.</w:t>
      </w:r>
    </w:p>
    <w:p w14:paraId="4BD17C3C" w14:textId="77777777" w:rsidR="00E74C62" w:rsidRPr="00E74C62" w:rsidRDefault="00E74C62" w:rsidP="00E74C62">
      <w:pPr>
        <w:pStyle w:val="Bibliography"/>
        <w:rPr>
          <w:lang w:val="en-GB"/>
        </w:rPr>
      </w:pPr>
      <w:r w:rsidRPr="00E74C62">
        <w:rPr>
          <w:lang w:val="en-GB"/>
        </w:rPr>
        <w:t>Jørgensen, C., Ernande, B., Fiksen, Ø., and Dieckmann, U. 2006. The logic of skipped spawning in fish. Canadian Journal of Fisheries and Aquatic Sciences, 63: 200–211. NRC Research Press.</w:t>
      </w:r>
    </w:p>
    <w:p w14:paraId="3E97E55C" w14:textId="77777777" w:rsidR="00E74C62" w:rsidRPr="00E74C62" w:rsidRDefault="00E74C62" w:rsidP="00E74C62">
      <w:pPr>
        <w:pStyle w:val="Bibliography"/>
        <w:rPr>
          <w:lang w:val="en-GB"/>
        </w:rPr>
      </w:pPr>
      <w:r w:rsidRPr="009F2722">
        <w:rPr>
          <w:lang w:val="sv-SE"/>
        </w:rPr>
        <w:t xml:space="preserve">Kristensen, K., Nielsen, A., Berg, C. W., Skaug, H., and Bell, B. M. 2016. </w:t>
      </w:r>
      <w:r w:rsidRPr="00E74C62">
        <w:rPr>
          <w:lang w:val="en-GB"/>
        </w:rPr>
        <w:t>TMB: Automatic Differentiation and Laplace Approximation. Journal of Statistical Software, 70: 1–21.</w:t>
      </w:r>
    </w:p>
    <w:p w14:paraId="6446D2E9" w14:textId="77777777" w:rsidR="00E74C62" w:rsidRPr="00E74C62" w:rsidRDefault="00E74C62" w:rsidP="00E74C62">
      <w:pPr>
        <w:pStyle w:val="Bibliography"/>
        <w:rPr>
          <w:lang w:val="en-GB"/>
        </w:rPr>
      </w:pPr>
      <w:r w:rsidRPr="00E74C62">
        <w:rPr>
          <w:lang w:val="en-GB"/>
        </w:rPr>
        <w:t>Latimer, A. M., Banerjee, S., Jr, H. S., Mosher, E. S., and Jr, J. A. S. 2009. Hierarchical models facilitate spatial analysis of large data sets: a case study on invasive plant species in the northeastern United States. Ecology Letters, 12: 144–154.</w:t>
      </w:r>
    </w:p>
    <w:p w14:paraId="0C162258" w14:textId="77777777" w:rsidR="00E74C62" w:rsidRPr="00E74C62" w:rsidRDefault="00E74C62" w:rsidP="00E74C62">
      <w:pPr>
        <w:pStyle w:val="Bibliography"/>
        <w:rPr>
          <w:lang w:val="en-GB"/>
        </w:rPr>
      </w:pPr>
      <w:r w:rsidRPr="00E74C62">
        <w:rPr>
          <w:lang w:val="en-GB"/>
        </w:rPr>
        <w:t>Le Cren, E. D. 1951. The Length-Weight Relationship and Seasonal Cycle in Gonad Weight and Condition in the Perch (</w:t>
      </w:r>
      <w:r w:rsidRPr="00E74C62">
        <w:rPr>
          <w:i/>
          <w:iCs/>
          <w:lang w:val="en-GB"/>
        </w:rPr>
        <w:t>Perca fluviatilis</w:t>
      </w:r>
      <w:r w:rsidRPr="00E74C62">
        <w:rPr>
          <w:lang w:val="en-GB"/>
        </w:rPr>
        <w:t>). Journal of Animal Ecology, 20: 201–219. [Wiley, British Ecological Society].</w:t>
      </w:r>
    </w:p>
    <w:p w14:paraId="48303A72" w14:textId="77777777" w:rsidR="00E74C62" w:rsidRPr="00E74C62" w:rsidRDefault="00E74C62" w:rsidP="00E74C62">
      <w:pPr>
        <w:pStyle w:val="Bibliography"/>
        <w:rPr>
          <w:lang w:val="en-GB"/>
        </w:rPr>
      </w:pPr>
      <w:r w:rsidRPr="00E74C62">
        <w:rPr>
          <w:lang w:val="en-GB"/>
        </w:rPr>
        <w:t>Lehmann, A., Krauss, W., and Hinrichsen, H.-H. 2002. Effects of remote and local atmospheric forcing on circulation and upwelling in the Baltic Sea. Tellus A, 54: 299–316.</w:t>
      </w:r>
    </w:p>
    <w:p w14:paraId="7D3F1541" w14:textId="77777777" w:rsidR="00E74C62" w:rsidRPr="00E74C62" w:rsidRDefault="00E74C62" w:rsidP="00E74C62">
      <w:pPr>
        <w:pStyle w:val="Bibliography"/>
        <w:rPr>
          <w:lang w:val="en-GB"/>
        </w:rPr>
      </w:pPr>
      <w:r w:rsidRPr="00E74C62">
        <w:rPr>
          <w:lang w:val="en-GB"/>
        </w:rPr>
        <w:t>Lehmann, A., Hinrichsen, H.-H., Getzlaff, K., and Myrberg, K. 2014. Quantifying the heterogeneity of hypoxic and anoxic areas in the Baltic Sea by a simplified coupled hydrodynamic-oxygen consumption model approach. Journal of Marine Systems, 134: 20–28.</w:t>
      </w:r>
    </w:p>
    <w:p w14:paraId="781F69C1" w14:textId="77777777" w:rsidR="00E74C62" w:rsidRPr="00E74C62" w:rsidRDefault="00E74C62" w:rsidP="00E74C62">
      <w:pPr>
        <w:pStyle w:val="Bibliography"/>
        <w:rPr>
          <w:lang w:val="en-GB"/>
        </w:rPr>
      </w:pPr>
      <w:r w:rsidRPr="00E74C62">
        <w:rPr>
          <w:lang w:val="en-GB"/>
        </w:rPr>
        <w:t>Limburg, K. E., and Casini, M. 2019. Otolith chemistry indicates recent worsened Baltic cod condition is linked to hypoxia exposure. Biology Letters, 15: 20190352. Royal Society.</w:t>
      </w:r>
    </w:p>
    <w:p w14:paraId="6828F6CA" w14:textId="77777777" w:rsidR="00E74C62" w:rsidRPr="00E74C62" w:rsidRDefault="00E74C62" w:rsidP="00E74C62">
      <w:pPr>
        <w:pStyle w:val="Bibliography"/>
        <w:rPr>
          <w:lang w:val="en-GB"/>
        </w:rPr>
      </w:pPr>
      <w:r w:rsidRPr="00E74C62">
        <w:rPr>
          <w:lang w:val="en-GB"/>
        </w:rPr>
        <w:t xml:space="preserve">Lindgren, F., Rue, H., and Lindström, J. 2011. An explicit link between Gaussian fields and Gaussian Markov random fields: the stochastic partial differential equation approach. </w:t>
      </w:r>
      <w:r w:rsidRPr="00E74C62">
        <w:rPr>
          <w:lang w:val="en-GB"/>
        </w:rPr>
        <w:lastRenderedPageBreak/>
        <w:t>Journal of the Royal Statistical Society: Series B (Statistical Methodology), 73: 423–498.</w:t>
      </w:r>
    </w:p>
    <w:p w14:paraId="06908FF5" w14:textId="77777777" w:rsidR="00E74C62" w:rsidRPr="00E74C62" w:rsidRDefault="00E74C62" w:rsidP="00E74C62">
      <w:pPr>
        <w:pStyle w:val="Bibliography"/>
        <w:rPr>
          <w:lang w:val="en-GB"/>
        </w:rPr>
      </w:pPr>
      <w:r w:rsidRPr="00E74C62">
        <w:rPr>
          <w:lang w:val="en-GB"/>
        </w:rPr>
        <w:t>Marshall, C. T., and Frank, K. T. 1999. The effect of interannual variation in growth and condition on haddock recruitment. Canadian Journal of Fisheries and Aquatic Sciences, 56: 347–355. NRC Research Press.</w:t>
      </w:r>
    </w:p>
    <w:p w14:paraId="72EF650B" w14:textId="77777777" w:rsidR="00E74C62" w:rsidRPr="00E74C62" w:rsidRDefault="00E74C62" w:rsidP="00E74C62">
      <w:pPr>
        <w:pStyle w:val="Bibliography"/>
        <w:rPr>
          <w:lang w:val="en-GB"/>
        </w:rPr>
      </w:pPr>
      <w:r w:rsidRPr="00E74C62">
        <w:rPr>
          <w:lang w:val="en-GB"/>
        </w:rPr>
        <w:t xml:space="preserve">Mion, M., Thorsen, A., Vitale, F., Dierking, J., Herrmann, J. P., Huwer, B., von Dewitz, B., </w:t>
      </w:r>
      <w:r w:rsidRPr="00E74C62">
        <w:rPr>
          <w:i/>
          <w:iCs/>
          <w:lang w:val="en-GB"/>
        </w:rPr>
        <w:t>et al.</w:t>
      </w:r>
      <w:r w:rsidRPr="00E74C62">
        <w:rPr>
          <w:lang w:val="en-GB"/>
        </w:rPr>
        <w:t xml:space="preserve"> 2018. Effect of fish length and nutritional condition on the fecundity of distressed Atlantic cod </w:t>
      </w:r>
      <w:r w:rsidRPr="00E74C62">
        <w:rPr>
          <w:i/>
          <w:iCs/>
          <w:lang w:val="en-GB"/>
        </w:rPr>
        <w:t>Gadus morhua</w:t>
      </w:r>
      <w:r w:rsidRPr="00E74C62">
        <w:rPr>
          <w:lang w:val="en-GB"/>
        </w:rPr>
        <w:t xml:space="preserve"> from the Baltic Sea. Journal of Fish Biology, 92: 1016–1034.</w:t>
      </w:r>
    </w:p>
    <w:p w14:paraId="65045C4B" w14:textId="77777777" w:rsidR="00E74C62" w:rsidRPr="00E74C62" w:rsidRDefault="00E74C62" w:rsidP="00E74C62">
      <w:pPr>
        <w:pStyle w:val="Bibliography"/>
        <w:rPr>
          <w:lang w:val="en-GB"/>
        </w:rPr>
      </w:pPr>
      <w:r w:rsidRPr="00E74C62">
        <w:rPr>
          <w:lang w:val="en-GB"/>
        </w:rPr>
        <w:t xml:space="preserve">Mion, M., Haase, S., Hemmer‐Hansen, J., Hilvarsson, A., Hüssy, K., Krüger‐Johnsen, M., Krumme, U., </w:t>
      </w:r>
      <w:r w:rsidRPr="00E74C62">
        <w:rPr>
          <w:i/>
          <w:iCs/>
          <w:lang w:val="en-GB"/>
        </w:rPr>
        <w:t>et al.</w:t>
      </w:r>
      <w:r w:rsidRPr="00E74C62">
        <w:rPr>
          <w:lang w:val="en-GB"/>
        </w:rPr>
        <w:t xml:space="preserve"> 2021. Multidecadal changes in fish growth rates estimated from tagging data: A case study from the Eastern Baltic cod </w:t>
      </w:r>
      <w:r w:rsidRPr="00E74C62">
        <w:rPr>
          <w:i/>
          <w:iCs/>
          <w:lang w:val="en-GB"/>
        </w:rPr>
        <w:t>Gadus morhua</w:t>
      </w:r>
      <w:r w:rsidRPr="00E74C62">
        <w:rPr>
          <w:lang w:val="en-GB"/>
        </w:rPr>
        <w:t>, Gadidae). Fish and Fisheries, 22: 413–427.</w:t>
      </w:r>
    </w:p>
    <w:p w14:paraId="7355887A" w14:textId="77777777" w:rsidR="00E74C62" w:rsidRPr="00E74C62" w:rsidRDefault="00E74C62" w:rsidP="00E74C62">
      <w:pPr>
        <w:pStyle w:val="Bibliography"/>
        <w:rPr>
          <w:lang w:val="en-GB"/>
        </w:rPr>
      </w:pPr>
      <w:r w:rsidRPr="00E74C62">
        <w:rPr>
          <w:lang w:val="en-GB"/>
        </w:rPr>
        <w:t xml:space="preserve">Mion, M., Griffiths, C., Bartolino, V., Haase, S., Hilvarsson, A., Hüssy, K., Krüger-Johnsen, M., </w:t>
      </w:r>
      <w:r w:rsidRPr="00E74C62">
        <w:rPr>
          <w:i/>
          <w:iCs/>
          <w:lang w:val="en-GB"/>
        </w:rPr>
        <w:t>et al.</w:t>
      </w:r>
      <w:r w:rsidRPr="00E74C62">
        <w:rPr>
          <w:lang w:val="en-GB"/>
        </w:rPr>
        <w:t xml:space="preserve"> 2022. New perspectives on Eastern Baltic cod movement patterns from historical and contemporary tagging data. Marine Ecology Progress Series, 689: 109–126.</w:t>
      </w:r>
    </w:p>
    <w:p w14:paraId="3361AB5B" w14:textId="77777777" w:rsidR="00E74C62" w:rsidRPr="00E74C62" w:rsidRDefault="00E74C62" w:rsidP="00E74C62">
      <w:pPr>
        <w:pStyle w:val="Bibliography"/>
        <w:rPr>
          <w:lang w:val="en-GB"/>
        </w:rPr>
      </w:pPr>
      <w:r w:rsidRPr="00E74C62">
        <w:rPr>
          <w:lang w:val="en-GB"/>
        </w:rPr>
        <w:t xml:space="preserve">Möllmann, C., Kornilovs, G., Fetter, M., Köster, F. W., and Hinrichsen, H.-H. 2003. The marine copepod, </w:t>
      </w:r>
      <w:r w:rsidRPr="00E74C62">
        <w:rPr>
          <w:i/>
          <w:iCs/>
          <w:lang w:val="en-GB"/>
        </w:rPr>
        <w:t>Pseudocalanus elongatus</w:t>
      </w:r>
      <w:r w:rsidRPr="00E74C62">
        <w:rPr>
          <w:lang w:val="en-GB"/>
        </w:rPr>
        <w:t>, as a mediator between climate variability and fisheries in the Central Baltic Sea. Fisheries Oceanography, 12: 360–368.</w:t>
      </w:r>
    </w:p>
    <w:p w14:paraId="44F77F6D" w14:textId="77777777" w:rsidR="00E74C62" w:rsidRPr="00E74C62" w:rsidRDefault="00E74C62" w:rsidP="00E74C62">
      <w:pPr>
        <w:pStyle w:val="Bibliography"/>
        <w:rPr>
          <w:lang w:val="en-GB"/>
        </w:rPr>
      </w:pPr>
      <w:r w:rsidRPr="00E74C62">
        <w:rPr>
          <w:lang w:val="en-GB"/>
        </w:rPr>
        <w:t>Morgan, M. J., Rideout, R. M., and Colbourne, E. B. 2010. Impact of environmental temperature on Atlantic cod Gadus morhua energy allocation to growth, condition and reproduction. Marine Ecology Progress Series, 404: 185–195.</w:t>
      </w:r>
    </w:p>
    <w:p w14:paraId="65E0495E" w14:textId="77777777" w:rsidR="00E74C62" w:rsidRPr="00E74C62" w:rsidRDefault="00E74C62" w:rsidP="00E74C62">
      <w:pPr>
        <w:pStyle w:val="Bibliography"/>
        <w:rPr>
          <w:lang w:val="en-GB"/>
        </w:rPr>
      </w:pPr>
      <w:r w:rsidRPr="00E74C62">
        <w:rPr>
          <w:lang w:val="en-GB"/>
        </w:rPr>
        <w:t>Nakagawa, S., and Schielzeth, H. 2013. A general and simple method for obtaining R2 from generalized linear mixed-effects models. Methods in Ecology and Evolution, 4: 133–142.</w:t>
      </w:r>
    </w:p>
    <w:p w14:paraId="686B9401" w14:textId="77777777" w:rsidR="00E74C62" w:rsidRPr="009F2722" w:rsidRDefault="00E74C62" w:rsidP="00E74C62">
      <w:pPr>
        <w:pStyle w:val="Bibliography"/>
        <w:rPr>
          <w:lang w:val="sv-SE"/>
        </w:rPr>
      </w:pPr>
      <w:r w:rsidRPr="00E74C62">
        <w:rPr>
          <w:lang w:val="en-GB"/>
        </w:rPr>
        <w:t xml:space="preserve">Nash, R., Valencia, A., and Geffen, A. 2006. The origin of fulton’s condition factor: Setting the record straight. </w:t>
      </w:r>
      <w:r w:rsidRPr="009F2722">
        <w:rPr>
          <w:lang w:val="sv-SE"/>
        </w:rPr>
        <w:t>Fisheries, 31: 236–238.</w:t>
      </w:r>
    </w:p>
    <w:p w14:paraId="0219EA0C" w14:textId="77777777" w:rsidR="00E74C62" w:rsidRPr="00E74C62" w:rsidRDefault="00E74C62" w:rsidP="00E74C62">
      <w:pPr>
        <w:pStyle w:val="Bibliography"/>
        <w:rPr>
          <w:lang w:val="en-GB"/>
        </w:rPr>
      </w:pPr>
      <w:r w:rsidRPr="009F2722">
        <w:rPr>
          <w:lang w:val="sv-SE"/>
        </w:rPr>
        <w:t xml:space="preserve">Neuenfeldt, S., Bartolino, V., Orio, A., Andersen, K. H., Andersen, N. G., Niiranen, S., Bergström, U., </w:t>
      </w:r>
      <w:r w:rsidRPr="009F2722">
        <w:rPr>
          <w:i/>
          <w:iCs/>
          <w:lang w:val="sv-SE"/>
        </w:rPr>
        <w:t>et al.</w:t>
      </w:r>
      <w:r w:rsidRPr="009F2722">
        <w:rPr>
          <w:lang w:val="sv-SE"/>
        </w:rPr>
        <w:t xml:space="preserve"> 2020. </w:t>
      </w:r>
      <w:r w:rsidRPr="00E74C62">
        <w:rPr>
          <w:lang w:val="en-GB"/>
        </w:rPr>
        <w:t>Feeding and growth of Atlantic cod (</w:t>
      </w:r>
      <w:r w:rsidRPr="00E74C62">
        <w:rPr>
          <w:i/>
          <w:iCs/>
          <w:lang w:val="en-GB"/>
        </w:rPr>
        <w:t>Gadus morhua</w:t>
      </w:r>
      <w:r w:rsidRPr="00E74C62">
        <w:rPr>
          <w:lang w:val="en-GB"/>
        </w:rPr>
        <w:t xml:space="preserve"> L.) in the eastern Baltic Sea under environmental change. ICES Journal of Marine Science, 77: 624–632.</w:t>
      </w:r>
    </w:p>
    <w:p w14:paraId="37346F41" w14:textId="77777777" w:rsidR="00E74C62" w:rsidRPr="00E74C62" w:rsidRDefault="00E74C62" w:rsidP="00E74C62">
      <w:pPr>
        <w:pStyle w:val="Bibliography"/>
        <w:rPr>
          <w:lang w:val="en-GB"/>
        </w:rPr>
      </w:pPr>
      <w:r w:rsidRPr="00E74C62">
        <w:rPr>
          <w:lang w:val="en-GB"/>
        </w:rPr>
        <w:t xml:space="preserve">Neumann, T., Koponen, S., Attila, J., Brockmann, C., Kallio, K., Kervinen, M., Mazeran, C., </w:t>
      </w:r>
      <w:r w:rsidRPr="00E74C62">
        <w:rPr>
          <w:i/>
          <w:iCs/>
          <w:lang w:val="en-GB"/>
        </w:rPr>
        <w:t>et al.</w:t>
      </w:r>
      <w:r w:rsidRPr="00E74C62">
        <w:rPr>
          <w:lang w:val="en-GB"/>
        </w:rPr>
        <w:t xml:space="preserve"> 2021. Optical model for the Baltic Sea with an explicit CDOM state variable: a case study with Model ERGOM (version 1.2). Geoscientific Model Development, 14: 5049–5062. Copernicus GmbH.</w:t>
      </w:r>
    </w:p>
    <w:p w14:paraId="719CE07D" w14:textId="77777777" w:rsidR="00E74C62" w:rsidRPr="00E74C62" w:rsidRDefault="00E74C62" w:rsidP="00E74C62">
      <w:pPr>
        <w:pStyle w:val="Bibliography"/>
        <w:rPr>
          <w:lang w:val="en-GB"/>
        </w:rPr>
      </w:pPr>
      <w:r w:rsidRPr="00E74C62">
        <w:rPr>
          <w:lang w:val="en-GB"/>
        </w:rPr>
        <w:t>Orio, A., Florin, A.-B., Bergström, U., Šics, I., Baranova, T., and Casini, M. 2017. Modelling indices of abundance and size-based indicators of cod and flounder stocks in the Baltic Sea using newly standardized trawl survey data. ICES Journal of Marine Science, 74: 1322–1333. Oxford Academic.</w:t>
      </w:r>
    </w:p>
    <w:p w14:paraId="2A5CFE04" w14:textId="77777777" w:rsidR="00E74C62" w:rsidRPr="00E74C62" w:rsidRDefault="00E74C62" w:rsidP="00E74C62">
      <w:pPr>
        <w:pStyle w:val="Bibliography"/>
        <w:rPr>
          <w:lang w:val="en-GB"/>
        </w:rPr>
      </w:pPr>
      <w:r w:rsidRPr="00E74C62">
        <w:rPr>
          <w:lang w:val="en-GB"/>
        </w:rPr>
        <w:t>Orio, A., Bergström, U., Florin, A.-B., Lehmann, A., Šics, I., and Casini, M. 2019. Spatial contraction of demersal fish populations in a large marine ecosystem. Journal of Biogeography, 46: 633–645. John Wiley &amp; Sons, Ltd.</w:t>
      </w:r>
    </w:p>
    <w:p w14:paraId="4C89BACA" w14:textId="77777777" w:rsidR="00E74C62" w:rsidRPr="00E74C62" w:rsidRDefault="00E74C62" w:rsidP="00E74C62">
      <w:pPr>
        <w:pStyle w:val="Bibliography"/>
        <w:rPr>
          <w:lang w:val="en-GB"/>
        </w:rPr>
      </w:pPr>
      <w:r w:rsidRPr="00E74C62">
        <w:rPr>
          <w:lang w:val="en-GB"/>
        </w:rPr>
        <w:t>Orio, A., Bergström, U., Florin, A.-B., Šics, I., and Casini, M. 2020. Long-term changes in spatial overlap between interacting cod and flounder in the Baltic Sea. Hydrobiologia, 847: 2541–2553.</w:t>
      </w:r>
    </w:p>
    <w:p w14:paraId="5ACFC155" w14:textId="77777777" w:rsidR="00E74C62" w:rsidRPr="00E74C62" w:rsidRDefault="00E74C62" w:rsidP="00E74C62">
      <w:pPr>
        <w:pStyle w:val="Bibliography"/>
        <w:rPr>
          <w:lang w:val="en-GB"/>
        </w:rPr>
      </w:pPr>
      <w:r w:rsidRPr="00E74C62">
        <w:rPr>
          <w:lang w:val="en-GB"/>
        </w:rPr>
        <w:t xml:space="preserve">Reusch, T. B. H., Dierking, J., Andersson, H. C., Bonsdorff, E., Carstensen, J., Casini, M., Czajkowski, M., </w:t>
      </w:r>
      <w:r w:rsidRPr="00E74C62">
        <w:rPr>
          <w:i/>
          <w:iCs/>
          <w:lang w:val="en-GB"/>
        </w:rPr>
        <w:t>et al.</w:t>
      </w:r>
      <w:r w:rsidRPr="00E74C62">
        <w:rPr>
          <w:lang w:val="en-GB"/>
        </w:rPr>
        <w:t xml:space="preserve"> 2018. The Baltic Sea as a time machine for the future coastal ocean. Science Advances, 4. American Association for the Advancement of Science. </w:t>
      </w:r>
      <w:r w:rsidRPr="00E74C62">
        <w:rPr>
          <w:lang w:val="en-GB"/>
        </w:rPr>
        <w:lastRenderedPageBreak/>
        <w:t>https://www.science.org/doi/abs/10.1126/sciadv.aar8195 (Accessed 1 September 2021).</w:t>
      </w:r>
    </w:p>
    <w:p w14:paraId="6F38AD92" w14:textId="77777777" w:rsidR="00E74C62" w:rsidRPr="00E74C62" w:rsidRDefault="00E74C62" w:rsidP="00E74C62">
      <w:pPr>
        <w:pStyle w:val="Bibliography"/>
        <w:rPr>
          <w:lang w:val="en-GB"/>
        </w:rPr>
      </w:pPr>
      <w:r w:rsidRPr="00E74C62">
        <w:rPr>
          <w:lang w:val="en-GB"/>
        </w:rPr>
        <w:t>Rue, H., Martino, S., and Chopin, N. 2009. Approximate Bayesian inference for latent Gaussian models by using integrated nested Laplace approximations. Journal of the Royal Statistical Society: Series B (Statistical Methodology), 71: 319–392.</w:t>
      </w:r>
    </w:p>
    <w:p w14:paraId="6C67B61E" w14:textId="77777777" w:rsidR="00E74C62" w:rsidRPr="00E74C62" w:rsidRDefault="00E74C62" w:rsidP="00E74C62">
      <w:pPr>
        <w:pStyle w:val="Bibliography"/>
        <w:rPr>
          <w:lang w:val="en-GB"/>
        </w:rPr>
      </w:pPr>
      <w:r w:rsidRPr="009F2722">
        <w:rPr>
          <w:lang w:val="sv-SE"/>
        </w:rPr>
        <w:t xml:space="preserve">Ryberg, M. P., Skov, P. V., Vendramin, N., Buchmann, K., Nielsen, A., and Behrens, J. W. 2020. </w:t>
      </w:r>
      <w:r w:rsidRPr="00E74C62">
        <w:rPr>
          <w:lang w:val="en-GB"/>
        </w:rPr>
        <w:t xml:space="preserve">Physiological condition of Eastern Baltic cod, </w:t>
      </w:r>
      <w:r w:rsidRPr="00E74C62">
        <w:rPr>
          <w:i/>
          <w:iCs/>
          <w:lang w:val="en-GB"/>
        </w:rPr>
        <w:t>Gadus morhua</w:t>
      </w:r>
      <w:r w:rsidRPr="00E74C62">
        <w:rPr>
          <w:lang w:val="en-GB"/>
        </w:rPr>
        <w:t>, infected with the parasitic nematode Contracaecum osculatum. Conservation Physiology, 8. Oxford Academic. https://academic.oup.com/conphys/article/8/1/coaa093/5909674 (Accessed 13 November 2020).</w:t>
      </w:r>
    </w:p>
    <w:p w14:paraId="61C2954E" w14:textId="77777777" w:rsidR="00E74C62" w:rsidRPr="00E74C62" w:rsidRDefault="00E74C62" w:rsidP="00E74C62">
      <w:pPr>
        <w:pStyle w:val="Bibliography"/>
        <w:rPr>
          <w:lang w:val="en-GB"/>
        </w:rPr>
      </w:pPr>
      <w:r w:rsidRPr="00E74C62">
        <w:rPr>
          <w:lang w:val="en-GB"/>
        </w:rPr>
        <w:t>Shono, H. 2008. Application of the Tweedie distribution to zero-catch data in CPUE analysis. Fisheries Research, 93: 154–162.</w:t>
      </w:r>
    </w:p>
    <w:p w14:paraId="00E6CDA5" w14:textId="77777777" w:rsidR="00E74C62" w:rsidRPr="00E74C62" w:rsidRDefault="00E74C62" w:rsidP="00E74C62">
      <w:pPr>
        <w:pStyle w:val="Bibliography"/>
        <w:rPr>
          <w:lang w:val="en-GB"/>
        </w:rPr>
      </w:pPr>
      <w:r w:rsidRPr="00E74C62">
        <w:rPr>
          <w:lang w:val="en-GB"/>
        </w:rPr>
        <w:t>Svedäng, H., and Hornborg, S. 2014. Selective fishing induces density-dependent growth. Nature Communications, 5: 4152.</w:t>
      </w:r>
    </w:p>
    <w:p w14:paraId="316BF388" w14:textId="77777777" w:rsidR="00E74C62" w:rsidRPr="00E74C62" w:rsidRDefault="00E74C62" w:rsidP="00E74C62">
      <w:pPr>
        <w:pStyle w:val="Bibliography"/>
        <w:rPr>
          <w:lang w:val="en-GB"/>
        </w:rPr>
      </w:pPr>
      <w:r w:rsidRPr="00E74C62">
        <w:rPr>
          <w:lang w:val="en-GB"/>
        </w:rPr>
        <w:t>Svedäng, H., Savchuk, O., Villnäs, A., Norkko, A., Gustafsson, B. G., Wikström, S. A., and Humborg, C. 2022. Re-thinking the “ecological envelope” of Eastern Baltic cod (</w:t>
      </w:r>
      <w:r w:rsidRPr="00E74C62">
        <w:rPr>
          <w:i/>
          <w:iCs/>
          <w:lang w:val="en-GB"/>
        </w:rPr>
        <w:t>Gadus morhua</w:t>
      </w:r>
      <w:r w:rsidRPr="00E74C62">
        <w:rPr>
          <w:lang w:val="en-GB"/>
        </w:rPr>
        <w:t>): conditions for productivity, reproduction, and feeding over time. ICES Journal of Marine Science: fsac017.</w:t>
      </w:r>
    </w:p>
    <w:p w14:paraId="156A71EA" w14:textId="77777777" w:rsidR="00E74C62" w:rsidRPr="00E74C62" w:rsidRDefault="00E74C62" w:rsidP="00E74C62">
      <w:pPr>
        <w:pStyle w:val="Bibliography"/>
        <w:rPr>
          <w:lang w:val="en-GB"/>
        </w:rPr>
      </w:pPr>
      <w:r w:rsidRPr="00E74C62">
        <w:rPr>
          <w:lang w:val="en-GB"/>
        </w:rPr>
        <w:t>Thorson, J. T. 2015. Spatio-temporal variation in fish condition is not consistently explained by density, temperature, or season for California Current groundfishes. Marine Ecology Progress Series, 526: 101–112.</w:t>
      </w:r>
    </w:p>
    <w:p w14:paraId="2FA0E441" w14:textId="77777777" w:rsidR="00E74C62" w:rsidRPr="00E74C62" w:rsidRDefault="00E74C62" w:rsidP="00E74C62">
      <w:pPr>
        <w:pStyle w:val="Bibliography"/>
        <w:rPr>
          <w:lang w:val="en-GB"/>
        </w:rPr>
      </w:pPr>
      <w:r w:rsidRPr="00E74C62">
        <w:rPr>
          <w:lang w:val="en-GB"/>
        </w:rPr>
        <w:t>Thorson, J. T., Shelton, A. O., Ward, E. J., and Skaug, H. J. 2015a. Geostatistical delta-generalized linear mixed models improve precision for estimated abundance indices for West Coast groundfishes. ICES Journal of Marine Science, 72: 1297–1310. Oxford Academic.</w:t>
      </w:r>
    </w:p>
    <w:p w14:paraId="4A616353" w14:textId="77777777" w:rsidR="00E74C62" w:rsidRPr="00E74C62" w:rsidRDefault="00E74C62" w:rsidP="00E74C62">
      <w:pPr>
        <w:pStyle w:val="Bibliography"/>
        <w:rPr>
          <w:lang w:val="en-GB"/>
        </w:rPr>
      </w:pPr>
      <w:r w:rsidRPr="00E74C62">
        <w:rPr>
          <w:lang w:val="en-GB"/>
        </w:rPr>
        <w:t>Thorson, J. T., Scheuerell, M. D., Shelton, A. O., See, K. E., Skaug, H. J., and Kristensen, K. 2015b. Spatial factor analysis: a new tool for estimating joint species distributions and correlations in species range. Methods in Ecology and Evolution, 6: 627–637. John Wiley &amp; Sons, Ltd.</w:t>
      </w:r>
    </w:p>
    <w:p w14:paraId="152C30D9" w14:textId="77777777" w:rsidR="00E74C62" w:rsidRPr="00E74C62" w:rsidRDefault="00E74C62" w:rsidP="00E74C62">
      <w:pPr>
        <w:pStyle w:val="Bibliography"/>
        <w:rPr>
          <w:lang w:val="en-GB"/>
        </w:rPr>
      </w:pPr>
      <w:r w:rsidRPr="00E74C62">
        <w:rPr>
          <w:lang w:val="en-GB"/>
        </w:rPr>
        <w:t xml:space="preserve">Tomczak, M. T., Müller-Karulis, B., Blenckner, T., Ehrnsten, E., Eero, M., Gustafsson, B., Norkko, A., </w:t>
      </w:r>
      <w:r w:rsidRPr="00E74C62">
        <w:rPr>
          <w:i/>
          <w:iCs/>
          <w:lang w:val="en-GB"/>
        </w:rPr>
        <w:t>et al.</w:t>
      </w:r>
      <w:r w:rsidRPr="00E74C62">
        <w:rPr>
          <w:lang w:val="en-GB"/>
        </w:rPr>
        <w:t xml:space="preserve"> 2022. Reference state, structure, regime shifts, and regulatory drivers in a coastal sea over the last century: The Central Baltic Sea case. Limnology and Oceanography, 67: S266–S284.</w:t>
      </w:r>
    </w:p>
    <w:p w14:paraId="5B5AADC7" w14:textId="77777777" w:rsidR="00E74C62" w:rsidRPr="00E74C62" w:rsidRDefault="00E74C62" w:rsidP="00E74C62">
      <w:pPr>
        <w:pStyle w:val="Bibliography"/>
        <w:rPr>
          <w:lang w:val="en-GB"/>
        </w:rPr>
      </w:pPr>
      <w:r w:rsidRPr="00E74C62">
        <w:rPr>
          <w:lang w:val="en-GB"/>
        </w:rPr>
        <w:t xml:space="preserve">Tweedie, M. C. 1984. An index which distinguishes between some important exponential families. </w:t>
      </w:r>
      <w:r w:rsidRPr="00E74C62">
        <w:rPr>
          <w:i/>
          <w:iCs/>
          <w:lang w:val="en-GB"/>
        </w:rPr>
        <w:t>In</w:t>
      </w:r>
      <w:r w:rsidRPr="00E74C62">
        <w:rPr>
          <w:lang w:val="en-GB"/>
        </w:rPr>
        <w:t xml:space="preserve"> Statistics: Applications and new directions: Proc. Indian statistical institute golden Jubilee International conference, pp. 579–604.</w:t>
      </w:r>
    </w:p>
    <w:p w14:paraId="40C986EE" w14:textId="77777777" w:rsidR="00E74C62" w:rsidRPr="00E74C62" w:rsidRDefault="00E74C62" w:rsidP="00E74C62">
      <w:pPr>
        <w:pStyle w:val="Bibliography"/>
        <w:rPr>
          <w:lang w:val="en-GB"/>
        </w:rPr>
      </w:pPr>
      <w:r w:rsidRPr="00E74C62">
        <w:rPr>
          <w:lang w:val="en-GB"/>
        </w:rPr>
        <w:t>Whittingham, M. J., Stephens, P. A., Bradbury, R. B., and Freckleton, R. P. 2006. Why do we still use stepwise modelling in ecology and behaviour? Journal of Animal Ecology, 75: 1182–1189.</w:t>
      </w:r>
    </w:p>
    <w:p w14:paraId="0E4A37EC" w14:textId="77777777" w:rsidR="00E74C62" w:rsidRPr="00E74C62" w:rsidRDefault="00E74C62" w:rsidP="00E74C62">
      <w:pPr>
        <w:pStyle w:val="Bibliography"/>
        <w:rPr>
          <w:lang w:val="en-GB"/>
        </w:rPr>
      </w:pPr>
      <w:r w:rsidRPr="00E74C62">
        <w:rPr>
          <w:lang w:val="en-GB"/>
        </w:rPr>
        <w:t xml:space="preserve">Wickham, H., Averick, M., Bryan, J., Chang, W., D’Agostino McGowan, L., François, R., Grolemund, G., </w:t>
      </w:r>
      <w:r w:rsidRPr="00E74C62">
        <w:rPr>
          <w:i/>
          <w:iCs/>
          <w:lang w:val="en-GB"/>
        </w:rPr>
        <w:t>et al.</w:t>
      </w:r>
      <w:r w:rsidRPr="00E74C62">
        <w:rPr>
          <w:lang w:val="en-GB"/>
        </w:rPr>
        <w:t xml:space="preserve"> 2019. Welcome to the tidyverse: 1686.</w:t>
      </w:r>
    </w:p>
    <w:p w14:paraId="2A4665D7" w14:textId="209E1390" w:rsidR="00EC6DA2" w:rsidRPr="00C038C3" w:rsidRDefault="007A29CF" w:rsidP="006E7C84">
      <w:pPr>
        <w:pStyle w:val="Bibliography"/>
      </w:pPr>
      <w:r>
        <w:rPr>
          <w:lang w:val="en-GB"/>
        </w:rPr>
        <w:fldChar w:fldCharType="end"/>
      </w:r>
      <w:r w:rsidR="00A63D61">
        <w:rPr>
          <w:lang w:val="en-GB"/>
        </w:rPr>
        <w:t xml:space="preserve"> </w:t>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11A88A3A" w14:textId="77777777" w:rsidR="008D3E90" w:rsidRDefault="008D3E90">
      <w:pPr>
        <w:spacing w:line="276" w:lineRule="auto"/>
        <w:rPr>
          <w:b/>
          <w:sz w:val="28"/>
          <w:szCs w:val="28"/>
        </w:rPr>
      </w:pPr>
      <w:r>
        <w:rPr>
          <w:b/>
          <w:sz w:val="28"/>
          <w:szCs w:val="28"/>
        </w:rPr>
        <w:br w:type="page"/>
      </w:r>
    </w:p>
    <w:p w14:paraId="6A50094E" w14:textId="6BBB75F1" w:rsidR="00E27003" w:rsidRPr="00C038C3" w:rsidRDefault="00E27003" w:rsidP="007A29CF">
      <w:pPr>
        <w:spacing w:line="276" w:lineRule="auto"/>
        <w:rPr>
          <w:b/>
          <w:sz w:val="28"/>
          <w:szCs w:val="28"/>
        </w:rPr>
      </w:pPr>
      <w:r w:rsidRPr="00C038C3">
        <w:rPr>
          <w:b/>
          <w:sz w:val="28"/>
          <w:szCs w:val="28"/>
        </w:rPr>
        <w:lastRenderedPageBreak/>
        <w:t>Figures</w:t>
      </w:r>
    </w:p>
    <w:p w14:paraId="3E374B31" w14:textId="251C3993" w:rsidR="004001AF" w:rsidRDefault="003E7468" w:rsidP="00685EE8">
      <w:pPr>
        <w:spacing w:line="480" w:lineRule="auto"/>
        <w:contextualSpacing/>
        <w:mirrorIndents/>
        <w:jc w:val="both"/>
        <w:rPr>
          <w:b/>
          <w:bCs/>
        </w:rPr>
      </w:pPr>
      <w:bookmarkStart w:id="5" w:name="_qea8h0e4kq36" w:colFirst="0" w:colLast="0"/>
      <w:bookmarkEnd w:id="5"/>
      <w:r>
        <w:rPr>
          <w:b/>
          <w:bCs/>
          <w:noProof/>
        </w:rPr>
        <w:drawing>
          <wp:inline distT="0" distB="0" distL="0" distR="0" wp14:anchorId="46D99006" wp14:editId="612999FB">
            <wp:extent cx="5733415" cy="57334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p>
    <w:p w14:paraId="56D4CE55" w14:textId="31C83EA6" w:rsidR="00E27003" w:rsidRPr="00685EE8" w:rsidRDefault="00E27003" w:rsidP="00685EE8">
      <w:pPr>
        <w:spacing w:line="480" w:lineRule="auto"/>
        <w:contextualSpacing/>
        <w:mirrorIndents/>
        <w:jc w:val="both"/>
      </w:pPr>
      <w:r w:rsidRPr="00685EE8">
        <w:rPr>
          <w:b/>
          <w:bCs/>
        </w:rPr>
        <w:t>Fig. 1.</w:t>
      </w:r>
      <w:r w:rsidRPr="00685EE8">
        <w:t xml:space="preserve"> A) </w:t>
      </w:r>
      <w:r w:rsidR="00FD3671" w:rsidRPr="00685EE8">
        <w:t>Density plots of condition data by year.</w:t>
      </w:r>
      <w:r w:rsidR="001D1D86">
        <w:t xml:space="preserve"> </w:t>
      </w:r>
      <w:r w:rsidR="001D1D86" w:rsidRPr="00685EE8">
        <w:t>B)</w:t>
      </w:r>
      <w:r w:rsidR="001D1D86">
        <w:t xml:space="preserve"> </w:t>
      </w:r>
      <w:r w:rsidR="001D1D86" w:rsidRPr="00685EE8">
        <w:t xml:space="preserve">Predicted Le Cren condition factor of cod over the period 1993-2019 in the Baltic Sea (total as well as by each ICES subdivisions), acquired by predicting from the spatiotemporal condition model over a grid with spatially varying covariates set to their true values (ICES rectangles with missing pelagic data were given the subdivision median when predicting but not fitting, see </w:t>
      </w:r>
      <w:r w:rsidR="001D1D86" w:rsidRPr="00685EE8">
        <w:rPr>
          <w:i/>
          <w:iCs/>
        </w:rPr>
        <w:t>SI Appendix</w:t>
      </w:r>
      <w:r w:rsidR="001D1D86" w:rsidRPr="00685EE8">
        <w:t xml:space="preserve">, Fig. </w:t>
      </w:r>
      <w:r w:rsidR="00CC500F" w:rsidRPr="00685EE8">
        <w:t>S2</w:t>
      </w:r>
      <w:r w:rsidR="00D32F1E">
        <w:t>3</w:t>
      </w:r>
      <w:r w:rsidR="001D1D86" w:rsidRPr="00685EE8">
        <w:t>). Vertical line</w:t>
      </w:r>
      <w:r w:rsidR="0081181D">
        <w:t xml:space="preserve"> segments</w:t>
      </w:r>
      <w:r w:rsidR="001D1D86" w:rsidRPr="00685EE8">
        <w:t xml:space="preserve"> depict 95% confidence interval</w:t>
      </w:r>
      <w:r w:rsidR="002675BA">
        <w:t>s</w:t>
      </w:r>
      <w:r w:rsidR="001D1D86" w:rsidRPr="00685EE8">
        <w:t xml:space="preserve">. </w:t>
      </w:r>
    </w:p>
    <w:p w14:paraId="5BE27DFF" w14:textId="22047428" w:rsidR="00266C34" w:rsidRDefault="00266C34" w:rsidP="00685EE8">
      <w:pPr>
        <w:spacing w:line="480" w:lineRule="auto"/>
        <w:contextualSpacing/>
        <w:mirrorIndents/>
        <w:jc w:val="both"/>
      </w:pPr>
    </w:p>
    <w:p w14:paraId="1FE8E8F7" w14:textId="06021154" w:rsidR="00F16DEE" w:rsidRDefault="00F16DEE" w:rsidP="00685EE8">
      <w:pPr>
        <w:spacing w:line="480" w:lineRule="auto"/>
        <w:contextualSpacing/>
        <w:mirrorIndents/>
        <w:jc w:val="both"/>
      </w:pPr>
    </w:p>
    <w:p w14:paraId="32E9FF0E" w14:textId="0D197E7F" w:rsidR="00043895" w:rsidRDefault="005D04BA" w:rsidP="00F73E4D">
      <w:pPr>
        <w:spacing w:line="480" w:lineRule="auto"/>
        <w:contextualSpacing/>
        <w:mirrorIndents/>
        <w:jc w:val="center"/>
      </w:pPr>
      <w:r>
        <w:rPr>
          <w:noProof/>
        </w:rPr>
        <w:lastRenderedPageBreak/>
        <w:drawing>
          <wp:inline distT="0" distB="0" distL="0" distR="0" wp14:anchorId="26169672" wp14:editId="51E8E1E6">
            <wp:extent cx="5732925" cy="4924697"/>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3">
                      <a:extLst>
                        <a:ext uri="{28A0092B-C50C-407E-A947-70E740481C1C}">
                          <a14:useLocalDpi xmlns:a14="http://schemas.microsoft.com/office/drawing/2010/main" val="0"/>
                        </a:ext>
                      </a:extLst>
                    </a:blip>
                    <a:srcRect t="7290" b="6808"/>
                    <a:stretch/>
                  </pic:blipFill>
                  <pic:spPr bwMode="auto">
                    <a:xfrm>
                      <a:off x="0" y="0"/>
                      <a:ext cx="5733415" cy="4925118"/>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1D94A507" w:rsidR="00E27003" w:rsidRPr="000C69E9" w:rsidRDefault="00E27003" w:rsidP="00685EE8">
      <w:pPr>
        <w:spacing w:line="480" w:lineRule="auto"/>
        <w:contextualSpacing/>
        <w:mirrorIndents/>
        <w:jc w:val="both"/>
        <w:rPr>
          <w:b/>
          <w:bCs/>
        </w:rPr>
      </w:pPr>
      <w:r w:rsidRPr="00C038C3">
        <w:rPr>
          <w:b/>
          <w:bCs/>
        </w:rPr>
        <w:t xml:space="preserve">Fig. </w:t>
      </w:r>
      <w:r w:rsidR="00F107A2">
        <w:rPr>
          <w:b/>
          <w:bCs/>
        </w:rPr>
        <w:t>2</w:t>
      </w:r>
      <w:r w:rsidRPr="00C038C3">
        <w:rPr>
          <w:b/>
          <w:bCs/>
        </w:rPr>
        <w:t xml:space="preserve">. </w:t>
      </w:r>
      <w:r w:rsidRPr="00C038C3">
        <w:t xml:space="preserve">Predicted </w:t>
      </w:r>
      <w:r w:rsidR="006E5502">
        <w:t xml:space="preserve">Le </w:t>
      </w:r>
      <w:proofErr w:type="spellStart"/>
      <w:r w:rsidR="006E5502">
        <w:t>Cren’s</w:t>
      </w:r>
      <w:proofErr w:type="spellEnd"/>
      <w:r w:rsidR="006E5502">
        <w:t xml:space="preserve"> </w:t>
      </w:r>
      <w:r w:rsidRPr="00C038C3">
        <w:t xml:space="preserve">condition </w:t>
      </w:r>
      <w:r w:rsidR="00E569E1">
        <w:t xml:space="preserve">factor </w:t>
      </w:r>
      <w:r w:rsidRPr="00C038C3">
        <w:t xml:space="preserve">with </w:t>
      </w:r>
      <w:r w:rsidR="00C40136">
        <w:t>spatially</w:t>
      </w:r>
      <w:r w:rsidR="0016065B">
        <w:t xml:space="preserve"> </w:t>
      </w:r>
      <w:r w:rsidR="00C40136">
        <w:t xml:space="preserve">varying </w:t>
      </w:r>
      <w:r w:rsidRPr="00C038C3">
        <w:t xml:space="preserve">covariates set to </w:t>
      </w:r>
      <w:r w:rsidR="00C40136">
        <w:t>their true values</w:t>
      </w:r>
      <w:r w:rsidR="004721C5">
        <w:t xml:space="preserve"> </w:t>
      </w:r>
      <w:r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r w:rsidR="00ED260F" w:rsidRPr="00832666">
        <w:t xml:space="preserve">, see </w:t>
      </w:r>
      <w:r w:rsidR="009C19A3" w:rsidRPr="00832666">
        <w:rPr>
          <w:i/>
          <w:iCs/>
          <w:color w:val="000000" w:themeColor="text1"/>
        </w:rPr>
        <w:t>SI Appendix</w:t>
      </w:r>
      <w:r w:rsidR="009C19A3" w:rsidRPr="00832666">
        <w:rPr>
          <w:color w:val="000000" w:themeColor="text1"/>
        </w:rPr>
        <w:t>, Fig. S</w:t>
      </w:r>
      <w:r w:rsidR="00AF5430" w:rsidRPr="00832666">
        <w:rPr>
          <w:color w:val="000000" w:themeColor="text1"/>
        </w:rPr>
        <w:t>2</w:t>
      </w:r>
      <w:r w:rsidR="009B3278">
        <w:rPr>
          <w:color w:val="000000" w:themeColor="text1"/>
        </w:rPr>
        <w:t>3</w:t>
      </w:r>
      <w:r w:rsidRPr="00832666">
        <w:t>)</w:t>
      </w:r>
      <w:r w:rsidR="004638BD" w:rsidRPr="00832666">
        <w:t xml:space="preserve">. </w:t>
      </w:r>
      <w:r w:rsidR="00275AE9" w:rsidRPr="00832666">
        <w:t>Included</w:t>
      </w:r>
      <w:r w:rsidR="000658DC" w:rsidRPr="00832666">
        <w:t xml:space="preserve"> in the plot are years </w:t>
      </w:r>
      <w:r w:rsidR="00F83784" w:rsidRPr="00832666">
        <w:rPr>
          <w:color w:val="000000" w:themeColor="text1"/>
        </w:rPr>
        <w:t>1994</w:t>
      </w:r>
      <w:r w:rsidRPr="00832666">
        <w:rPr>
          <w:color w:val="000000" w:themeColor="text1"/>
        </w:rPr>
        <w:t xml:space="preserve">, 2001, 2008, 2018. </w:t>
      </w:r>
      <w:r w:rsidR="00404484">
        <w:rPr>
          <w:color w:val="000000" w:themeColor="text1"/>
        </w:rPr>
        <w:t>Only grid cells with depths between 10</w:t>
      </w:r>
      <w:r w:rsidR="000B7757">
        <w:rPr>
          <w:color w:val="000000" w:themeColor="text1"/>
        </w:rPr>
        <w:t>m</w:t>
      </w:r>
      <w:r w:rsidR="00404484">
        <w:rPr>
          <w:color w:val="000000" w:themeColor="text1"/>
        </w:rPr>
        <w:t xml:space="preserve"> and 120</w:t>
      </w:r>
      <w:r w:rsidR="000B7757">
        <w:rPr>
          <w:color w:val="000000" w:themeColor="text1"/>
        </w:rPr>
        <w:t>m</w:t>
      </w:r>
      <w:r w:rsidR="00404484">
        <w:rPr>
          <w:color w:val="000000" w:themeColor="text1"/>
        </w:rPr>
        <w:t xml:space="preserve"> are included in the plot. </w:t>
      </w:r>
      <w:r w:rsidRPr="00832666">
        <w:rPr>
          <w:color w:val="000000" w:themeColor="text1"/>
        </w:rPr>
        <w:t xml:space="preserve">For all years in the series, see </w:t>
      </w:r>
      <w:r w:rsidRPr="00832666">
        <w:rPr>
          <w:i/>
          <w:iCs/>
          <w:color w:val="000000" w:themeColor="text1"/>
        </w:rPr>
        <w:t>SI Appendix</w:t>
      </w:r>
      <w:r w:rsidRPr="00832666">
        <w:rPr>
          <w:color w:val="000000" w:themeColor="text1"/>
        </w:rPr>
        <w:t>, Fig. S</w:t>
      </w:r>
      <w:r w:rsidR="00871EF3" w:rsidRPr="00832666">
        <w:rPr>
          <w:color w:val="000000" w:themeColor="text1"/>
        </w:rPr>
        <w:t>9</w:t>
      </w:r>
      <w:r w:rsidRPr="00832666">
        <w:t>.</w:t>
      </w:r>
    </w:p>
    <w:p w14:paraId="291FAC9C" w14:textId="2E78A1F3" w:rsidR="006B13F6" w:rsidRDefault="006B13F6" w:rsidP="00685EE8">
      <w:pPr>
        <w:spacing w:line="480" w:lineRule="auto"/>
        <w:contextualSpacing/>
        <w:mirrorIndents/>
        <w:jc w:val="both"/>
      </w:pPr>
    </w:p>
    <w:p w14:paraId="0437641C" w14:textId="57870E0A" w:rsidR="00043895" w:rsidRDefault="00043895" w:rsidP="00F73E4D">
      <w:pPr>
        <w:spacing w:line="480" w:lineRule="auto"/>
        <w:contextualSpacing/>
        <w:jc w:val="center"/>
      </w:pPr>
    </w:p>
    <w:p w14:paraId="73327636" w14:textId="496F15F9" w:rsidR="005D04BA" w:rsidRDefault="005D04BA" w:rsidP="00F73E4D">
      <w:pPr>
        <w:spacing w:line="480" w:lineRule="auto"/>
        <w:contextualSpacing/>
        <w:jc w:val="center"/>
      </w:pPr>
    </w:p>
    <w:p w14:paraId="45AAC7A0" w14:textId="2A68C669" w:rsidR="005D04BA" w:rsidRDefault="005D04BA" w:rsidP="00F73E4D">
      <w:pPr>
        <w:spacing w:line="480" w:lineRule="auto"/>
        <w:contextualSpacing/>
        <w:jc w:val="center"/>
      </w:pPr>
    </w:p>
    <w:p w14:paraId="10906F88" w14:textId="67B1A698" w:rsidR="005D04BA" w:rsidRDefault="005D04BA" w:rsidP="00F73E4D">
      <w:pPr>
        <w:spacing w:line="480" w:lineRule="auto"/>
        <w:contextualSpacing/>
        <w:jc w:val="center"/>
      </w:pPr>
    </w:p>
    <w:p w14:paraId="2550F3C8" w14:textId="48AAAB59" w:rsidR="005D04BA" w:rsidRDefault="005D04BA" w:rsidP="00F73E4D">
      <w:pPr>
        <w:spacing w:line="480" w:lineRule="auto"/>
        <w:contextualSpacing/>
        <w:jc w:val="center"/>
      </w:pPr>
    </w:p>
    <w:p w14:paraId="567C4295" w14:textId="10C8DD86" w:rsidR="005D04BA" w:rsidRDefault="00750540" w:rsidP="00F73E4D">
      <w:pPr>
        <w:spacing w:line="480" w:lineRule="auto"/>
        <w:contextualSpacing/>
        <w:jc w:val="center"/>
      </w:pPr>
      <w:r>
        <w:rPr>
          <w:noProof/>
        </w:rPr>
        <w:lastRenderedPageBreak/>
        <w:drawing>
          <wp:inline distT="0" distB="0" distL="0" distR="0" wp14:anchorId="04E71CC6" wp14:editId="2B24A59A">
            <wp:extent cx="5732944" cy="5446758"/>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4">
                      <a:extLst>
                        <a:ext uri="{28A0092B-C50C-407E-A947-70E740481C1C}">
                          <a14:useLocalDpi xmlns:a14="http://schemas.microsoft.com/office/drawing/2010/main" val="0"/>
                        </a:ext>
                      </a:extLst>
                    </a:blip>
                    <a:srcRect t="1366" b="3626"/>
                    <a:stretch/>
                  </pic:blipFill>
                  <pic:spPr bwMode="auto">
                    <a:xfrm>
                      <a:off x="0" y="0"/>
                      <a:ext cx="5733415" cy="5447206"/>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4C7C8887" w:rsidR="00E27003" w:rsidRPr="00C038C3" w:rsidRDefault="00E27003" w:rsidP="00685EE8">
      <w:pPr>
        <w:spacing w:line="480" w:lineRule="auto"/>
        <w:contextualSpacing/>
        <w:mirrorIndents/>
        <w:jc w:val="both"/>
      </w:pPr>
      <w:r w:rsidRPr="00FA7014">
        <w:rPr>
          <w:b/>
          <w:bCs/>
        </w:rPr>
        <w:t>Fig. 3.</w:t>
      </w:r>
      <w:r w:rsidRPr="00FA7014">
        <w:t xml:space="preserve"> Mean and 95% confidence interval of standardized coefficients </w:t>
      </w:r>
      <w:r w:rsidR="008153B2">
        <w:t xml:space="preserve">(effect sizes) for covariates </w:t>
      </w:r>
      <w:r w:rsidRPr="00FA7014">
        <w:t>and spatial and spatiotemporal standard deviation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FA7014">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FA7014">
        <w:t xml:space="preserve">, respectively) in the condition model. The subscript </w:t>
      </w:r>
      <w:r w:rsidRPr="001377EE">
        <w:t>haul</w:t>
      </w:r>
      <w:r w:rsidRPr="00FA7014">
        <w:t xml:space="preserve"> refers to covariate</w:t>
      </w:r>
      <w:r w:rsidR="00BF29A5">
        <w:t>s</w:t>
      </w:r>
      <w:r w:rsidRPr="00FA7014">
        <w:t xml:space="preserve"> estimated at the location of the haul, </w:t>
      </w:r>
      <w:r w:rsidRPr="002804A2">
        <w:t>rec</w:t>
      </w:r>
      <w:r w:rsidRPr="00FA7014">
        <w:t xml:space="preserve"> refers to covariate</w:t>
      </w:r>
      <w:r w:rsidR="00D75BA7">
        <w:t>s</w:t>
      </w:r>
      <w:r w:rsidRPr="00FA7014">
        <w:t xml:space="preserve"> </w:t>
      </w:r>
      <w:r w:rsidR="00091ECF">
        <w:t>at the</w:t>
      </w:r>
      <w:r w:rsidRPr="00FA7014">
        <w:t xml:space="preserve"> ICES statistical rectangle and </w:t>
      </w:r>
      <w:r w:rsidRPr="007E7FE5">
        <w:t>s</w:t>
      </w:r>
      <w:r w:rsidR="00ED1195" w:rsidRPr="007E7FE5">
        <w:t>ub</w:t>
      </w:r>
      <w:r w:rsidRPr="00FA7014">
        <w:t xml:space="preserve"> refers to covariate</w:t>
      </w:r>
      <w:r w:rsidR="00D75BA7">
        <w:t>s</w:t>
      </w:r>
      <w:r w:rsidRPr="00FA7014">
        <w:t xml:space="preserve"> over </w:t>
      </w:r>
      <w:r w:rsidRPr="00FA7014">
        <w:rPr>
          <w:color w:val="000000" w:themeColor="text1"/>
        </w:rPr>
        <w:t>ICES subdivision</w:t>
      </w:r>
      <w:r w:rsidR="0081181D">
        <w:rPr>
          <w:color w:val="000000" w:themeColor="text1"/>
        </w:rPr>
        <w:t>s</w:t>
      </w:r>
      <w:r w:rsidRPr="00FA7014">
        <w:rPr>
          <w:color w:val="000000" w:themeColor="text1"/>
        </w:rPr>
        <w:t xml:space="preserve">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60380CBA" w14:textId="68247242" w:rsidR="00CF4EA9" w:rsidRDefault="00CF4EA9" w:rsidP="00685EE8">
      <w:pPr>
        <w:spacing w:line="480" w:lineRule="auto"/>
        <w:contextualSpacing/>
        <w:mirrorIndents/>
        <w:jc w:val="both"/>
        <w:rPr>
          <w:noProof/>
          <w:lang w:val="sv-SE" w:eastAsia="sv-SE"/>
        </w:rPr>
      </w:pPr>
    </w:p>
    <w:p w14:paraId="59402DF5" w14:textId="6833DF39" w:rsidR="00F73E4D" w:rsidRDefault="00F73E4D" w:rsidP="00685EE8">
      <w:pPr>
        <w:spacing w:line="480" w:lineRule="auto"/>
        <w:contextualSpacing/>
        <w:mirrorIndents/>
        <w:jc w:val="both"/>
        <w:rPr>
          <w:noProof/>
          <w:lang w:val="sv-SE" w:eastAsia="sv-SE"/>
        </w:rPr>
      </w:pPr>
    </w:p>
    <w:p w14:paraId="290789F1" w14:textId="1C8D7C79" w:rsidR="00F73E4D" w:rsidRDefault="00F73E4D" w:rsidP="00685EE8">
      <w:pPr>
        <w:spacing w:line="480" w:lineRule="auto"/>
        <w:contextualSpacing/>
        <w:mirrorIndents/>
        <w:jc w:val="both"/>
      </w:pPr>
    </w:p>
    <w:p w14:paraId="7AECEB05" w14:textId="6EC4D17D" w:rsidR="007015ED" w:rsidRDefault="007015ED" w:rsidP="00685EE8">
      <w:pPr>
        <w:spacing w:line="480" w:lineRule="auto"/>
        <w:contextualSpacing/>
        <w:mirrorIndents/>
        <w:jc w:val="both"/>
      </w:pPr>
    </w:p>
    <w:p w14:paraId="0FA58C85" w14:textId="58E23701" w:rsidR="007015ED" w:rsidRPr="00C038C3" w:rsidRDefault="007343CF" w:rsidP="00685EE8">
      <w:pPr>
        <w:spacing w:line="480" w:lineRule="auto"/>
        <w:contextualSpacing/>
        <w:mirrorIndents/>
        <w:jc w:val="both"/>
      </w:pPr>
      <w:r>
        <w:rPr>
          <w:noProof/>
        </w:rPr>
        <w:lastRenderedPageBreak/>
        <w:drawing>
          <wp:inline distT="0" distB="0" distL="0" distR="0" wp14:anchorId="796502B1" wp14:editId="5F17D7A2">
            <wp:extent cx="5733415" cy="57334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p>
    <w:p w14:paraId="1642A234" w14:textId="26BDCD26" w:rsidR="00E27003" w:rsidRPr="00C038C3" w:rsidRDefault="00E27003" w:rsidP="00685EE8">
      <w:pPr>
        <w:spacing w:line="480" w:lineRule="auto"/>
        <w:contextualSpacing/>
        <w:mirrorIndents/>
        <w:jc w:val="both"/>
        <w:rPr>
          <w:b/>
          <w:bCs/>
          <w:color w:val="000000" w:themeColor="text1"/>
        </w:rPr>
      </w:pPr>
      <w:r w:rsidRPr="00C038C3">
        <w:rPr>
          <w:b/>
          <w:bCs/>
        </w:rPr>
        <w:t>Fig. 4.</w:t>
      </w:r>
      <w:r w:rsidRPr="00C038C3">
        <w:t xml:space="preserve"> A) Predicted biomass from the spatiotemporal </w:t>
      </w:r>
      <w:r w:rsidR="007E0A73">
        <w:t>density</w:t>
      </w:r>
      <w:r w:rsidR="007E0A73" w:rsidRPr="00C038C3">
        <w:t xml:space="preserve"> </w:t>
      </w:r>
      <w:r w:rsidRPr="002619B3">
        <w:t xml:space="preserve">model </w:t>
      </w:r>
      <w:r w:rsidR="00075CAC" w:rsidRPr="002619B3">
        <w:t>by</w:t>
      </w:r>
      <w:r w:rsidR="00075CAC">
        <w:t xml:space="preserve"> </w:t>
      </w:r>
      <w:r w:rsidR="008075A3">
        <w:t xml:space="preserve">ICES </w:t>
      </w:r>
      <w:r w:rsidR="00811D5B">
        <w:t>subdivision</w:t>
      </w:r>
      <w:r w:rsidRPr="00C038C3">
        <w:t xml:space="preserve"> (B)</w:t>
      </w:r>
      <w:r w:rsidR="00075CAC">
        <w:t xml:space="preserve"> and total across </w:t>
      </w:r>
      <w:r w:rsidR="00922EEF">
        <w:t xml:space="preserve">all </w:t>
      </w:r>
      <w:r w:rsidR="00811D5B">
        <w:t>subdivision</w:t>
      </w:r>
      <w:r w:rsidR="00473F7D">
        <w:t>s.</w:t>
      </w:r>
      <w:r w:rsidRPr="00C038C3">
        <w:t xml:space="preserve"> </w:t>
      </w:r>
      <w:r w:rsidR="00064740">
        <w:t xml:space="preserve">C) </w:t>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w:t>
      </w:r>
      <w:r w:rsidR="006014BF">
        <w:t>4</w:t>
      </w:r>
      <w:r w:rsidRPr="00C038C3">
        <w:t xml:space="preserve"> and 201</w:t>
      </w:r>
      <w:r w:rsidR="005F1604">
        <w:t>8</w:t>
      </w:r>
      <w:r w:rsidR="00821864">
        <w:t>)</w:t>
      </w:r>
      <w:r w:rsidR="00F47DD0">
        <w:t>. F</w:t>
      </w:r>
      <w:r w:rsidRPr="00C038C3">
        <w:t xml:space="preserve">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603EC5">
        <w:rPr>
          <w:color w:val="000000" w:themeColor="text1"/>
        </w:rPr>
        <w:t>7</w:t>
      </w:r>
      <w:r w:rsidRPr="00C038C3">
        <w:rPr>
          <w:color w:val="000000" w:themeColor="text1"/>
        </w:rPr>
        <w:t>.</w:t>
      </w:r>
      <w:r w:rsidR="0022045E">
        <w:rPr>
          <w:color w:val="000000" w:themeColor="text1"/>
        </w:rPr>
        <w:t xml:space="preserve"> Only grid cells with depths between 10 and 120 are included in the plot.</w:t>
      </w:r>
    </w:p>
    <w:p w14:paraId="155570F2" w14:textId="77777777" w:rsidR="00E27003" w:rsidRPr="00C038C3" w:rsidRDefault="00E27003" w:rsidP="00685EE8">
      <w:pPr>
        <w:spacing w:line="480" w:lineRule="auto"/>
        <w:contextualSpacing/>
        <w:mirrorIndents/>
        <w:jc w:val="both"/>
      </w:pPr>
    </w:p>
    <w:p w14:paraId="09DAB568" w14:textId="77777777" w:rsidR="00E27003" w:rsidRPr="00C038C3" w:rsidRDefault="00E27003" w:rsidP="00685EE8">
      <w:pPr>
        <w:spacing w:line="480" w:lineRule="auto"/>
        <w:contextualSpacing/>
        <w:mirrorIndents/>
        <w:jc w:val="both"/>
      </w:pPr>
    </w:p>
    <w:p w14:paraId="266E00D1" w14:textId="77777777" w:rsidR="00E27003" w:rsidRPr="00C038C3" w:rsidRDefault="00E27003" w:rsidP="00685EE8">
      <w:pPr>
        <w:spacing w:line="480" w:lineRule="auto"/>
        <w:contextualSpacing/>
        <w:mirrorIndents/>
        <w:jc w:val="both"/>
      </w:pPr>
    </w:p>
    <w:p w14:paraId="652227F1" w14:textId="562697E1" w:rsidR="00E27003" w:rsidRPr="0022045E" w:rsidRDefault="00E27003" w:rsidP="00685EE8">
      <w:pPr>
        <w:spacing w:line="480" w:lineRule="auto"/>
        <w:contextualSpacing/>
        <w:mirrorIndents/>
        <w:jc w:val="both"/>
      </w:pPr>
    </w:p>
    <w:p w14:paraId="1E93C7B4" w14:textId="482F2811" w:rsidR="002558CF" w:rsidRPr="0022045E" w:rsidRDefault="004B3987" w:rsidP="00685EE8">
      <w:pPr>
        <w:spacing w:line="480" w:lineRule="auto"/>
        <w:contextualSpacing/>
        <w:mirrorIndents/>
        <w:jc w:val="both"/>
      </w:pPr>
      <w:r>
        <w:rPr>
          <w:noProof/>
        </w:rPr>
        <w:lastRenderedPageBreak/>
        <w:drawing>
          <wp:inline distT="0" distB="0" distL="0" distR="0" wp14:anchorId="5420FA3A" wp14:editId="2BA812BB">
            <wp:extent cx="5733415" cy="57334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p>
    <w:p w14:paraId="176B450A" w14:textId="295643B3" w:rsidR="00E27003" w:rsidRPr="00C038C3" w:rsidRDefault="00E27003" w:rsidP="00685EE8">
      <w:pPr>
        <w:spacing w:line="480" w:lineRule="auto"/>
        <w:contextualSpacing/>
        <w:mirrorIndents/>
        <w:jc w:val="both"/>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r w:rsidR="004A5A14">
        <w:t xml:space="preserve">and </w:t>
      </w:r>
      <w:r w:rsidR="000D7625">
        <w:t>(B)</w:t>
      </w:r>
      <w:r w:rsidR="000D7625" w:rsidDel="000D7625">
        <w:t xml:space="preserve"> </w:t>
      </w:r>
      <w:r w:rsidR="004A5A14">
        <w:t>oxygen concentration</w:t>
      </w:r>
      <w:r w:rsidR="00700A1A">
        <w:t xml:space="preserve"> (exemplified using year </w:t>
      </w:r>
      <w:r w:rsidR="00E34669">
        <w:t>2006</w:t>
      </w:r>
      <w:r w:rsidR="00CC1AC2">
        <w:t>)</w:t>
      </w:r>
      <w:r w:rsidR="00171033">
        <w:t xml:space="preserve"> </w:t>
      </w:r>
      <w:r w:rsidR="004A5A14">
        <w:t xml:space="preserve">in </w:t>
      </w:r>
      <w:r w:rsidRPr="00C038C3">
        <w:t>the study area</w:t>
      </w:r>
      <w:r w:rsidR="00EE31EF">
        <w:t xml:space="preserve">. Panels </w:t>
      </w:r>
      <w:r w:rsidR="00771EAE">
        <w:t>(</w:t>
      </w:r>
      <w:r w:rsidR="00EE31EF">
        <w:t>C</w:t>
      </w:r>
      <w:r w:rsidR="00771EAE">
        <w:t>)</w:t>
      </w:r>
      <w:r w:rsidR="00EE31EF">
        <w:t xml:space="preserve"> and </w:t>
      </w:r>
      <w:r w:rsidR="00771EAE">
        <w:t>(</w:t>
      </w:r>
      <w:r w:rsidR="00EE31EF">
        <w:t xml:space="preserve">D) illustrate </w:t>
      </w:r>
      <w:r w:rsidR="006B7B27">
        <w:t xml:space="preserve">depth and oxygen </w:t>
      </w:r>
      <w:r w:rsidR="005F4D93" w:rsidRPr="00C038C3">
        <w:t>weighted by predicted cod density</w:t>
      </w:r>
      <w:r w:rsidR="00836C89">
        <w:t>, respectively</w:t>
      </w:r>
      <w:r w:rsidR="005F4D93">
        <w:t xml:space="preserve">. </w:t>
      </w:r>
      <w:r w:rsidR="00CD5917">
        <w:t>Colors</w:t>
      </w:r>
      <w:r w:rsidR="00F469BE">
        <w:t xml:space="preserve"> indicate </w:t>
      </w:r>
      <w:r w:rsidR="00FD373D">
        <w:t xml:space="preserve">biomass-weighted </w:t>
      </w:r>
      <w:r w:rsidR="00F469BE">
        <w:t xml:space="preserve">quantiles </w:t>
      </w:r>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w:t>
      </w:r>
      <w:r w:rsidR="00FD373D">
        <w:t>, as well as the un-weighted average</w:t>
      </w:r>
      <w:r w:rsidR="00585288">
        <w:t xml:space="preserve"> (green dashed line)</w:t>
      </w:r>
      <w:r w:rsidR="00FD373D">
        <w:t xml:space="preserve"> at depths corresponding to the average interquartile range (29–61</w:t>
      </w:r>
      <w:r w:rsidR="00163B22">
        <w:t xml:space="preserve"> </w:t>
      </w:r>
      <w:r w:rsidR="008A7921">
        <w:t>m)</w:t>
      </w:r>
      <w:r w:rsidR="00035277">
        <w:t xml:space="preserve">. </w:t>
      </w:r>
      <w:r w:rsidR="000128DF">
        <w:t>L</w:t>
      </w:r>
      <w:r w:rsidR="001233D5">
        <w:t>ines depict</w:t>
      </w:r>
      <w:r w:rsidR="003369CD">
        <w:t xml:space="preserve"> </w:t>
      </w:r>
      <w:r w:rsidR="00ED46ED">
        <w:t>generalized additive model (</w:t>
      </w:r>
      <w:r w:rsidR="00DC7DB1">
        <w:t>GAM</w:t>
      </w:r>
      <w:r w:rsidR="00ED46ED">
        <w:t>)</w:t>
      </w:r>
      <w:r w:rsidR="00DC7DB1">
        <w:t xml:space="preserve"> </w:t>
      </w:r>
      <w:r w:rsidR="00011406">
        <w:t xml:space="preserve">fits </w:t>
      </w:r>
      <w:r w:rsidR="00D41543">
        <w:t>(</w:t>
      </w:r>
      <m:oMath>
        <m:r>
          <w:rPr>
            <w:rFonts w:ascii="Cambria Math" w:hAnsi="Cambria Math"/>
          </w:rPr>
          <m:t>k</m:t>
        </m:r>
      </m:oMath>
      <w:r w:rsidR="00D41543">
        <w:t>=4)</w:t>
      </w:r>
      <w:r w:rsidRPr="00C038C3">
        <w:t>.</w:t>
      </w:r>
    </w:p>
    <w:sectPr w:rsidR="00E27003" w:rsidRPr="00C038C3" w:rsidSect="00B127D1">
      <w:footerReference w:type="even" r:id="rId17"/>
      <w:footerReference w:type="default" r:id="rId18"/>
      <w:pgSz w:w="11909" w:h="16834"/>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E5AD48" w14:textId="77777777" w:rsidR="00643C0A" w:rsidRDefault="00643C0A">
      <w:r>
        <w:separator/>
      </w:r>
    </w:p>
  </w:endnote>
  <w:endnote w:type="continuationSeparator" w:id="0">
    <w:p w14:paraId="2F0BC8AC" w14:textId="77777777" w:rsidR="00643C0A" w:rsidRDefault="00643C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Content>
      <w:p w14:paraId="4416EED2" w14:textId="01372C62" w:rsidR="00DF352F" w:rsidRDefault="00DF352F"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DF352F" w:rsidRDefault="00DF352F"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Content>
      <w:p w14:paraId="0F03278A" w14:textId="026C78D9" w:rsidR="00DF352F" w:rsidRDefault="00DF352F"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414F8">
          <w:rPr>
            <w:rStyle w:val="PageNumber"/>
            <w:noProof/>
          </w:rPr>
          <w:t>26</w:t>
        </w:r>
        <w:r>
          <w:rPr>
            <w:rStyle w:val="PageNumber"/>
          </w:rPr>
          <w:fldChar w:fldCharType="end"/>
        </w:r>
      </w:p>
    </w:sdtContent>
  </w:sdt>
  <w:p w14:paraId="372B30FD" w14:textId="77777777" w:rsidR="00DF352F" w:rsidRDefault="00DF352F"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27E2D7" w14:textId="77777777" w:rsidR="00643C0A" w:rsidRDefault="00643C0A">
      <w:r>
        <w:separator/>
      </w:r>
    </w:p>
  </w:footnote>
  <w:footnote w:type="continuationSeparator" w:id="0">
    <w:p w14:paraId="2FCE9350" w14:textId="77777777" w:rsidR="00643C0A" w:rsidRDefault="00643C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54983769">
    <w:abstractNumId w:val="0"/>
  </w:num>
  <w:num w:numId="2" w16cid:durableId="1852376563">
    <w:abstractNumId w:val="1"/>
  </w:num>
  <w:num w:numId="3" w16cid:durableId="949042886">
    <w:abstractNumId w:val="3"/>
  </w:num>
  <w:num w:numId="4" w16cid:durableId="977876223">
    <w:abstractNumId w:val="5"/>
  </w:num>
  <w:num w:numId="5" w16cid:durableId="267781843">
    <w:abstractNumId w:val="2"/>
  </w:num>
  <w:num w:numId="6" w16cid:durableId="184111620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DC4"/>
    <w:rsid w:val="00000F15"/>
    <w:rsid w:val="00000FA4"/>
    <w:rsid w:val="000010F6"/>
    <w:rsid w:val="00001197"/>
    <w:rsid w:val="000011B1"/>
    <w:rsid w:val="000015AF"/>
    <w:rsid w:val="00001814"/>
    <w:rsid w:val="00001B72"/>
    <w:rsid w:val="000021F5"/>
    <w:rsid w:val="00002952"/>
    <w:rsid w:val="00002C91"/>
    <w:rsid w:val="00002D18"/>
    <w:rsid w:val="000034E8"/>
    <w:rsid w:val="000037C9"/>
    <w:rsid w:val="00003878"/>
    <w:rsid w:val="0000397F"/>
    <w:rsid w:val="00003A53"/>
    <w:rsid w:val="00003C6E"/>
    <w:rsid w:val="00003D0E"/>
    <w:rsid w:val="000049AF"/>
    <w:rsid w:val="00004A35"/>
    <w:rsid w:val="00004C2D"/>
    <w:rsid w:val="00004D21"/>
    <w:rsid w:val="00004EEB"/>
    <w:rsid w:val="00004FA3"/>
    <w:rsid w:val="000050FB"/>
    <w:rsid w:val="0000553A"/>
    <w:rsid w:val="000057B2"/>
    <w:rsid w:val="00006036"/>
    <w:rsid w:val="000060BF"/>
    <w:rsid w:val="0000613F"/>
    <w:rsid w:val="0000626A"/>
    <w:rsid w:val="0000664D"/>
    <w:rsid w:val="0000676B"/>
    <w:rsid w:val="00006B8C"/>
    <w:rsid w:val="00006BF1"/>
    <w:rsid w:val="00006E7C"/>
    <w:rsid w:val="00006F51"/>
    <w:rsid w:val="0000701A"/>
    <w:rsid w:val="000071B7"/>
    <w:rsid w:val="00007320"/>
    <w:rsid w:val="0000738D"/>
    <w:rsid w:val="000074CC"/>
    <w:rsid w:val="00007708"/>
    <w:rsid w:val="000077AD"/>
    <w:rsid w:val="00007CA0"/>
    <w:rsid w:val="00007DBA"/>
    <w:rsid w:val="00010035"/>
    <w:rsid w:val="00010112"/>
    <w:rsid w:val="0001031E"/>
    <w:rsid w:val="000103DF"/>
    <w:rsid w:val="000106BD"/>
    <w:rsid w:val="000107D4"/>
    <w:rsid w:val="00010A44"/>
    <w:rsid w:val="00010DBE"/>
    <w:rsid w:val="00010F63"/>
    <w:rsid w:val="00011406"/>
    <w:rsid w:val="0001160E"/>
    <w:rsid w:val="000118B5"/>
    <w:rsid w:val="00011BFF"/>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764"/>
    <w:rsid w:val="00013F94"/>
    <w:rsid w:val="00014067"/>
    <w:rsid w:val="0001423C"/>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3B9"/>
    <w:rsid w:val="00020881"/>
    <w:rsid w:val="00020C16"/>
    <w:rsid w:val="00020CC9"/>
    <w:rsid w:val="00020DF3"/>
    <w:rsid w:val="00020FD6"/>
    <w:rsid w:val="000212D6"/>
    <w:rsid w:val="0002138D"/>
    <w:rsid w:val="0002171F"/>
    <w:rsid w:val="00021841"/>
    <w:rsid w:val="000218C5"/>
    <w:rsid w:val="00021A59"/>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3FA9"/>
    <w:rsid w:val="00024151"/>
    <w:rsid w:val="0002450A"/>
    <w:rsid w:val="000246B6"/>
    <w:rsid w:val="000249F9"/>
    <w:rsid w:val="0002516D"/>
    <w:rsid w:val="00025230"/>
    <w:rsid w:val="000253EA"/>
    <w:rsid w:val="00025514"/>
    <w:rsid w:val="00025947"/>
    <w:rsid w:val="00025CC1"/>
    <w:rsid w:val="00026028"/>
    <w:rsid w:val="00026233"/>
    <w:rsid w:val="0002668B"/>
    <w:rsid w:val="00026788"/>
    <w:rsid w:val="0002725E"/>
    <w:rsid w:val="00027315"/>
    <w:rsid w:val="000274D2"/>
    <w:rsid w:val="00027555"/>
    <w:rsid w:val="00027622"/>
    <w:rsid w:val="0002762F"/>
    <w:rsid w:val="000277C0"/>
    <w:rsid w:val="00027CD7"/>
    <w:rsid w:val="00027D28"/>
    <w:rsid w:val="00027D99"/>
    <w:rsid w:val="00027F42"/>
    <w:rsid w:val="0003001F"/>
    <w:rsid w:val="00030293"/>
    <w:rsid w:val="00030768"/>
    <w:rsid w:val="0003088F"/>
    <w:rsid w:val="000308F2"/>
    <w:rsid w:val="00030B47"/>
    <w:rsid w:val="00030E55"/>
    <w:rsid w:val="0003104A"/>
    <w:rsid w:val="0003113B"/>
    <w:rsid w:val="000311BE"/>
    <w:rsid w:val="000312F2"/>
    <w:rsid w:val="00031335"/>
    <w:rsid w:val="0003139B"/>
    <w:rsid w:val="000313BE"/>
    <w:rsid w:val="000314C8"/>
    <w:rsid w:val="000315B3"/>
    <w:rsid w:val="000317D9"/>
    <w:rsid w:val="00031926"/>
    <w:rsid w:val="00031ABF"/>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6F48"/>
    <w:rsid w:val="0003712A"/>
    <w:rsid w:val="00037232"/>
    <w:rsid w:val="00037237"/>
    <w:rsid w:val="0003768E"/>
    <w:rsid w:val="00037863"/>
    <w:rsid w:val="00037AD4"/>
    <w:rsid w:val="00037CA4"/>
    <w:rsid w:val="00040390"/>
    <w:rsid w:val="000407DE"/>
    <w:rsid w:val="00040AE5"/>
    <w:rsid w:val="00040C51"/>
    <w:rsid w:val="000411D5"/>
    <w:rsid w:val="0004143F"/>
    <w:rsid w:val="000418A7"/>
    <w:rsid w:val="0004190F"/>
    <w:rsid w:val="00041AFA"/>
    <w:rsid w:val="00041D90"/>
    <w:rsid w:val="00042136"/>
    <w:rsid w:val="000425B0"/>
    <w:rsid w:val="000428C4"/>
    <w:rsid w:val="00042EEC"/>
    <w:rsid w:val="000430DE"/>
    <w:rsid w:val="0004344F"/>
    <w:rsid w:val="00043895"/>
    <w:rsid w:val="00043AB2"/>
    <w:rsid w:val="00043E33"/>
    <w:rsid w:val="0004486B"/>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154"/>
    <w:rsid w:val="00047928"/>
    <w:rsid w:val="00050079"/>
    <w:rsid w:val="00050296"/>
    <w:rsid w:val="00050478"/>
    <w:rsid w:val="0005098C"/>
    <w:rsid w:val="000509DC"/>
    <w:rsid w:val="00050C06"/>
    <w:rsid w:val="00050E37"/>
    <w:rsid w:val="00050F90"/>
    <w:rsid w:val="00051B1A"/>
    <w:rsid w:val="00051D42"/>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2"/>
    <w:rsid w:val="0006043D"/>
    <w:rsid w:val="00060B00"/>
    <w:rsid w:val="00061358"/>
    <w:rsid w:val="00061C52"/>
    <w:rsid w:val="00061E38"/>
    <w:rsid w:val="00061EF9"/>
    <w:rsid w:val="00062047"/>
    <w:rsid w:val="00062090"/>
    <w:rsid w:val="000620DB"/>
    <w:rsid w:val="00062355"/>
    <w:rsid w:val="000623D3"/>
    <w:rsid w:val="00062569"/>
    <w:rsid w:val="00062801"/>
    <w:rsid w:val="0006294D"/>
    <w:rsid w:val="00062F5E"/>
    <w:rsid w:val="000630DE"/>
    <w:rsid w:val="000633FD"/>
    <w:rsid w:val="00063994"/>
    <w:rsid w:val="00063CC8"/>
    <w:rsid w:val="00063DFF"/>
    <w:rsid w:val="0006401A"/>
    <w:rsid w:val="00064393"/>
    <w:rsid w:val="000644AF"/>
    <w:rsid w:val="00064612"/>
    <w:rsid w:val="00064740"/>
    <w:rsid w:val="00064784"/>
    <w:rsid w:val="00064957"/>
    <w:rsid w:val="00064A21"/>
    <w:rsid w:val="00064D7B"/>
    <w:rsid w:val="00064DC7"/>
    <w:rsid w:val="00064DFC"/>
    <w:rsid w:val="00064F52"/>
    <w:rsid w:val="00064FE8"/>
    <w:rsid w:val="00065234"/>
    <w:rsid w:val="00065396"/>
    <w:rsid w:val="00065488"/>
    <w:rsid w:val="000658DC"/>
    <w:rsid w:val="000658F6"/>
    <w:rsid w:val="00065ADB"/>
    <w:rsid w:val="00065C5A"/>
    <w:rsid w:val="00066039"/>
    <w:rsid w:val="0006612B"/>
    <w:rsid w:val="000662A5"/>
    <w:rsid w:val="000668DC"/>
    <w:rsid w:val="00066990"/>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2BF"/>
    <w:rsid w:val="00072636"/>
    <w:rsid w:val="000726BE"/>
    <w:rsid w:val="00072726"/>
    <w:rsid w:val="000727C2"/>
    <w:rsid w:val="000727E4"/>
    <w:rsid w:val="00072962"/>
    <w:rsid w:val="00072D76"/>
    <w:rsid w:val="00073E7E"/>
    <w:rsid w:val="00074062"/>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AD4"/>
    <w:rsid w:val="00080DB8"/>
    <w:rsid w:val="00080F10"/>
    <w:rsid w:val="0008148C"/>
    <w:rsid w:val="000818C1"/>
    <w:rsid w:val="00081B58"/>
    <w:rsid w:val="00081B6F"/>
    <w:rsid w:val="00081EE7"/>
    <w:rsid w:val="00081F0D"/>
    <w:rsid w:val="0008249E"/>
    <w:rsid w:val="00082590"/>
    <w:rsid w:val="000827E4"/>
    <w:rsid w:val="00082869"/>
    <w:rsid w:val="0008293A"/>
    <w:rsid w:val="000829F2"/>
    <w:rsid w:val="000829F7"/>
    <w:rsid w:val="00083075"/>
    <w:rsid w:val="00083222"/>
    <w:rsid w:val="000837C5"/>
    <w:rsid w:val="00083DFE"/>
    <w:rsid w:val="00083FD3"/>
    <w:rsid w:val="000846C1"/>
    <w:rsid w:val="0008481F"/>
    <w:rsid w:val="00084F86"/>
    <w:rsid w:val="000851C7"/>
    <w:rsid w:val="000852E9"/>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39E"/>
    <w:rsid w:val="00090628"/>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BE"/>
    <w:rsid w:val="000925F9"/>
    <w:rsid w:val="000926F4"/>
    <w:rsid w:val="00092A8D"/>
    <w:rsid w:val="00092F75"/>
    <w:rsid w:val="000930B5"/>
    <w:rsid w:val="0009322E"/>
    <w:rsid w:val="000937A9"/>
    <w:rsid w:val="00093ABF"/>
    <w:rsid w:val="00093AD5"/>
    <w:rsid w:val="00093B66"/>
    <w:rsid w:val="00093CFD"/>
    <w:rsid w:val="000943CB"/>
    <w:rsid w:val="0009499E"/>
    <w:rsid w:val="00094A92"/>
    <w:rsid w:val="00094F9B"/>
    <w:rsid w:val="00094FEF"/>
    <w:rsid w:val="000950F9"/>
    <w:rsid w:val="000951BA"/>
    <w:rsid w:val="000951ED"/>
    <w:rsid w:val="00095627"/>
    <w:rsid w:val="000957CD"/>
    <w:rsid w:val="00095E94"/>
    <w:rsid w:val="00095F6D"/>
    <w:rsid w:val="00095FE1"/>
    <w:rsid w:val="00096019"/>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51D"/>
    <w:rsid w:val="000A37E9"/>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D34"/>
    <w:rsid w:val="000A6EA5"/>
    <w:rsid w:val="000A7053"/>
    <w:rsid w:val="000A7112"/>
    <w:rsid w:val="000A7221"/>
    <w:rsid w:val="000A750F"/>
    <w:rsid w:val="000A779E"/>
    <w:rsid w:val="000A781A"/>
    <w:rsid w:val="000A794E"/>
    <w:rsid w:val="000A7C79"/>
    <w:rsid w:val="000A7EA0"/>
    <w:rsid w:val="000B02E0"/>
    <w:rsid w:val="000B03CF"/>
    <w:rsid w:val="000B0607"/>
    <w:rsid w:val="000B0734"/>
    <w:rsid w:val="000B0907"/>
    <w:rsid w:val="000B0D55"/>
    <w:rsid w:val="000B0DAF"/>
    <w:rsid w:val="000B0FD6"/>
    <w:rsid w:val="000B1090"/>
    <w:rsid w:val="000B121F"/>
    <w:rsid w:val="000B129D"/>
    <w:rsid w:val="000B154C"/>
    <w:rsid w:val="000B168F"/>
    <w:rsid w:val="000B16D8"/>
    <w:rsid w:val="000B1912"/>
    <w:rsid w:val="000B1AE6"/>
    <w:rsid w:val="000B1E4B"/>
    <w:rsid w:val="000B20C1"/>
    <w:rsid w:val="000B22C6"/>
    <w:rsid w:val="000B26D0"/>
    <w:rsid w:val="000B2BB7"/>
    <w:rsid w:val="000B2D0D"/>
    <w:rsid w:val="000B2D29"/>
    <w:rsid w:val="000B3079"/>
    <w:rsid w:val="000B30C0"/>
    <w:rsid w:val="000B3399"/>
    <w:rsid w:val="000B37CE"/>
    <w:rsid w:val="000B3A38"/>
    <w:rsid w:val="000B3E36"/>
    <w:rsid w:val="000B3FD7"/>
    <w:rsid w:val="000B432D"/>
    <w:rsid w:val="000B44D0"/>
    <w:rsid w:val="000B4C97"/>
    <w:rsid w:val="000B4DD1"/>
    <w:rsid w:val="000B4E9A"/>
    <w:rsid w:val="000B50BB"/>
    <w:rsid w:val="000B5179"/>
    <w:rsid w:val="000B52E9"/>
    <w:rsid w:val="000B5375"/>
    <w:rsid w:val="000B554A"/>
    <w:rsid w:val="000B5777"/>
    <w:rsid w:val="000B5AB9"/>
    <w:rsid w:val="000B5DCB"/>
    <w:rsid w:val="000B5FC5"/>
    <w:rsid w:val="000B5FFC"/>
    <w:rsid w:val="000B67FB"/>
    <w:rsid w:val="000B6BDD"/>
    <w:rsid w:val="000B6E87"/>
    <w:rsid w:val="000B7106"/>
    <w:rsid w:val="000B7658"/>
    <w:rsid w:val="000B7757"/>
    <w:rsid w:val="000B793B"/>
    <w:rsid w:val="000B7A63"/>
    <w:rsid w:val="000B7BCA"/>
    <w:rsid w:val="000B7CCE"/>
    <w:rsid w:val="000B7E69"/>
    <w:rsid w:val="000C0234"/>
    <w:rsid w:val="000C072F"/>
    <w:rsid w:val="000C08B3"/>
    <w:rsid w:val="000C0D46"/>
    <w:rsid w:val="000C0E43"/>
    <w:rsid w:val="000C1289"/>
    <w:rsid w:val="000C1AA9"/>
    <w:rsid w:val="000C1B67"/>
    <w:rsid w:val="000C1FCD"/>
    <w:rsid w:val="000C25D3"/>
    <w:rsid w:val="000C2FC3"/>
    <w:rsid w:val="000C3085"/>
    <w:rsid w:val="000C3A67"/>
    <w:rsid w:val="000C3DC1"/>
    <w:rsid w:val="000C4060"/>
    <w:rsid w:val="000C4491"/>
    <w:rsid w:val="000C45A6"/>
    <w:rsid w:val="000C47BE"/>
    <w:rsid w:val="000C486C"/>
    <w:rsid w:val="000C4B62"/>
    <w:rsid w:val="000C4D99"/>
    <w:rsid w:val="000C4FB2"/>
    <w:rsid w:val="000C53EB"/>
    <w:rsid w:val="000C5AAF"/>
    <w:rsid w:val="000C5BC1"/>
    <w:rsid w:val="000C5F56"/>
    <w:rsid w:val="000C6224"/>
    <w:rsid w:val="000C627A"/>
    <w:rsid w:val="000C6562"/>
    <w:rsid w:val="000C69E9"/>
    <w:rsid w:val="000C6A54"/>
    <w:rsid w:val="000C6B9A"/>
    <w:rsid w:val="000C71D4"/>
    <w:rsid w:val="000C72E0"/>
    <w:rsid w:val="000C7AA3"/>
    <w:rsid w:val="000C7DE2"/>
    <w:rsid w:val="000D0961"/>
    <w:rsid w:val="000D0D0B"/>
    <w:rsid w:val="000D0EF5"/>
    <w:rsid w:val="000D11D4"/>
    <w:rsid w:val="000D18DF"/>
    <w:rsid w:val="000D1B2F"/>
    <w:rsid w:val="000D1C05"/>
    <w:rsid w:val="000D2119"/>
    <w:rsid w:val="000D2331"/>
    <w:rsid w:val="000D24A9"/>
    <w:rsid w:val="000D255C"/>
    <w:rsid w:val="000D28EB"/>
    <w:rsid w:val="000D2A66"/>
    <w:rsid w:val="000D2D37"/>
    <w:rsid w:val="000D3097"/>
    <w:rsid w:val="000D35A5"/>
    <w:rsid w:val="000D3E43"/>
    <w:rsid w:val="000D408D"/>
    <w:rsid w:val="000D464B"/>
    <w:rsid w:val="000D4860"/>
    <w:rsid w:val="000D4A0E"/>
    <w:rsid w:val="000D4A43"/>
    <w:rsid w:val="000D4F19"/>
    <w:rsid w:val="000D50F9"/>
    <w:rsid w:val="000D510C"/>
    <w:rsid w:val="000D565E"/>
    <w:rsid w:val="000D56FF"/>
    <w:rsid w:val="000D58EE"/>
    <w:rsid w:val="000D6095"/>
    <w:rsid w:val="000D638E"/>
    <w:rsid w:val="000D6B9B"/>
    <w:rsid w:val="000D6CF2"/>
    <w:rsid w:val="000D6DD9"/>
    <w:rsid w:val="000D7458"/>
    <w:rsid w:val="000D7587"/>
    <w:rsid w:val="000D7625"/>
    <w:rsid w:val="000D77BC"/>
    <w:rsid w:val="000D7BF5"/>
    <w:rsid w:val="000D7F1A"/>
    <w:rsid w:val="000E0091"/>
    <w:rsid w:val="000E00E1"/>
    <w:rsid w:val="000E01B5"/>
    <w:rsid w:val="000E032D"/>
    <w:rsid w:val="000E0584"/>
    <w:rsid w:val="000E0805"/>
    <w:rsid w:val="000E0996"/>
    <w:rsid w:val="000E09C2"/>
    <w:rsid w:val="000E0AFE"/>
    <w:rsid w:val="000E0BEB"/>
    <w:rsid w:val="000E10D5"/>
    <w:rsid w:val="000E1B08"/>
    <w:rsid w:val="000E1FA2"/>
    <w:rsid w:val="000E23CF"/>
    <w:rsid w:val="000E23E0"/>
    <w:rsid w:val="000E2493"/>
    <w:rsid w:val="000E2645"/>
    <w:rsid w:val="000E2CEB"/>
    <w:rsid w:val="000E2F1C"/>
    <w:rsid w:val="000E31AF"/>
    <w:rsid w:val="000E35B7"/>
    <w:rsid w:val="000E3649"/>
    <w:rsid w:val="000E3729"/>
    <w:rsid w:val="000E3B25"/>
    <w:rsid w:val="000E3BA1"/>
    <w:rsid w:val="000E3BF9"/>
    <w:rsid w:val="000E3EB0"/>
    <w:rsid w:val="000E3F03"/>
    <w:rsid w:val="000E418D"/>
    <w:rsid w:val="000E42E4"/>
    <w:rsid w:val="000E4787"/>
    <w:rsid w:val="000E4861"/>
    <w:rsid w:val="000E4FAE"/>
    <w:rsid w:val="000E5278"/>
    <w:rsid w:val="000E52FA"/>
    <w:rsid w:val="000E573F"/>
    <w:rsid w:val="000E57A2"/>
    <w:rsid w:val="000E580D"/>
    <w:rsid w:val="000E580F"/>
    <w:rsid w:val="000E5AE5"/>
    <w:rsid w:val="000E63DC"/>
    <w:rsid w:val="000E64D9"/>
    <w:rsid w:val="000E6B6C"/>
    <w:rsid w:val="000E6B87"/>
    <w:rsid w:val="000E6BAF"/>
    <w:rsid w:val="000E6CF4"/>
    <w:rsid w:val="000E6DF8"/>
    <w:rsid w:val="000E7067"/>
    <w:rsid w:val="000E7680"/>
    <w:rsid w:val="000E788C"/>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1DAD"/>
    <w:rsid w:val="000F1E33"/>
    <w:rsid w:val="000F1E6D"/>
    <w:rsid w:val="000F2148"/>
    <w:rsid w:val="000F2259"/>
    <w:rsid w:val="000F2399"/>
    <w:rsid w:val="000F275E"/>
    <w:rsid w:val="000F3781"/>
    <w:rsid w:val="000F384C"/>
    <w:rsid w:val="000F3BCF"/>
    <w:rsid w:val="000F3ED6"/>
    <w:rsid w:val="000F4706"/>
    <w:rsid w:val="000F4726"/>
    <w:rsid w:val="000F4858"/>
    <w:rsid w:val="000F4D3C"/>
    <w:rsid w:val="000F4E56"/>
    <w:rsid w:val="000F50DB"/>
    <w:rsid w:val="000F512E"/>
    <w:rsid w:val="000F5326"/>
    <w:rsid w:val="000F55DF"/>
    <w:rsid w:val="000F57FF"/>
    <w:rsid w:val="000F58E4"/>
    <w:rsid w:val="000F5D3F"/>
    <w:rsid w:val="000F5E03"/>
    <w:rsid w:val="000F5EE7"/>
    <w:rsid w:val="000F61F0"/>
    <w:rsid w:val="000F62C4"/>
    <w:rsid w:val="000F6437"/>
    <w:rsid w:val="000F6476"/>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08E"/>
    <w:rsid w:val="00100327"/>
    <w:rsid w:val="0010044B"/>
    <w:rsid w:val="001004B0"/>
    <w:rsid w:val="001005A9"/>
    <w:rsid w:val="0010095B"/>
    <w:rsid w:val="00100EB0"/>
    <w:rsid w:val="001014C3"/>
    <w:rsid w:val="00101FCA"/>
    <w:rsid w:val="00102190"/>
    <w:rsid w:val="001024D1"/>
    <w:rsid w:val="001026C1"/>
    <w:rsid w:val="00102DDD"/>
    <w:rsid w:val="00102E77"/>
    <w:rsid w:val="001031CB"/>
    <w:rsid w:val="00103372"/>
    <w:rsid w:val="00103581"/>
    <w:rsid w:val="001037D9"/>
    <w:rsid w:val="001037EA"/>
    <w:rsid w:val="00103AB0"/>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1A0"/>
    <w:rsid w:val="0010736F"/>
    <w:rsid w:val="001073E2"/>
    <w:rsid w:val="0010744C"/>
    <w:rsid w:val="001078AD"/>
    <w:rsid w:val="001107F2"/>
    <w:rsid w:val="0011089F"/>
    <w:rsid w:val="001111DC"/>
    <w:rsid w:val="00111656"/>
    <w:rsid w:val="001116CE"/>
    <w:rsid w:val="0011198E"/>
    <w:rsid w:val="001119F4"/>
    <w:rsid w:val="00111A43"/>
    <w:rsid w:val="00111B63"/>
    <w:rsid w:val="00112191"/>
    <w:rsid w:val="00112368"/>
    <w:rsid w:val="001123D2"/>
    <w:rsid w:val="00112B5A"/>
    <w:rsid w:val="00112E86"/>
    <w:rsid w:val="00112FA4"/>
    <w:rsid w:val="001130EC"/>
    <w:rsid w:val="00113101"/>
    <w:rsid w:val="00113114"/>
    <w:rsid w:val="00113489"/>
    <w:rsid w:val="001134B9"/>
    <w:rsid w:val="00113938"/>
    <w:rsid w:val="00113BDE"/>
    <w:rsid w:val="00114009"/>
    <w:rsid w:val="00114332"/>
    <w:rsid w:val="001143C3"/>
    <w:rsid w:val="00114695"/>
    <w:rsid w:val="00114AF1"/>
    <w:rsid w:val="00114BB6"/>
    <w:rsid w:val="00115038"/>
    <w:rsid w:val="0011528B"/>
    <w:rsid w:val="0011540E"/>
    <w:rsid w:val="001154AD"/>
    <w:rsid w:val="0011571D"/>
    <w:rsid w:val="00115808"/>
    <w:rsid w:val="00115B74"/>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109"/>
    <w:rsid w:val="0012171F"/>
    <w:rsid w:val="0012186D"/>
    <w:rsid w:val="00121952"/>
    <w:rsid w:val="00121D24"/>
    <w:rsid w:val="00121D98"/>
    <w:rsid w:val="00121E20"/>
    <w:rsid w:val="00122485"/>
    <w:rsid w:val="00122580"/>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187"/>
    <w:rsid w:val="001252EA"/>
    <w:rsid w:val="00125384"/>
    <w:rsid w:val="001253C2"/>
    <w:rsid w:val="00125620"/>
    <w:rsid w:val="00125715"/>
    <w:rsid w:val="00125A1E"/>
    <w:rsid w:val="00125C60"/>
    <w:rsid w:val="00125CED"/>
    <w:rsid w:val="00125E18"/>
    <w:rsid w:val="00125EFE"/>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80"/>
    <w:rsid w:val="001307C5"/>
    <w:rsid w:val="00130829"/>
    <w:rsid w:val="001309D5"/>
    <w:rsid w:val="00130AB0"/>
    <w:rsid w:val="00130D3D"/>
    <w:rsid w:val="00130FC6"/>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8D1"/>
    <w:rsid w:val="001339A1"/>
    <w:rsid w:val="00133CA5"/>
    <w:rsid w:val="00133FD9"/>
    <w:rsid w:val="00134288"/>
    <w:rsid w:val="0013435B"/>
    <w:rsid w:val="001344E6"/>
    <w:rsid w:val="00134651"/>
    <w:rsid w:val="001346CE"/>
    <w:rsid w:val="0013484B"/>
    <w:rsid w:val="0013492E"/>
    <w:rsid w:val="001354D3"/>
    <w:rsid w:val="0013581A"/>
    <w:rsid w:val="00135830"/>
    <w:rsid w:val="00135C4A"/>
    <w:rsid w:val="00135D25"/>
    <w:rsid w:val="00135DDC"/>
    <w:rsid w:val="00135FFE"/>
    <w:rsid w:val="001361B9"/>
    <w:rsid w:val="001362F7"/>
    <w:rsid w:val="00136369"/>
    <w:rsid w:val="0013643D"/>
    <w:rsid w:val="00137239"/>
    <w:rsid w:val="00137390"/>
    <w:rsid w:val="00137405"/>
    <w:rsid w:val="001377EE"/>
    <w:rsid w:val="00137EC0"/>
    <w:rsid w:val="001402F0"/>
    <w:rsid w:val="001403E7"/>
    <w:rsid w:val="00140427"/>
    <w:rsid w:val="001409D8"/>
    <w:rsid w:val="00140A76"/>
    <w:rsid w:val="00140A9F"/>
    <w:rsid w:val="00140BAA"/>
    <w:rsid w:val="00140EB3"/>
    <w:rsid w:val="0014100D"/>
    <w:rsid w:val="001412C1"/>
    <w:rsid w:val="001412E3"/>
    <w:rsid w:val="0014130A"/>
    <w:rsid w:val="001416E2"/>
    <w:rsid w:val="0014174C"/>
    <w:rsid w:val="00141909"/>
    <w:rsid w:val="00141CA3"/>
    <w:rsid w:val="00141DC6"/>
    <w:rsid w:val="00141F7C"/>
    <w:rsid w:val="00142961"/>
    <w:rsid w:val="00142AAD"/>
    <w:rsid w:val="00142CA7"/>
    <w:rsid w:val="00142DCE"/>
    <w:rsid w:val="001430DF"/>
    <w:rsid w:val="00143881"/>
    <w:rsid w:val="00143FBC"/>
    <w:rsid w:val="00144504"/>
    <w:rsid w:val="0014478E"/>
    <w:rsid w:val="001447E0"/>
    <w:rsid w:val="00144EF6"/>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6FC6"/>
    <w:rsid w:val="0014711D"/>
    <w:rsid w:val="00147127"/>
    <w:rsid w:val="00147617"/>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AEE"/>
    <w:rsid w:val="00154C17"/>
    <w:rsid w:val="00155445"/>
    <w:rsid w:val="0015580F"/>
    <w:rsid w:val="00155AB5"/>
    <w:rsid w:val="00155DE5"/>
    <w:rsid w:val="00155E4A"/>
    <w:rsid w:val="001560E3"/>
    <w:rsid w:val="00156108"/>
    <w:rsid w:val="00156133"/>
    <w:rsid w:val="00156349"/>
    <w:rsid w:val="00156357"/>
    <w:rsid w:val="0015646F"/>
    <w:rsid w:val="001565D4"/>
    <w:rsid w:val="00156679"/>
    <w:rsid w:val="001569BB"/>
    <w:rsid w:val="00156A3E"/>
    <w:rsid w:val="0015709F"/>
    <w:rsid w:val="0015733D"/>
    <w:rsid w:val="0015761A"/>
    <w:rsid w:val="001579AB"/>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30"/>
    <w:rsid w:val="00163999"/>
    <w:rsid w:val="00163ADA"/>
    <w:rsid w:val="00163B22"/>
    <w:rsid w:val="00163BEC"/>
    <w:rsid w:val="0016455C"/>
    <w:rsid w:val="001645A8"/>
    <w:rsid w:val="00164693"/>
    <w:rsid w:val="00164B1A"/>
    <w:rsid w:val="00164B43"/>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620"/>
    <w:rsid w:val="001708BB"/>
    <w:rsid w:val="001709C3"/>
    <w:rsid w:val="00170A93"/>
    <w:rsid w:val="00170F9D"/>
    <w:rsid w:val="00171033"/>
    <w:rsid w:val="001712F9"/>
    <w:rsid w:val="0017188F"/>
    <w:rsid w:val="00171A85"/>
    <w:rsid w:val="00171F70"/>
    <w:rsid w:val="00171FD0"/>
    <w:rsid w:val="001723A6"/>
    <w:rsid w:val="001724F5"/>
    <w:rsid w:val="00172777"/>
    <w:rsid w:val="001727FC"/>
    <w:rsid w:val="0017334C"/>
    <w:rsid w:val="001734A1"/>
    <w:rsid w:val="0017352E"/>
    <w:rsid w:val="001737FB"/>
    <w:rsid w:val="00173843"/>
    <w:rsid w:val="00173BBA"/>
    <w:rsid w:val="00173D4B"/>
    <w:rsid w:val="00173DEE"/>
    <w:rsid w:val="00173F6E"/>
    <w:rsid w:val="0017406B"/>
    <w:rsid w:val="001745EE"/>
    <w:rsid w:val="00174A10"/>
    <w:rsid w:val="00174A4C"/>
    <w:rsid w:val="00174C99"/>
    <w:rsid w:val="00174D2E"/>
    <w:rsid w:val="00175131"/>
    <w:rsid w:val="001751B7"/>
    <w:rsid w:val="00175801"/>
    <w:rsid w:val="00175915"/>
    <w:rsid w:val="00175A55"/>
    <w:rsid w:val="00175B54"/>
    <w:rsid w:val="00175D1A"/>
    <w:rsid w:val="0017603B"/>
    <w:rsid w:val="0017648F"/>
    <w:rsid w:val="001765B8"/>
    <w:rsid w:val="001767B8"/>
    <w:rsid w:val="00176922"/>
    <w:rsid w:val="00176BA4"/>
    <w:rsid w:val="00176D95"/>
    <w:rsid w:val="00177074"/>
    <w:rsid w:val="00177239"/>
    <w:rsid w:val="001772D6"/>
    <w:rsid w:val="00177641"/>
    <w:rsid w:val="00177910"/>
    <w:rsid w:val="00177997"/>
    <w:rsid w:val="001779ED"/>
    <w:rsid w:val="00177AE8"/>
    <w:rsid w:val="00177AED"/>
    <w:rsid w:val="00177BF9"/>
    <w:rsid w:val="00177E7C"/>
    <w:rsid w:val="00177F2B"/>
    <w:rsid w:val="00177F49"/>
    <w:rsid w:val="00180003"/>
    <w:rsid w:val="0018028F"/>
    <w:rsid w:val="00180439"/>
    <w:rsid w:val="00180AE5"/>
    <w:rsid w:val="00180D58"/>
    <w:rsid w:val="00180D85"/>
    <w:rsid w:val="00180DD9"/>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F99"/>
    <w:rsid w:val="00183245"/>
    <w:rsid w:val="0018338F"/>
    <w:rsid w:val="001835CF"/>
    <w:rsid w:val="0018367E"/>
    <w:rsid w:val="001838EF"/>
    <w:rsid w:val="00183E08"/>
    <w:rsid w:val="001849BD"/>
    <w:rsid w:val="00184D2C"/>
    <w:rsid w:val="00184D40"/>
    <w:rsid w:val="00184D50"/>
    <w:rsid w:val="00184FBC"/>
    <w:rsid w:val="001856F1"/>
    <w:rsid w:val="00185C1A"/>
    <w:rsid w:val="00185EA5"/>
    <w:rsid w:val="00186029"/>
    <w:rsid w:val="001860A4"/>
    <w:rsid w:val="001860E1"/>
    <w:rsid w:val="0018662F"/>
    <w:rsid w:val="00186649"/>
    <w:rsid w:val="00186675"/>
    <w:rsid w:val="0018675F"/>
    <w:rsid w:val="00186834"/>
    <w:rsid w:val="001869FC"/>
    <w:rsid w:val="00187392"/>
    <w:rsid w:val="00187803"/>
    <w:rsid w:val="0018796C"/>
    <w:rsid w:val="00187984"/>
    <w:rsid w:val="00187D28"/>
    <w:rsid w:val="00187EB0"/>
    <w:rsid w:val="0019011C"/>
    <w:rsid w:val="0019044E"/>
    <w:rsid w:val="00190C05"/>
    <w:rsid w:val="00190CE2"/>
    <w:rsid w:val="001910CA"/>
    <w:rsid w:val="00191373"/>
    <w:rsid w:val="00191457"/>
    <w:rsid w:val="0019156B"/>
    <w:rsid w:val="001916FE"/>
    <w:rsid w:val="0019171A"/>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4FB"/>
    <w:rsid w:val="0019451D"/>
    <w:rsid w:val="00194635"/>
    <w:rsid w:val="00194AAA"/>
    <w:rsid w:val="00194B3B"/>
    <w:rsid w:val="00194C2C"/>
    <w:rsid w:val="00194F81"/>
    <w:rsid w:val="001957AC"/>
    <w:rsid w:val="001957FA"/>
    <w:rsid w:val="001958D7"/>
    <w:rsid w:val="00195B8B"/>
    <w:rsid w:val="00195ECE"/>
    <w:rsid w:val="00196334"/>
    <w:rsid w:val="00196A53"/>
    <w:rsid w:val="00196C07"/>
    <w:rsid w:val="00197045"/>
    <w:rsid w:val="00197A29"/>
    <w:rsid w:val="00197BBC"/>
    <w:rsid w:val="00197CE3"/>
    <w:rsid w:val="00197E6B"/>
    <w:rsid w:val="00197F7C"/>
    <w:rsid w:val="001A00E0"/>
    <w:rsid w:val="001A054E"/>
    <w:rsid w:val="001A068E"/>
    <w:rsid w:val="001A090A"/>
    <w:rsid w:val="001A0C95"/>
    <w:rsid w:val="001A1E95"/>
    <w:rsid w:val="001A2245"/>
    <w:rsid w:val="001A22F0"/>
    <w:rsid w:val="001A2382"/>
    <w:rsid w:val="001A2839"/>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6F82"/>
    <w:rsid w:val="001A7159"/>
    <w:rsid w:val="001A780F"/>
    <w:rsid w:val="001A7B44"/>
    <w:rsid w:val="001B03F1"/>
    <w:rsid w:val="001B0BD0"/>
    <w:rsid w:val="001B151A"/>
    <w:rsid w:val="001B15BB"/>
    <w:rsid w:val="001B1787"/>
    <w:rsid w:val="001B19A0"/>
    <w:rsid w:val="001B1B40"/>
    <w:rsid w:val="001B1DC6"/>
    <w:rsid w:val="001B1E43"/>
    <w:rsid w:val="001B1E90"/>
    <w:rsid w:val="001B23CB"/>
    <w:rsid w:val="001B2428"/>
    <w:rsid w:val="001B2433"/>
    <w:rsid w:val="001B2620"/>
    <w:rsid w:val="001B273E"/>
    <w:rsid w:val="001B29CC"/>
    <w:rsid w:val="001B2C2D"/>
    <w:rsid w:val="001B3033"/>
    <w:rsid w:val="001B3164"/>
    <w:rsid w:val="001B332C"/>
    <w:rsid w:val="001B33FB"/>
    <w:rsid w:val="001B3484"/>
    <w:rsid w:val="001B3A12"/>
    <w:rsid w:val="001B3E11"/>
    <w:rsid w:val="001B4109"/>
    <w:rsid w:val="001B4404"/>
    <w:rsid w:val="001B4782"/>
    <w:rsid w:val="001B51A0"/>
    <w:rsid w:val="001B597C"/>
    <w:rsid w:val="001B6244"/>
    <w:rsid w:val="001B627F"/>
    <w:rsid w:val="001B64C2"/>
    <w:rsid w:val="001B67EF"/>
    <w:rsid w:val="001B6800"/>
    <w:rsid w:val="001B7088"/>
    <w:rsid w:val="001B7607"/>
    <w:rsid w:val="001B7754"/>
    <w:rsid w:val="001B78B4"/>
    <w:rsid w:val="001B7ABE"/>
    <w:rsid w:val="001B7BEA"/>
    <w:rsid w:val="001C0055"/>
    <w:rsid w:val="001C01E8"/>
    <w:rsid w:val="001C02C2"/>
    <w:rsid w:val="001C03FC"/>
    <w:rsid w:val="001C06F1"/>
    <w:rsid w:val="001C0862"/>
    <w:rsid w:val="001C093C"/>
    <w:rsid w:val="001C0AFB"/>
    <w:rsid w:val="001C0BCC"/>
    <w:rsid w:val="001C0CC1"/>
    <w:rsid w:val="001C107D"/>
    <w:rsid w:val="001C1144"/>
    <w:rsid w:val="001C12F0"/>
    <w:rsid w:val="001C12FF"/>
    <w:rsid w:val="001C1F0D"/>
    <w:rsid w:val="001C202F"/>
    <w:rsid w:val="001C2127"/>
    <w:rsid w:val="001C21C3"/>
    <w:rsid w:val="001C223F"/>
    <w:rsid w:val="001C23B2"/>
    <w:rsid w:val="001C24CC"/>
    <w:rsid w:val="001C24CF"/>
    <w:rsid w:val="001C2786"/>
    <w:rsid w:val="001C28B7"/>
    <w:rsid w:val="001C2A87"/>
    <w:rsid w:val="001C2E57"/>
    <w:rsid w:val="001C336E"/>
    <w:rsid w:val="001C343B"/>
    <w:rsid w:val="001C3606"/>
    <w:rsid w:val="001C370B"/>
    <w:rsid w:val="001C37E0"/>
    <w:rsid w:val="001C3838"/>
    <w:rsid w:val="001C390C"/>
    <w:rsid w:val="001C394C"/>
    <w:rsid w:val="001C41EF"/>
    <w:rsid w:val="001C41FC"/>
    <w:rsid w:val="001C4305"/>
    <w:rsid w:val="001C4759"/>
    <w:rsid w:val="001C488F"/>
    <w:rsid w:val="001C4C53"/>
    <w:rsid w:val="001C5027"/>
    <w:rsid w:val="001C5030"/>
    <w:rsid w:val="001C546B"/>
    <w:rsid w:val="001C58EB"/>
    <w:rsid w:val="001C5D5C"/>
    <w:rsid w:val="001C615D"/>
    <w:rsid w:val="001C6345"/>
    <w:rsid w:val="001C64AB"/>
    <w:rsid w:val="001C65D9"/>
    <w:rsid w:val="001C6D8B"/>
    <w:rsid w:val="001C6E94"/>
    <w:rsid w:val="001C765B"/>
    <w:rsid w:val="001C7BBA"/>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D86"/>
    <w:rsid w:val="001D1ED4"/>
    <w:rsid w:val="001D27A5"/>
    <w:rsid w:val="001D2910"/>
    <w:rsid w:val="001D341E"/>
    <w:rsid w:val="001D3486"/>
    <w:rsid w:val="001D38A3"/>
    <w:rsid w:val="001D39EB"/>
    <w:rsid w:val="001D3B04"/>
    <w:rsid w:val="001D3C4D"/>
    <w:rsid w:val="001D3FBF"/>
    <w:rsid w:val="001D3FFE"/>
    <w:rsid w:val="001D49CD"/>
    <w:rsid w:val="001D4BDC"/>
    <w:rsid w:val="001D4D2D"/>
    <w:rsid w:val="001D4EA7"/>
    <w:rsid w:val="001D4FF7"/>
    <w:rsid w:val="001D569D"/>
    <w:rsid w:val="001D5839"/>
    <w:rsid w:val="001D59F6"/>
    <w:rsid w:val="001D5B4E"/>
    <w:rsid w:val="001D5C78"/>
    <w:rsid w:val="001D6226"/>
    <w:rsid w:val="001D63E9"/>
    <w:rsid w:val="001D64DA"/>
    <w:rsid w:val="001D69E1"/>
    <w:rsid w:val="001D6B8C"/>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74D"/>
    <w:rsid w:val="001E2981"/>
    <w:rsid w:val="001E2B2A"/>
    <w:rsid w:val="001E2C8F"/>
    <w:rsid w:val="001E2E72"/>
    <w:rsid w:val="001E3081"/>
    <w:rsid w:val="001E3347"/>
    <w:rsid w:val="001E33E3"/>
    <w:rsid w:val="001E389C"/>
    <w:rsid w:val="001E399E"/>
    <w:rsid w:val="001E3AE7"/>
    <w:rsid w:val="001E3FED"/>
    <w:rsid w:val="001E42E4"/>
    <w:rsid w:val="001E4515"/>
    <w:rsid w:val="001E4773"/>
    <w:rsid w:val="001E4D63"/>
    <w:rsid w:val="001E5020"/>
    <w:rsid w:val="001E5277"/>
    <w:rsid w:val="001E53AE"/>
    <w:rsid w:val="001E5451"/>
    <w:rsid w:val="001E5647"/>
    <w:rsid w:val="001E5743"/>
    <w:rsid w:val="001E5A95"/>
    <w:rsid w:val="001E5BC4"/>
    <w:rsid w:val="001E5C90"/>
    <w:rsid w:val="001E5E8F"/>
    <w:rsid w:val="001E5EA3"/>
    <w:rsid w:val="001E612D"/>
    <w:rsid w:val="001E635E"/>
    <w:rsid w:val="001E6E98"/>
    <w:rsid w:val="001E6F80"/>
    <w:rsid w:val="001E79C2"/>
    <w:rsid w:val="001E7C2B"/>
    <w:rsid w:val="001E7DA6"/>
    <w:rsid w:val="001E7FE1"/>
    <w:rsid w:val="001F0077"/>
    <w:rsid w:val="001F01AE"/>
    <w:rsid w:val="001F0387"/>
    <w:rsid w:val="001F044D"/>
    <w:rsid w:val="001F0451"/>
    <w:rsid w:val="001F0508"/>
    <w:rsid w:val="001F0ADD"/>
    <w:rsid w:val="001F0BE0"/>
    <w:rsid w:val="001F0CE4"/>
    <w:rsid w:val="001F0D01"/>
    <w:rsid w:val="001F0E16"/>
    <w:rsid w:val="001F14F2"/>
    <w:rsid w:val="001F1A0B"/>
    <w:rsid w:val="001F1EE2"/>
    <w:rsid w:val="001F2053"/>
    <w:rsid w:val="001F2142"/>
    <w:rsid w:val="001F2362"/>
    <w:rsid w:val="001F23C0"/>
    <w:rsid w:val="001F29E5"/>
    <w:rsid w:val="001F2C93"/>
    <w:rsid w:val="001F3025"/>
    <w:rsid w:val="001F30E0"/>
    <w:rsid w:val="001F3304"/>
    <w:rsid w:val="001F3545"/>
    <w:rsid w:val="001F3646"/>
    <w:rsid w:val="001F398B"/>
    <w:rsid w:val="001F3C54"/>
    <w:rsid w:val="001F3E44"/>
    <w:rsid w:val="001F3FD5"/>
    <w:rsid w:val="001F412C"/>
    <w:rsid w:val="001F41B8"/>
    <w:rsid w:val="001F42B8"/>
    <w:rsid w:val="001F4360"/>
    <w:rsid w:val="001F436C"/>
    <w:rsid w:val="001F46D7"/>
    <w:rsid w:val="001F4993"/>
    <w:rsid w:val="001F4B37"/>
    <w:rsid w:val="001F4BD0"/>
    <w:rsid w:val="001F4EA7"/>
    <w:rsid w:val="001F5015"/>
    <w:rsid w:val="001F50F5"/>
    <w:rsid w:val="001F522B"/>
    <w:rsid w:val="001F5497"/>
    <w:rsid w:val="001F54E5"/>
    <w:rsid w:val="001F55CC"/>
    <w:rsid w:val="001F55D6"/>
    <w:rsid w:val="001F58A4"/>
    <w:rsid w:val="001F5A52"/>
    <w:rsid w:val="001F5DAB"/>
    <w:rsid w:val="001F5E2F"/>
    <w:rsid w:val="001F5EA4"/>
    <w:rsid w:val="001F674C"/>
    <w:rsid w:val="001F6976"/>
    <w:rsid w:val="001F6AF1"/>
    <w:rsid w:val="001F7117"/>
    <w:rsid w:val="001F75FD"/>
    <w:rsid w:val="001F795C"/>
    <w:rsid w:val="001F7CC6"/>
    <w:rsid w:val="001F7D44"/>
    <w:rsid w:val="001F7F34"/>
    <w:rsid w:val="00200412"/>
    <w:rsid w:val="0020089E"/>
    <w:rsid w:val="00200AC5"/>
    <w:rsid w:val="00201294"/>
    <w:rsid w:val="00201605"/>
    <w:rsid w:val="002016B6"/>
    <w:rsid w:val="00201A55"/>
    <w:rsid w:val="00201BD7"/>
    <w:rsid w:val="00201CBE"/>
    <w:rsid w:val="002020C6"/>
    <w:rsid w:val="00202396"/>
    <w:rsid w:val="0020239A"/>
    <w:rsid w:val="00202827"/>
    <w:rsid w:val="002029B9"/>
    <w:rsid w:val="00202AE3"/>
    <w:rsid w:val="00202DE1"/>
    <w:rsid w:val="002032C3"/>
    <w:rsid w:val="00203803"/>
    <w:rsid w:val="00203C7E"/>
    <w:rsid w:val="00203F49"/>
    <w:rsid w:val="00204774"/>
    <w:rsid w:val="00204870"/>
    <w:rsid w:val="00204AB4"/>
    <w:rsid w:val="00204B8A"/>
    <w:rsid w:val="002055EF"/>
    <w:rsid w:val="00205A6B"/>
    <w:rsid w:val="00206C40"/>
    <w:rsid w:val="00206EA8"/>
    <w:rsid w:val="0020707B"/>
    <w:rsid w:val="0020722E"/>
    <w:rsid w:val="0020778E"/>
    <w:rsid w:val="002078F6"/>
    <w:rsid w:val="00207CC2"/>
    <w:rsid w:val="00207D81"/>
    <w:rsid w:val="00207E73"/>
    <w:rsid w:val="00207E8B"/>
    <w:rsid w:val="00210019"/>
    <w:rsid w:val="00210082"/>
    <w:rsid w:val="0021078E"/>
    <w:rsid w:val="00210816"/>
    <w:rsid w:val="00210FBA"/>
    <w:rsid w:val="00211433"/>
    <w:rsid w:val="0021148A"/>
    <w:rsid w:val="002118B2"/>
    <w:rsid w:val="00211E46"/>
    <w:rsid w:val="00211EEF"/>
    <w:rsid w:val="00212258"/>
    <w:rsid w:val="002123F6"/>
    <w:rsid w:val="002126BC"/>
    <w:rsid w:val="00212851"/>
    <w:rsid w:val="00212974"/>
    <w:rsid w:val="00212A2E"/>
    <w:rsid w:val="00212AAC"/>
    <w:rsid w:val="0021303D"/>
    <w:rsid w:val="00213D13"/>
    <w:rsid w:val="00213E17"/>
    <w:rsid w:val="00213E90"/>
    <w:rsid w:val="00213EA7"/>
    <w:rsid w:val="00213FD2"/>
    <w:rsid w:val="00214902"/>
    <w:rsid w:val="00214BE5"/>
    <w:rsid w:val="00214CC1"/>
    <w:rsid w:val="00215010"/>
    <w:rsid w:val="002153A5"/>
    <w:rsid w:val="002154B4"/>
    <w:rsid w:val="00215524"/>
    <w:rsid w:val="00215697"/>
    <w:rsid w:val="002157C3"/>
    <w:rsid w:val="00215BDE"/>
    <w:rsid w:val="00215C2D"/>
    <w:rsid w:val="00215CEC"/>
    <w:rsid w:val="00215DEA"/>
    <w:rsid w:val="00215FE5"/>
    <w:rsid w:val="00216100"/>
    <w:rsid w:val="00216191"/>
    <w:rsid w:val="002163E2"/>
    <w:rsid w:val="00216664"/>
    <w:rsid w:val="002167B3"/>
    <w:rsid w:val="00216A6A"/>
    <w:rsid w:val="00216A95"/>
    <w:rsid w:val="00216FCC"/>
    <w:rsid w:val="00217434"/>
    <w:rsid w:val="0021754E"/>
    <w:rsid w:val="0021769F"/>
    <w:rsid w:val="002178BA"/>
    <w:rsid w:val="00217C8A"/>
    <w:rsid w:val="00217DD6"/>
    <w:rsid w:val="00217F5B"/>
    <w:rsid w:val="00220084"/>
    <w:rsid w:val="002201A6"/>
    <w:rsid w:val="0022027D"/>
    <w:rsid w:val="0022045E"/>
    <w:rsid w:val="002204C7"/>
    <w:rsid w:val="00220B16"/>
    <w:rsid w:val="00220F6A"/>
    <w:rsid w:val="00221085"/>
    <w:rsid w:val="00221131"/>
    <w:rsid w:val="00221201"/>
    <w:rsid w:val="0022137C"/>
    <w:rsid w:val="00221492"/>
    <w:rsid w:val="002214F8"/>
    <w:rsid w:val="00221721"/>
    <w:rsid w:val="00221A92"/>
    <w:rsid w:val="00221B59"/>
    <w:rsid w:val="002220DC"/>
    <w:rsid w:val="00222152"/>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D7F"/>
    <w:rsid w:val="00224E1A"/>
    <w:rsid w:val="00224E5F"/>
    <w:rsid w:val="00225103"/>
    <w:rsid w:val="00225110"/>
    <w:rsid w:val="0022537C"/>
    <w:rsid w:val="00226075"/>
    <w:rsid w:val="002265AA"/>
    <w:rsid w:val="00226675"/>
    <w:rsid w:val="002267E1"/>
    <w:rsid w:val="00226C1B"/>
    <w:rsid w:val="00226E33"/>
    <w:rsid w:val="002272B8"/>
    <w:rsid w:val="002272CC"/>
    <w:rsid w:val="00227400"/>
    <w:rsid w:val="0022799B"/>
    <w:rsid w:val="00227C4E"/>
    <w:rsid w:val="00227E1D"/>
    <w:rsid w:val="00227E44"/>
    <w:rsid w:val="00227FF1"/>
    <w:rsid w:val="0023070A"/>
    <w:rsid w:val="002308CE"/>
    <w:rsid w:val="00230B18"/>
    <w:rsid w:val="00230CE6"/>
    <w:rsid w:val="00231194"/>
    <w:rsid w:val="002317F5"/>
    <w:rsid w:val="0023193A"/>
    <w:rsid w:val="002319D9"/>
    <w:rsid w:val="00231C8B"/>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A6C"/>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7CC"/>
    <w:rsid w:val="00237A3C"/>
    <w:rsid w:val="00237BD6"/>
    <w:rsid w:val="00237DEC"/>
    <w:rsid w:val="002403C3"/>
    <w:rsid w:val="00240405"/>
    <w:rsid w:val="0024042F"/>
    <w:rsid w:val="002408C3"/>
    <w:rsid w:val="00240A37"/>
    <w:rsid w:val="00240DDC"/>
    <w:rsid w:val="00240F26"/>
    <w:rsid w:val="002412DA"/>
    <w:rsid w:val="0024152B"/>
    <w:rsid w:val="00241615"/>
    <w:rsid w:val="0024189D"/>
    <w:rsid w:val="0024202F"/>
    <w:rsid w:val="002422F8"/>
    <w:rsid w:val="0024254D"/>
    <w:rsid w:val="00242BBD"/>
    <w:rsid w:val="00242DE1"/>
    <w:rsid w:val="0024300D"/>
    <w:rsid w:val="002433C4"/>
    <w:rsid w:val="00243598"/>
    <w:rsid w:val="002436C1"/>
    <w:rsid w:val="002436DE"/>
    <w:rsid w:val="00243900"/>
    <w:rsid w:val="00243AF4"/>
    <w:rsid w:val="00243B19"/>
    <w:rsid w:val="00243BE4"/>
    <w:rsid w:val="00243C40"/>
    <w:rsid w:val="00243CB1"/>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412"/>
    <w:rsid w:val="002476F8"/>
    <w:rsid w:val="00247760"/>
    <w:rsid w:val="0024794B"/>
    <w:rsid w:val="00247AC9"/>
    <w:rsid w:val="00247D02"/>
    <w:rsid w:val="00247D6A"/>
    <w:rsid w:val="00247DE0"/>
    <w:rsid w:val="0025004C"/>
    <w:rsid w:val="00250527"/>
    <w:rsid w:val="002508E9"/>
    <w:rsid w:val="00250BEA"/>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8CF"/>
    <w:rsid w:val="00255B35"/>
    <w:rsid w:val="00255B3C"/>
    <w:rsid w:val="00255C66"/>
    <w:rsid w:val="002561EE"/>
    <w:rsid w:val="0025645F"/>
    <w:rsid w:val="00256657"/>
    <w:rsid w:val="00256B60"/>
    <w:rsid w:val="00256DF1"/>
    <w:rsid w:val="00256FFC"/>
    <w:rsid w:val="00257279"/>
    <w:rsid w:val="002578FC"/>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8D9"/>
    <w:rsid w:val="0026198C"/>
    <w:rsid w:val="002619B3"/>
    <w:rsid w:val="00261C4C"/>
    <w:rsid w:val="00261D37"/>
    <w:rsid w:val="00261DB5"/>
    <w:rsid w:val="00261E16"/>
    <w:rsid w:val="0026241E"/>
    <w:rsid w:val="00262722"/>
    <w:rsid w:val="002629C1"/>
    <w:rsid w:val="00262B3F"/>
    <w:rsid w:val="00262E54"/>
    <w:rsid w:val="00262EF7"/>
    <w:rsid w:val="00263277"/>
    <w:rsid w:val="00263369"/>
    <w:rsid w:val="00263425"/>
    <w:rsid w:val="002634E2"/>
    <w:rsid w:val="002634E3"/>
    <w:rsid w:val="002635F4"/>
    <w:rsid w:val="002636FB"/>
    <w:rsid w:val="002637D8"/>
    <w:rsid w:val="00263B19"/>
    <w:rsid w:val="00263C33"/>
    <w:rsid w:val="00263D7E"/>
    <w:rsid w:val="00263E37"/>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34"/>
    <w:rsid w:val="00266FDD"/>
    <w:rsid w:val="00267337"/>
    <w:rsid w:val="002673AA"/>
    <w:rsid w:val="00267535"/>
    <w:rsid w:val="002675BA"/>
    <w:rsid w:val="0026769E"/>
    <w:rsid w:val="0027002B"/>
    <w:rsid w:val="002703E1"/>
    <w:rsid w:val="002706E4"/>
    <w:rsid w:val="00270A72"/>
    <w:rsid w:val="00270A7C"/>
    <w:rsid w:val="00270A87"/>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D85"/>
    <w:rsid w:val="00273E11"/>
    <w:rsid w:val="00273E4B"/>
    <w:rsid w:val="002740BE"/>
    <w:rsid w:val="00274187"/>
    <w:rsid w:val="002744D1"/>
    <w:rsid w:val="002744DF"/>
    <w:rsid w:val="002746D0"/>
    <w:rsid w:val="002747E5"/>
    <w:rsid w:val="00274934"/>
    <w:rsid w:val="00274A72"/>
    <w:rsid w:val="00274B52"/>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4A2"/>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2D5A"/>
    <w:rsid w:val="00283332"/>
    <w:rsid w:val="0028352B"/>
    <w:rsid w:val="002836B1"/>
    <w:rsid w:val="00283881"/>
    <w:rsid w:val="00283EE8"/>
    <w:rsid w:val="002840B1"/>
    <w:rsid w:val="002843D6"/>
    <w:rsid w:val="0028461B"/>
    <w:rsid w:val="00284990"/>
    <w:rsid w:val="00284AB8"/>
    <w:rsid w:val="00284E7D"/>
    <w:rsid w:val="00285132"/>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A28"/>
    <w:rsid w:val="00293A46"/>
    <w:rsid w:val="00293C44"/>
    <w:rsid w:val="00293CBF"/>
    <w:rsid w:val="00293E8E"/>
    <w:rsid w:val="002941B7"/>
    <w:rsid w:val="002942EB"/>
    <w:rsid w:val="00294832"/>
    <w:rsid w:val="00294B9D"/>
    <w:rsid w:val="00294C73"/>
    <w:rsid w:val="00294E75"/>
    <w:rsid w:val="0029504F"/>
    <w:rsid w:val="00295868"/>
    <w:rsid w:val="00295EE9"/>
    <w:rsid w:val="00296B2B"/>
    <w:rsid w:val="00296C30"/>
    <w:rsid w:val="00296D29"/>
    <w:rsid w:val="00296E4B"/>
    <w:rsid w:val="00297013"/>
    <w:rsid w:val="00297164"/>
    <w:rsid w:val="00297380"/>
    <w:rsid w:val="002974EA"/>
    <w:rsid w:val="0029755F"/>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46C"/>
    <w:rsid w:val="002A2B77"/>
    <w:rsid w:val="002A2CFA"/>
    <w:rsid w:val="002A2E01"/>
    <w:rsid w:val="002A2E0D"/>
    <w:rsid w:val="002A3170"/>
    <w:rsid w:val="002A3514"/>
    <w:rsid w:val="002A35B3"/>
    <w:rsid w:val="002A3C91"/>
    <w:rsid w:val="002A3D44"/>
    <w:rsid w:val="002A3E59"/>
    <w:rsid w:val="002A3E91"/>
    <w:rsid w:val="002A3F5D"/>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25B"/>
    <w:rsid w:val="002A765E"/>
    <w:rsid w:val="002A77D0"/>
    <w:rsid w:val="002A7BAA"/>
    <w:rsid w:val="002A7E05"/>
    <w:rsid w:val="002A7E79"/>
    <w:rsid w:val="002B04F3"/>
    <w:rsid w:val="002B08A1"/>
    <w:rsid w:val="002B0A56"/>
    <w:rsid w:val="002B0F62"/>
    <w:rsid w:val="002B0FC0"/>
    <w:rsid w:val="002B111A"/>
    <w:rsid w:val="002B18A5"/>
    <w:rsid w:val="002B1B7B"/>
    <w:rsid w:val="002B1D55"/>
    <w:rsid w:val="002B1E6B"/>
    <w:rsid w:val="002B21A5"/>
    <w:rsid w:val="002B2250"/>
    <w:rsid w:val="002B225D"/>
    <w:rsid w:val="002B2726"/>
    <w:rsid w:val="002B2B8E"/>
    <w:rsid w:val="002B3244"/>
    <w:rsid w:val="002B35BE"/>
    <w:rsid w:val="002B37CE"/>
    <w:rsid w:val="002B37D8"/>
    <w:rsid w:val="002B3A1A"/>
    <w:rsid w:val="002B3A38"/>
    <w:rsid w:val="002B3D93"/>
    <w:rsid w:val="002B3E09"/>
    <w:rsid w:val="002B426C"/>
    <w:rsid w:val="002B4287"/>
    <w:rsid w:val="002B4812"/>
    <w:rsid w:val="002B4B03"/>
    <w:rsid w:val="002B4BEF"/>
    <w:rsid w:val="002B4D71"/>
    <w:rsid w:val="002B4ECA"/>
    <w:rsid w:val="002B4F9A"/>
    <w:rsid w:val="002B4FEE"/>
    <w:rsid w:val="002B5374"/>
    <w:rsid w:val="002B562B"/>
    <w:rsid w:val="002B5666"/>
    <w:rsid w:val="002B566E"/>
    <w:rsid w:val="002B5846"/>
    <w:rsid w:val="002B5962"/>
    <w:rsid w:val="002B5AEA"/>
    <w:rsid w:val="002B5D56"/>
    <w:rsid w:val="002B5E9D"/>
    <w:rsid w:val="002B6083"/>
    <w:rsid w:val="002B608B"/>
    <w:rsid w:val="002B6813"/>
    <w:rsid w:val="002B69F2"/>
    <w:rsid w:val="002B6C04"/>
    <w:rsid w:val="002B6CE8"/>
    <w:rsid w:val="002B71AA"/>
    <w:rsid w:val="002B7562"/>
    <w:rsid w:val="002B7904"/>
    <w:rsid w:val="002B7BD9"/>
    <w:rsid w:val="002B7D1C"/>
    <w:rsid w:val="002B7DBF"/>
    <w:rsid w:val="002C03D1"/>
    <w:rsid w:val="002C0555"/>
    <w:rsid w:val="002C05FF"/>
    <w:rsid w:val="002C0666"/>
    <w:rsid w:val="002C07E5"/>
    <w:rsid w:val="002C09FC"/>
    <w:rsid w:val="002C0E27"/>
    <w:rsid w:val="002C0FD5"/>
    <w:rsid w:val="002C11B5"/>
    <w:rsid w:val="002C1414"/>
    <w:rsid w:val="002C14D7"/>
    <w:rsid w:val="002C169B"/>
    <w:rsid w:val="002C1777"/>
    <w:rsid w:val="002C191B"/>
    <w:rsid w:val="002C1D2E"/>
    <w:rsid w:val="002C1F98"/>
    <w:rsid w:val="002C2182"/>
    <w:rsid w:val="002C23CA"/>
    <w:rsid w:val="002C2469"/>
    <w:rsid w:val="002C25B5"/>
    <w:rsid w:val="002C27B8"/>
    <w:rsid w:val="002C2CA8"/>
    <w:rsid w:val="002C2D02"/>
    <w:rsid w:val="002C3755"/>
    <w:rsid w:val="002C3CE6"/>
    <w:rsid w:val="002C3EB5"/>
    <w:rsid w:val="002C413E"/>
    <w:rsid w:val="002C42DF"/>
    <w:rsid w:val="002C4947"/>
    <w:rsid w:val="002C4F4E"/>
    <w:rsid w:val="002C53C2"/>
    <w:rsid w:val="002C540C"/>
    <w:rsid w:val="002C5A21"/>
    <w:rsid w:val="002C5B4C"/>
    <w:rsid w:val="002C5C16"/>
    <w:rsid w:val="002C5C2E"/>
    <w:rsid w:val="002C5D1B"/>
    <w:rsid w:val="002C5DDF"/>
    <w:rsid w:val="002C5EC0"/>
    <w:rsid w:val="002C60AB"/>
    <w:rsid w:val="002C6134"/>
    <w:rsid w:val="002C618B"/>
    <w:rsid w:val="002C6411"/>
    <w:rsid w:val="002C656A"/>
    <w:rsid w:val="002C6650"/>
    <w:rsid w:val="002C6653"/>
    <w:rsid w:val="002C67FF"/>
    <w:rsid w:val="002C6DFC"/>
    <w:rsid w:val="002C6E84"/>
    <w:rsid w:val="002C7384"/>
    <w:rsid w:val="002C7676"/>
    <w:rsid w:val="002C76D0"/>
    <w:rsid w:val="002C7DDD"/>
    <w:rsid w:val="002C7FAA"/>
    <w:rsid w:val="002D045E"/>
    <w:rsid w:val="002D0941"/>
    <w:rsid w:val="002D0F9A"/>
    <w:rsid w:val="002D1017"/>
    <w:rsid w:val="002D116B"/>
    <w:rsid w:val="002D17A6"/>
    <w:rsid w:val="002D17CD"/>
    <w:rsid w:val="002D19C8"/>
    <w:rsid w:val="002D2146"/>
    <w:rsid w:val="002D2951"/>
    <w:rsid w:val="002D29C3"/>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D7FBB"/>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EE"/>
    <w:rsid w:val="002E32D8"/>
    <w:rsid w:val="002E374A"/>
    <w:rsid w:val="002E3BD2"/>
    <w:rsid w:val="002E3D48"/>
    <w:rsid w:val="002E3D68"/>
    <w:rsid w:val="002E3DF9"/>
    <w:rsid w:val="002E3F25"/>
    <w:rsid w:val="002E4587"/>
    <w:rsid w:val="002E46A6"/>
    <w:rsid w:val="002E4896"/>
    <w:rsid w:val="002E4A27"/>
    <w:rsid w:val="002E4DFF"/>
    <w:rsid w:val="002E4FBA"/>
    <w:rsid w:val="002E5189"/>
    <w:rsid w:val="002E5423"/>
    <w:rsid w:val="002E56C7"/>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0B1F"/>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4BB"/>
    <w:rsid w:val="002F4604"/>
    <w:rsid w:val="002F4B4A"/>
    <w:rsid w:val="002F4DE0"/>
    <w:rsid w:val="002F56EF"/>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5A7"/>
    <w:rsid w:val="00300BEC"/>
    <w:rsid w:val="00300C8E"/>
    <w:rsid w:val="00300D14"/>
    <w:rsid w:val="00300E90"/>
    <w:rsid w:val="0030104B"/>
    <w:rsid w:val="0030112B"/>
    <w:rsid w:val="0030118D"/>
    <w:rsid w:val="003012E4"/>
    <w:rsid w:val="003014D9"/>
    <w:rsid w:val="00301C92"/>
    <w:rsid w:val="00301D10"/>
    <w:rsid w:val="003020B4"/>
    <w:rsid w:val="00302252"/>
    <w:rsid w:val="00302261"/>
    <w:rsid w:val="003022A8"/>
    <w:rsid w:val="0030246E"/>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36F"/>
    <w:rsid w:val="00305736"/>
    <w:rsid w:val="003058AC"/>
    <w:rsid w:val="003059CA"/>
    <w:rsid w:val="003059CF"/>
    <w:rsid w:val="00305A80"/>
    <w:rsid w:val="00305ECE"/>
    <w:rsid w:val="00305F11"/>
    <w:rsid w:val="00305F84"/>
    <w:rsid w:val="003060AC"/>
    <w:rsid w:val="00306394"/>
    <w:rsid w:val="00306414"/>
    <w:rsid w:val="003065CE"/>
    <w:rsid w:val="0030687B"/>
    <w:rsid w:val="0030695B"/>
    <w:rsid w:val="00306C2C"/>
    <w:rsid w:val="00306FBA"/>
    <w:rsid w:val="00307037"/>
    <w:rsid w:val="0030738E"/>
    <w:rsid w:val="0030783D"/>
    <w:rsid w:val="00307885"/>
    <w:rsid w:val="00307B64"/>
    <w:rsid w:val="00307B9D"/>
    <w:rsid w:val="00307D3B"/>
    <w:rsid w:val="00307FA2"/>
    <w:rsid w:val="0031038C"/>
    <w:rsid w:val="003103A3"/>
    <w:rsid w:val="003104EB"/>
    <w:rsid w:val="003107FF"/>
    <w:rsid w:val="00310975"/>
    <w:rsid w:val="00310BB0"/>
    <w:rsid w:val="00310CEF"/>
    <w:rsid w:val="00310D48"/>
    <w:rsid w:val="00310E82"/>
    <w:rsid w:val="00311129"/>
    <w:rsid w:val="00311386"/>
    <w:rsid w:val="00311AB1"/>
    <w:rsid w:val="00311B62"/>
    <w:rsid w:val="00311D32"/>
    <w:rsid w:val="003123CD"/>
    <w:rsid w:val="0031257B"/>
    <w:rsid w:val="00312C79"/>
    <w:rsid w:val="00313242"/>
    <w:rsid w:val="0031346F"/>
    <w:rsid w:val="00313545"/>
    <w:rsid w:val="0031391C"/>
    <w:rsid w:val="00313AD7"/>
    <w:rsid w:val="00314111"/>
    <w:rsid w:val="003142CF"/>
    <w:rsid w:val="00314331"/>
    <w:rsid w:val="003145D1"/>
    <w:rsid w:val="00314AF0"/>
    <w:rsid w:val="00314BF9"/>
    <w:rsid w:val="00314C34"/>
    <w:rsid w:val="00314D41"/>
    <w:rsid w:val="00314D47"/>
    <w:rsid w:val="00314DBF"/>
    <w:rsid w:val="00314EA7"/>
    <w:rsid w:val="00315469"/>
    <w:rsid w:val="00315558"/>
    <w:rsid w:val="00315755"/>
    <w:rsid w:val="00315779"/>
    <w:rsid w:val="003159BD"/>
    <w:rsid w:val="00315D6F"/>
    <w:rsid w:val="00316435"/>
    <w:rsid w:val="00316452"/>
    <w:rsid w:val="003167C4"/>
    <w:rsid w:val="003169B3"/>
    <w:rsid w:val="00316AA6"/>
    <w:rsid w:val="00316CBD"/>
    <w:rsid w:val="003171DB"/>
    <w:rsid w:val="0031740C"/>
    <w:rsid w:val="00317529"/>
    <w:rsid w:val="0031752E"/>
    <w:rsid w:val="00317746"/>
    <w:rsid w:val="003178E0"/>
    <w:rsid w:val="0032005E"/>
    <w:rsid w:val="00320396"/>
    <w:rsid w:val="003203CD"/>
    <w:rsid w:val="0032047A"/>
    <w:rsid w:val="00320555"/>
    <w:rsid w:val="003205CF"/>
    <w:rsid w:val="00320A2D"/>
    <w:rsid w:val="00321012"/>
    <w:rsid w:val="003210C1"/>
    <w:rsid w:val="003219EC"/>
    <w:rsid w:val="00321FE1"/>
    <w:rsid w:val="0032206D"/>
    <w:rsid w:val="00322179"/>
    <w:rsid w:val="003223D0"/>
    <w:rsid w:val="003226E9"/>
    <w:rsid w:val="00322A00"/>
    <w:rsid w:val="00322A89"/>
    <w:rsid w:val="00322C4C"/>
    <w:rsid w:val="00323193"/>
    <w:rsid w:val="00323390"/>
    <w:rsid w:val="00323922"/>
    <w:rsid w:val="00323F27"/>
    <w:rsid w:val="00323F9D"/>
    <w:rsid w:val="0032432F"/>
    <w:rsid w:val="00324551"/>
    <w:rsid w:val="003246D7"/>
    <w:rsid w:val="00324923"/>
    <w:rsid w:val="00324C4E"/>
    <w:rsid w:val="00324DB6"/>
    <w:rsid w:val="00324E03"/>
    <w:rsid w:val="00325127"/>
    <w:rsid w:val="003252B0"/>
    <w:rsid w:val="003254C5"/>
    <w:rsid w:val="0032561D"/>
    <w:rsid w:val="0032599F"/>
    <w:rsid w:val="00325AAF"/>
    <w:rsid w:val="00325E53"/>
    <w:rsid w:val="00325FC7"/>
    <w:rsid w:val="0032626E"/>
    <w:rsid w:val="003264A7"/>
    <w:rsid w:val="00326514"/>
    <w:rsid w:val="003266F4"/>
    <w:rsid w:val="00326AA5"/>
    <w:rsid w:val="003275A4"/>
    <w:rsid w:val="0032765E"/>
    <w:rsid w:val="00327A36"/>
    <w:rsid w:val="00327AA4"/>
    <w:rsid w:val="00327B9D"/>
    <w:rsid w:val="00327C79"/>
    <w:rsid w:val="0033019C"/>
    <w:rsid w:val="003305F7"/>
    <w:rsid w:val="003306F5"/>
    <w:rsid w:val="003309E5"/>
    <w:rsid w:val="00330BBF"/>
    <w:rsid w:val="00330D28"/>
    <w:rsid w:val="00330EBD"/>
    <w:rsid w:val="003316CB"/>
    <w:rsid w:val="003316FF"/>
    <w:rsid w:val="00331A13"/>
    <w:rsid w:val="00331D08"/>
    <w:rsid w:val="00332211"/>
    <w:rsid w:val="00332D54"/>
    <w:rsid w:val="00332DF0"/>
    <w:rsid w:val="0033326B"/>
    <w:rsid w:val="003334D3"/>
    <w:rsid w:val="0033363A"/>
    <w:rsid w:val="00333709"/>
    <w:rsid w:val="00333734"/>
    <w:rsid w:val="0033397A"/>
    <w:rsid w:val="00333AE7"/>
    <w:rsid w:val="00333B34"/>
    <w:rsid w:val="00333D5A"/>
    <w:rsid w:val="00334058"/>
    <w:rsid w:val="0033437F"/>
    <w:rsid w:val="003343B0"/>
    <w:rsid w:val="003346A8"/>
    <w:rsid w:val="00334B59"/>
    <w:rsid w:val="00334FF1"/>
    <w:rsid w:val="00335B19"/>
    <w:rsid w:val="00335B4B"/>
    <w:rsid w:val="00335B64"/>
    <w:rsid w:val="00335B86"/>
    <w:rsid w:val="003368EB"/>
    <w:rsid w:val="003369CD"/>
    <w:rsid w:val="00336A0D"/>
    <w:rsid w:val="00336A3C"/>
    <w:rsid w:val="00336C52"/>
    <w:rsid w:val="00336CC7"/>
    <w:rsid w:val="00336CD2"/>
    <w:rsid w:val="00336FB9"/>
    <w:rsid w:val="0033724C"/>
    <w:rsid w:val="0033792D"/>
    <w:rsid w:val="00337B1D"/>
    <w:rsid w:val="00337F0F"/>
    <w:rsid w:val="00337FE9"/>
    <w:rsid w:val="003405A6"/>
    <w:rsid w:val="00340A26"/>
    <w:rsid w:val="00340D49"/>
    <w:rsid w:val="00341067"/>
    <w:rsid w:val="0034126D"/>
    <w:rsid w:val="003414F8"/>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AE9"/>
    <w:rsid w:val="00343E7C"/>
    <w:rsid w:val="00343F0A"/>
    <w:rsid w:val="003440A4"/>
    <w:rsid w:val="003440CE"/>
    <w:rsid w:val="00344501"/>
    <w:rsid w:val="003445C7"/>
    <w:rsid w:val="00344798"/>
    <w:rsid w:val="00344AAA"/>
    <w:rsid w:val="00344B6D"/>
    <w:rsid w:val="00344EED"/>
    <w:rsid w:val="003452DD"/>
    <w:rsid w:val="00345718"/>
    <w:rsid w:val="00345884"/>
    <w:rsid w:val="00345D03"/>
    <w:rsid w:val="00345D9B"/>
    <w:rsid w:val="00345F06"/>
    <w:rsid w:val="00346060"/>
    <w:rsid w:val="00346092"/>
    <w:rsid w:val="00346616"/>
    <w:rsid w:val="00346793"/>
    <w:rsid w:val="00346960"/>
    <w:rsid w:val="00346A0A"/>
    <w:rsid w:val="00346BC0"/>
    <w:rsid w:val="00346D10"/>
    <w:rsid w:val="00346D7E"/>
    <w:rsid w:val="00347453"/>
    <w:rsid w:val="003474FE"/>
    <w:rsid w:val="003476B3"/>
    <w:rsid w:val="00347A35"/>
    <w:rsid w:val="00347AFE"/>
    <w:rsid w:val="00347EAB"/>
    <w:rsid w:val="00350138"/>
    <w:rsid w:val="00350559"/>
    <w:rsid w:val="003508B6"/>
    <w:rsid w:val="003508D1"/>
    <w:rsid w:val="00350CE6"/>
    <w:rsid w:val="00350F97"/>
    <w:rsid w:val="003513DC"/>
    <w:rsid w:val="003513F9"/>
    <w:rsid w:val="003514D3"/>
    <w:rsid w:val="0035158B"/>
    <w:rsid w:val="00351788"/>
    <w:rsid w:val="003518D0"/>
    <w:rsid w:val="003519C4"/>
    <w:rsid w:val="00351EED"/>
    <w:rsid w:val="00352134"/>
    <w:rsid w:val="00352141"/>
    <w:rsid w:val="0035223E"/>
    <w:rsid w:val="003526FA"/>
    <w:rsid w:val="003528E5"/>
    <w:rsid w:val="00352D66"/>
    <w:rsid w:val="003532F3"/>
    <w:rsid w:val="00353405"/>
    <w:rsid w:val="0035350C"/>
    <w:rsid w:val="003536E3"/>
    <w:rsid w:val="00353A4D"/>
    <w:rsid w:val="00353D47"/>
    <w:rsid w:val="00353EF8"/>
    <w:rsid w:val="00354016"/>
    <w:rsid w:val="0035475E"/>
    <w:rsid w:val="00354770"/>
    <w:rsid w:val="00354807"/>
    <w:rsid w:val="003548A8"/>
    <w:rsid w:val="00354969"/>
    <w:rsid w:val="00354A9D"/>
    <w:rsid w:val="00354C1A"/>
    <w:rsid w:val="003557F8"/>
    <w:rsid w:val="0035605F"/>
    <w:rsid w:val="0035675C"/>
    <w:rsid w:val="003567D9"/>
    <w:rsid w:val="0035690A"/>
    <w:rsid w:val="00356BB9"/>
    <w:rsid w:val="00357547"/>
    <w:rsid w:val="00357640"/>
    <w:rsid w:val="0035769A"/>
    <w:rsid w:val="0035796C"/>
    <w:rsid w:val="00357990"/>
    <w:rsid w:val="00357E58"/>
    <w:rsid w:val="00357FDA"/>
    <w:rsid w:val="00360027"/>
    <w:rsid w:val="0036063F"/>
    <w:rsid w:val="00360ADB"/>
    <w:rsid w:val="00360BC3"/>
    <w:rsid w:val="00360E7F"/>
    <w:rsid w:val="00361401"/>
    <w:rsid w:val="003614BB"/>
    <w:rsid w:val="0036194A"/>
    <w:rsid w:val="00361B2B"/>
    <w:rsid w:val="00361E49"/>
    <w:rsid w:val="00362341"/>
    <w:rsid w:val="003624FE"/>
    <w:rsid w:val="00362D87"/>
    <w:rsid w:val="0036308E"/>
    <w:rsid w:val="003631E7"/>
    <w:rsid w:val="00363374"/>
    <w:rsid w:val="00363DDD"/>
    <w:rsid w:val="00363E49"/>
    <w:rsid w:val="00363EE5"/>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DF1"/>
    <w:rsid w:val="00367F25"/>
    <w:rsid w:val="003700D7"/>
    <w:rsid w:val="0037039A"/>
    <w:rsid w:val="003705FD"/>
    <w:rsid w:val="003706BA"/>
    <w:rsid w:val="00370D1D"/>
    <w:rsid w:val="00370DD4"/>
    <w:rsid w:val="00371234"/>
    <w:rsid w:val="003714CB"/>
    <w:rsid w:val="003717AC"/>
    <w:rsid w:val="00371910"/>
    <w:rsid w:val="00371AC0"/>
    <w:rsid w:val="00371C8E"/>
    <w:rsid w:val="0037243F"/>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37F"/>
    <w:rsid w:val="003824D6"/>
    <w:rsid w:val="0038259C"/>
    <w:rsid w:val="00382710"/>
    <w:rsid w:val="00382739"/>
    <w:rsid w:val="00382758"/>
    <w:rsid w:val="0038288C"/>
    <w:rsid w:val="003828D7"/>
    <w:rsid w:val="00382949"/>
    <w:rsid w:val="00382A85"/>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641"/>
    <w:rsid w:val="003858F7"/>
    <w:rsid w:val="00385BD1"/>
    <w:rsid w:val="00385C31"/>
    <w:rsid w:val="00385D56"/>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E2B"/>
    <w:rsid w:val="00387ECF"/>
    <w:rsid w:val="0039016B"/>
    <w:rsid w:val="003903BE"/>
    <w:rsid w:val="00390659"/>
    <w:rsid w:val="00390C1D"/>
    <w:rsid w:val="00390D36"/>
    <w:rsid w:val="0039121E"/>
    <w:rsid w:val="00391279"/>
    <w:rsid w:val="0039161D"/>
    <w:rsid w:val="00391B55"/>
    <w:rsid w:val="00391BB5"/>
    <w:rsid w:val="00391BC6"/>
    <w:rsid w:val="003923D8"/>
    <w:rsid w:val="0039276C"/>
    <w:rsid w:val="003928E8"/>
    <w:rsid w:val="00392B1E"/>
    <w:rsid w:val="00392BBF"/>
    <w:rsid w:val="00392CB4"/>
    <w:rsid w:val="00392CDB"/>
    <w:rsid w:val="00392D98"/>
    <w:rsid w:val="00392ED4"/>
    <w:rsid w:val="003934E2"/>
    <w:rsid w:val="003937BF"/>
    <w:rsid w:val="00393986"/>
    <w:rsid w:val="00393AB4"/>
    <w:rsid w:val="00393F24"/>
    <w:rsid w:val="00394764"/>
    <w:rsid w:val="00394769"/>
    <w:rsid w:val="003949DF"/>
    <w:rsid w:val="00394A80"/>
    <w:rsid w:val="00394B2A"/>
    <w:rsid w:val="00394C5E"/>
    <w:rsid w:val="00395291"/>
    <w:rsid w:val="0039571E"/>
    <w:rsid w:val="00395ADF"/>
    <w:rsid w:val="00395B3C"/>
    <w:rsid w:val="00395B84"/>
    <w:rsid w:val="00395CFA"/>
    <w:rsid w:val="003961BB"/>
    <w:rsid w:val="0039620C"/>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17B"/>
    <w:rsid w:val="003A03BA"/>
    <w:rsid w:val="003A0A9F"/>
    <w:rsid w:val="003A0C77"/>
    <w:rsid w:val="003A1233"/>
    <w:rsid w:val="003A1362"/>
    <w:rsid w:val="003A1369"/>
    <w:rsid w:val="003A13D1"/>
    <w:rsid w:val="003A145C"/>
    <w:rsid w:val="003A1584"/>
    <w:rsid w:val="003A1908"/>
    <w:rsid w:val="003A211C"/>
    <w:rsid w:val="003A2399"/>
    <w:rsid w:val="003A2585"/>
    <w:rsid w:val="003A26CB"/>
    <w:rsid w:val="003A2B41"/>
    <w:rsid w:val="003A2CF2"/>
    <w:rsid w:val="003A2CF3"/>
    <w:rsid w:val="003A2DEA"/>
    <w:rsid w:val="003A2F4A"/>
    <w:rsid w:val="003A3451"/>
    <w:rsid w:val="003A3515"/>
    <w:rsid w:val="003A396C"/>
    <w:rsid w:val="003A3A57"/>
    <w:rsid w:val="003A4188"/>
    <w:rsid w:val="003A4213"/>
    <w:rsid w:val="003A43C6"/>
    <w:rsid w:val="003A43FA"/>
    <w:rsid w:val="003A45E1"/>
    <w:rsid w:val="003A4CDA"/>
    <w:rsid w:val="003A5085"/>
    <w:rsid w:val="003A51AA"/>
    <w:rsid w:val="003A542D"/>
    <w:rsid w:val="003A556E"/>
    <w:rsid w:val="003A57D7"/>
    <w:rsid w:val="003A586C"/>
    <w:rsid w:val="003A5E24"/>
    <w:rsid w:val="003A63A0"/>
    <w:rsid w:val="003A6657"/>
    <w:rsid w:val="003A6C0D"/>
    <w:rsid w:val="003A6E3C"/>
    <w:rsid w:val="003A6E5B"/>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B95"/>
    <w:rsid w:val="003B3E50"/>
    <w:rsid w:val="003B3FF8"/>
    <w:rsid w:val="003B41AC"/>
    <w:rsid w:val="003B4338"/>
    <w:rsid w:val="003B4426"/>
    <w:rsid w:val="003B4554"/>
    <w:rsid w:val="003B45C1"/>
    <w:rsid w:val="003B4A35"/>
    <w:rsid w:val="003B4A9E"/>
    <w:rsid w:val="003B4C0F"/>
    <w:rsid w:val="003B4D62"/>
    <w:rsid w:val="003B4DBF"/>
    <w:rsid w:val="003B4E13"/>
    <w:rsid w:val="003B5018"/>
    <w:rsid w:val="003B5311"/>
    <w:rsid w:val="003B53BA"/>
    <w:rsid w:val="003B571C"/>
    <w:rsid w:val="003B58FC"/>
    <w:rsid w:val="003B59F9"/>
    <w:rsid w:val="003B6058"/>
    <w:rsid w:val="003B6141"/>
    <w:rsid w:val="003B6278"/>
    <w:rsid w:val="003B6465"/>
    <w:rsid w:val="003B6DFB"/>
    <w:rsid w:val="003B7103"/>
    <w:rsid w:val="003B7443"/>
    <w:rsid w:val="003B74A7"/>
    <w:rsid w:val="003B777D"/>
    <w:rsid w:val="003B7788"/>
    <w:rsid w:val="003B77DA"/>
    <w:rsid w:val="003B7C70"/>
    <w:rsid w:val="003B7F3C"/>
    <w:rsid w:val="003C0021"/>
    <w:rsid w:val="003C005A"/>
    <w:rsid w:val="003C03C5"/>
    <w:rsid w:val="003C03D3"/>
    <w:rsid w:val="003C04C8"/>
    <w:rsid w:val="003C07FF"/>
    <w:rsid w:val="003C1165"/>
    <w:rsid w:val="003C1362"/>
    <w:rsid w:val="003C15B9"/>
    <w:rsid w:val="003C1DD4"/>
    <w:rsid w:val="003C2334"/>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EEE"/>
    <w:rsid w:val="003C72C4"/>
    <w:rsid w:val="003C73FB"/>
    <w:rsid w:val="003C769B"/>
    <w:rsid w:val="003C7792"/>
    <w:rsid w:val="003C77FA"/>
    <w:rsid w:val="003C7882"/>
    <w:rsid w:val="003C7A37"/>
    <w:rsid w:val="003C7AAA"/>
    <w:rsid w:val="003C7AAD"/>
    <w:rsid w:val="003D00CC"/>
    <w:rsid w:val="003D0579"/>
    <w:rsid w:val="003D066C"/>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DC3"/>
    <w:rsid w:val="003D2F4F"/>
    <w:rsid w:val="003D322A"/>
    <w:rsid w:val="003D32AC"/>
    <w:rsid w:val="003D333D"/>
    <w:rsid w:val="003D34BD"/>
    <w:rsid w:val="003D3527"/>
    <w:rsid w:val="003D3574"/>
    <w:rsid w:val="003D35D5"/>
    <w:rsid w:val="003D3829"/>
    <w:rsid w:val="003D38B3"/>
    <w:rsid w:val="003D3DCA"/>
    <w:rsid w:val="003D4517"/>
    <w:rsid w:val="003D45E7"/>
    <w:rsid w:val="003D4696"/>
    <w:rsid w:val="003D46DF"/>
    <w:rsid w:val="003D4AAC"/>
    <w:rsid w:val="003D4B1B"/>
    <w:rsid w:val="003D4CED"/>
    <w:rsid w:val="003D4FBA"/>
    <w:rsid w:val="003D52DD"/>
    <w:rsid w:val="003D54E0"/>
    <w:rsid w:val="003D58D8"/>
    <w:rsid w:val="003D5959"/>
    <w:rsid w:val="003D5A96"/>
    <w:rsid w:val="003D5AC1"/>
    <w:rsid w:val="003D600F"/>
    <w:rsid w:val="003D60E1"/>
    <w:rsid w:val="003D62C9"/>
    <w:rsid w:val="003D69A8"/>
    <w:rsid w:val="003D6A04"/>
    <w:rsid w:val="003D6C50"/>
    <w:rsid w:val="003D6CFB"/>
    <w:rsid w:val="003D7005"/>
    <w:rsid w:val="003D7230"/>
    <w:rsid w:val="003D7578"/>
    <w:rsid w:val="003D76F9"/>
    <w:rsid w:val="003D7C1E"/>
    <w:rsid w:val="003D7CB3"/>
    <w:rsid w:val="003D7DF5"/>
    <w:rsid w:val="003D7FBE"/>
    <w:rsid w:val="003E025B"/>
    <w:rsid w:val="003E096C"/>
    <w:rsid w:val="003E0A85"/>
    <w:rsid w:val="003E0C12"/>
    <w:rsid w:val="003E0F6A"/>
    <w:rsid w:val="003E1070"/>
    <w:rsid w:val="003E11C6"/>
    <w:rsid w:val="003E1B76"/>
    <w:rsid w:val="003E1E59"/>
    <w:rsid w:val="003E2249"/>
    <w:rsid w:val="003E2847"/>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23"/>
    <w:rsid w:val="003E5EB3"/>
    <w:rsid w:val="003E5F30"/>
    <w:rsid w:val="003E6608"/>
    <w:rsid w:val="003E6E30"/>
    <w:rsid w:val="003E702E"/>
    <w:rsid w:val="003E7468"/>
    <w:rsid w:val="003E7652"/>
    <w:rsid w:val="003E7AC8"/>
    <w:rsid w:val="003E7DE0"/>
    <w:rsid w:val="003E7E0F"/>
    <w:rsid w:val="003E7E2B"/>
    <w:rsid w:val="003E7E4B"/>
    <w:rsid w:val="003F08A3"/>
    <w:rsid w:val="003F095D"/>
    <w:rsid w:val="003F0BC1"/>
    <w:rsid w:val="003F0BD8"/>
    <w:rsid w:val="003F0DC7"/>
    <w:rsid w:val="003F0E2B"/>
    <w:rsid w:val="003F109C"/>
    <w:rsid w:val="003F112D"/>
    <w:rsid w:val="003F124F"/>
    <w:rsid w:val="003F13C0"/>
    <w:rsid w:val="003F15F3"/>
    <w:rsid w:val="003F1600"/>
    <w:rsid w:val="003F1652"/>
    <w:rsid w:val="003F193C"/>
    <w:rsid w:val="003F1B56"/>
    <w:rsid w:val="003F1DD9"/>
    <w:rsid w:val="003F1E1F"/>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A5F"/>
    <w:rsid w:val="003F4AEC"/>
    <w:rsid w:val="003F4DE5"/>
    <w:rsid w:val="003F4E71"/>
    <w:rsid w:val="003F544C"/>
    <w:rsid w:val="003F5A75"/>
    <w:rsid w:val="003F5ABA"/>
    <w:rsid w:val="003F5BB1"/>
    <w:rsid w:val="003F5BE3"/>
    <w:rsid w:val="003F6425"/>
    <w:rsid w:val="003F645D"/>
    <w:rsid w:val="003F6C1C"/>
    <w:rsid w:val="003F6D02"/>
    <w:rsid w:val="003F6E19"/>
    <w:rsid w:val="003F6E67"/>
    <w:rsid w:val="003F6E9C"/>
    <w:rsid w:val="003F71D7"/>
    <w:rsid w:val="003F7401"/>
    <w:rsid w:val="003F770D"/>
    <w:rsid w:val="003F7929"/>
    <w:rsid w:val="003F7C31"/>
    <w:rsid w:val="0040017E"/>
    <w:rsid w:val="004001AF"/>
    <w:rsid w:val="004003D0"/>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5C0"/>
    <w:rsid w:val="00402BF5"/>
    <w:rsid w:val="00402EFC"/>
    <w:rsid w:val="004030BF"/>
    <w:rsid w:val="00403169"/>
    <w:rsid w:val="00403605"/>
    <w:rsid w:val="00403985"/>
    <w:rsid w:val="004039CE"/>
    <w:rsid w:val="004039F2"/>
    <w:rsid w:val="00403A09"/>
    <w:rsid w:val="00403C82"/>
    <w:rsid w:val="00403D83"/>
    <w:rsid w:val="004043A0"/>
    <w:rsid w:val="00404484"/>
    <w:rsid w:val="004045E5"/>
    <w:rsid w:val="0040486C"/>
    <w:rsid w:val="0040492F"/>
    <w:rsid w:val="00404B51"/>
    <w:rsid w:val="00404BBC"/>
    <w:rsid w:val="00404C03"/>
    <w:rsid w:val="00404CB2"/>
    <w:rsid w:val="00404CF8"/>
    <w:rsid w:val="00404FC8"/>
    <w:rsid w:val="00405058"/>
    <w:rsid w:val="0040513A"/>
    <w:rsid w:val="0040580E"/>
    <w:rsid w:val="00405B3F"/>
    <w:rsid w:val="00405F96"/>
    <w:rsid w:val="00406172"/>
    <w:rsid w:val="00406302"/>
    <w:rsid w:val="004068C6"/>
    <w:rsid w:val="00406CD1"/>
    <w:rsid w:val="00407511"/>
    <w:rsid w:val="00407B75"/>
    <w:rsid w:val="00410369"/>
    <w:rsid w:val="00410385"/>
    <w:rsid w:val="0041064D"/>
    <w:rsid w:val="0041083C"/>
    <w:rsid w:val="004109B0"/>
    <w:rsid w:val="00410DA0"/>
    <w:rsid w:val="00410EC7"/>
    <w:rsid w:val="00411110"/>
    <w:rsid w:val="00411510"/>
    <w:rsid w:val="00411B35"/>
    <w:rsid w:val="00411D52"/>
    <w:rsid w:val="00412174"/>
    <w:rsid w:val="00412179"/>
    <w:rsid w:val="00412318"/>
    <w:rsid w:val="00412442"/>
    <w:rsid w:val="0041272F"/>
    <w:rsid w:val="00412738"/>
    <w:rsid w:val="00412BB2"/>
    <w:rsid w:val="00412BC4"/>
    <w:rsid w:val="00412D28"/>
    <w:rsid w:val="00412ECD"/>
    <w:rsid w:val="00413214"/>
    <w:rsid w:val="00413275"/>
    <w:rsid w:val="00413522"/>
    <w:rsid w:val="0041358B"/>
    <w:rsid w:val="004135E9"/>
    <w:rsid w:val="0041432E"/>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8F"/>
    <w:rsid w:val="00417C9C"/>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99C"/>
    <w:rsid w:val="00421A64"/>
    <w:rsid w:val="00421E76"/>
    <w:rsid w:val="00421EAD"/>
    <w:rsid w:val="0042203E"/>
    <w:rsid w:val="00422074"/>
    <w:rsid w:val="004220C1"/>
    <w:rsid w:val="0042232B"/>
    <w:rsid w:val="00422382"/>
    <w:rsid w:val="00422485"/>
    <w:rsid w:val="0042303F"/>
    <w:rsid w:val="004231D2"/>
    <w:rsid w:val="004232B3"/>
    <w:rsid w:val="0042352E"/>
    <w:rsid w:val="00423ACD"/>
    <w:rsid w:val="00423F72"/>
    <w:rsid w:val="00423F94"/>
    <w:rsid w:val="00423F9D"/>
    <w:rsid w:val="0042414E"/>
    <w:rsid w:val="00424177"/>
    <w:rsid w:val="00424262"/>
    <w:rsid w:val="00424695"/>
    <w:rsid w:val="00424727"/>
    <w:rsid w:val="00424B13"/>
    <w:rsid w:val="00424F92"/>
    <w:rsid w:val="00424F93"/>
    <w:rsid w:val="0042552E"/>
    <w:rsid w:val="00425569"/>
    <w:rsid w:val="004258BD"/>
    <w:rsid w:val="00425DF1"/>
    <w:rsid w:val="00425FCC"/>
    <w:rsid w:val="004262C0"/>
    <w:rsid w:val="0042635E"/>
    <w:rsid w:val="004264AE"/>
    <w:rsid w:val="00426809"/>
    <w:rsid w:val="004268F0"/>
    <w:rsid w:val="004268F8"/>
    <w:rsid w:val="004269FA"/>
    <w:rsid w:val="00426A6E"/>
    <w:rsid w:val="00426DC4"/>
    <w:rsid w:val="00426E15"/>
    <w:rsid w:val="00426E3B"/>
    <w:rsid w:val="00426E76"/>
    <w:rsid w:val="00427346"/>
    <w:rsid w:val="00427772"/>
    <w:rsid w:val="004279C7"/>
    <w:rsid w:val="00427B6E"/>
    <w:rsid w:val="00427DD5"/>
    <w:rsid w:val="00427E5D"/>
    <w:rsid w:val="00427F5E"/>
    <w:rsid w:val="00427FF5"/>
    <w:rsid w:val="0043019C"/>
    <w:rsid w:val="004303FB"/>
    <w:rsid w:val="0043064D"/>
    <w:rsid w:val="00430920"/>
    <w:rsid w:val="00430C3F"/>
    <w:rsid w:val="00430D89"/>
    <w:rsid w:val="00430DC0"/>
    <w:rsid w:val="00430EFB"/>
    <w:rsid w:val="0043104C"/>
    <w:rsid w:val="004310DA"/>
    <w:rsid w:val="0043125E"/>
    <w:rsid w:val="0043139C"/>
    <w:rsid w:val="00431688"/>
    <w:rsid w:val="00431933"/>
    <w:rsid w:val="00431C75"/>
    <w:rsid w:val="00431D20"/>
    <w:rsid w:val="004322FB"/>
    <w:rsid w:val="0043234E"/>
    <w:rsid w:val="0043238A"/>
    <w:rsid w:val="00432395"/>
    <w:rsid w:val="00432A42"/>
    <w:rsid w:val="00432F46"/>
    <w:rsid w:val="00433237"/>
    <w:rsid w:val="0043340E"/>
    <w:rsid w:val="004336EA"/>
    <w:rsid w:val="00433B47"/>
    <w:rsid w:val="00433D37"/>
    <w:rsid w:val="00434193"/>
    <w:rsid w:val="00434582"/>
    <w:rsid w:val="0043469F"/>
    <w:rsid w:val="004347CF"/>
    <w:rsid w:val="00434914"/>
    <w:rsid w:val="0043507C"/>
    <w:rsid w:val="004351A9"/>
    <w:rsid w:val="00435645"/>
    <w:rsid w:val="004356F5"/>
    <w:rsid w:val="00435B31"/>
    <w:rsid w:val="00435FFC"/>
    <w:rsid w:val="0043616D"/>
    <w:rsid w:val="00436258"/>
    <w:rsid w:val="00436A28"/>
    <w:rsid w:val="00436B4C"/>
    <w:rsid w:val="00436B55"/>
    <w:rsid w:val="00436C54"/>
    <w:rsid w:val="00436E04"/>
    <w:rsid w:val="00436ED9"/>
    <w:rsid w:val="00436F4D"/>
    <w:rsid w:val="00437016"/>
    <w:rsid w:val="004370DE"/>
    <w:rsid w:val="0043746E"/>
    <w:rsid w:val="00437AF5"/>
    <w:rsid w:val="00437BFC"/>
    <w:rsid w:val="00437C50"/>
    <w:rsid w:val="00437E56"/>
    <w:rsid w:val="00437EC7"/>
    <w:rsid w:val="00440308"/>
    <w:rsid w:val="004406AE"/>
    <w:rsid w:val="0044075D"/>
    <w:rsid w:val="004408D3"/>
    <w:rsid w:val="004408FB"/>
    <w:rsid w:val="00440A42"/>
    <w:rsid w:val="00440A5A"/>
    <w:rsid w:val="00441092"/>
    <w:rsid w:val="00441308"/>
    <w:rsid w:val="0044134E"/>
    <w:rsid w:val="00441474"/>
    <w:rsid w:val="004414A8"/>
    <w:rsid w:val="00441579"/>
    <w:rsid w:val="0044166D"/>
    <w:rsid w:val="00441B22"/>
    <w:rsid w:val="00441D3F"/>
    <w:rsid w:val="0044200B"/>
    <w:rsid w:val="00442204"/>
    <w:rsid w:val="004422ED"/>
    <w:rsid w:val="00442350"/>
    <w:rsid w:val="00442355"/>
    <w:rsid w:val="004428BD"/>
    <w:rsid w:val="00442C04"/>
    <w:rsid w:val="00442ED1"/>
    <w:rsid w:val="00443036"/>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69"/>
    <w:rsid w:val="00445C78"/>
    <w:rsid w:val="00445CE7"/>
    <w:rsid w:val="00445D04"/>
    <w:rsid w:val="00445D2A"/>
    <w:rsid w:val="00446007"/>
    <w:rsid w:val="00446043"/>
    <w:rsid w:val="00446243"/>
    <w:rsid w:val="004462E4"/>
    <w:rsid w:val="004462FE"/>
    <w:rsid w:val="0044649C"/>
    <w:rsid w:val="004465E2"/>
    <w:rsid w:val="004469B3"/>
    <w:rsid w:val="004469E4"/>
    <w:rsid w:val="00446B57"/>
    <w:rsid w:val="00446FEF"/>
    <w:rsid w:val="00447296"/>
    <w:rsid w:val="0044731C"/>
    <w:rsid w:val="00447332"/>
    <w:rsid w:val="00447601"/>
    <w:rsid w:val="00447A67"/>
    <w:rsid w:val="00447A77"/>
    <w:rsid w:val="00447A97"/>
    <w:rsid w:val="00447D96"/>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57B"/>
    <w:rsid w:val="004578C2"/>
    <w:rsid w:val="00457B31"/>
    <w:rsid w:val="00457F40"/>
    <w:rsid w:val="00460216"/>
    <w:rsid w:val="00460388"/>
    <w:rsid w:val="00460561"/>
    <w:rsid w:val="004606D3"/>
    <w:rsid w:val="00460774"/>
    <w:rsid w:val="00460848"/>
    <w:rsid w:val="00460A40"/>
    <w:rsid w:val="00460D0B"/>
    <w:rsid w:val="004612B3"/>
    <w:rsid w:val="004619AE"/>
    <w:rsid w:val="00461D8A"/>
    <w:rsid w:val="00461FD9"/>
    <w:rsid w:val="0046296A"/>
    <w:rsid w:val="0046298B"/>
    <w:rsid w:val="00462B60"/>
    <w:rsid w:val="00462FA5"/>
    <w:rsid w:val="00463565"/>
    <w:rsid w:val="00463600"/>
    <w:rsid w:val="004637DD"/>
    <w:rsid w:val="004638BD"/>
    <w:rsid w:val="00463951"/>
    <w:rsid w:val="00463C21"/>
    <w:rsid w:val="00463FD2"/>
    <w:rsid w:val="004642C0"/>
    <w:rsid w:val="00464901"/>
    <w:rsid w:val="00464D63"/>
    <w:rsid w:val="00464D92"/>
    <w:rsid w:val="00464E34"/>
    <w:rsid w:val="004654F5"/>
    <w:rsid w:val="0046554C"/>
    <w:rsid w:val="00465564"/>
    <w:rsid w:val="00465894"/>
    <w:rsid w:val="004659E3"/>
    <w:rsid w:val="00466011"/>
    <w:rsid w:val="0046638F"/>
    <w:rsid w:val="0046661A"/>
    <w:rsid w:val="00466663"/>
    <w:rsid w:val="0046670D"/>
    <w:rsid w:val="004667C5"/>
    <w:rsid w:val="00466988"/>
    <w:rsid w:val="00466B69"/>
    <w:rsid w:val="00466EBB"/>
    <w:rsid w:val="0046703E"/>
    <w:rsid w:val="0046708C"/>
    <w:rsid w:val="004670D0"/>
    <w:rsid w:val="00467309"/>
    <w:rsid w:val="004678BF"/>
    <w:rsid w:val="00467B1B"/>
    <w:rsid w:val="00467D12"/>
    <w:rsid w:val="00467EBB"/>
    <w:rsid w:val="00467F97"/>
    <w:rsid w:val="0047076B"/>
    <w:rsid w:val="00470985"/>
    <w:rsid w:val="00470A3F"/>
    <w:rsid w:val="00470AB3"/>
    <w:rsid w:val="00470C49"/>
    <w:rsid w:val="00471488"/>
    <w:rsid w:val="00471717"/>
    <w:rsid w:val="004717C2"/>
    <w:rsid w:val="00471C5C"/>
    <w:rsid w:val="00471D07"/>
    <w:rsid w:val="00471DA0"/>
    <w:rsid w:val="00472085"/>
    <w:rsid w:val="004721C5"/>
    <w:rsid w:val="0047244A"/>
    <w:rsid w:val="00472649"/>
    <w:rsid w:val="0047264D"/>
    <w:rsid w:val="00472777"/>
    <w:rsid w:val="0047298E"/>
    <w:rsid w:val="00472B60"/>
    <w:rsid w:val="00473086"/>
    <w:rsid w:val="0047321C"/>
    <w:rsid w:val="00473446"/>
    <w:rsid w:val="00473A2D"/>
    <w:rsid w:val="00473CB7"/>
    <w:rsid w:val="00473CD0"/>
    <w:rsid w:val="00473F7D"/>
    <w:rsid w:val="00474194"/>
    <w:rsid w:val="004741E8"/>
    <w:rsid w:val="004742D1"/>
    <w:rsid w:val="0047439D"/>
    <w:rsid w:val="004745A0"/>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8C"/>
    <w:rsid w:val="004771D5"/>
    <w:rsid w:val="004772B3"/>
    <w:rsid w:val="004775C1"/>
    <w:rsid w:val="00477C6C"/>
    <w:rsid w:val="00477D5A"/>
    <w:rsid w:val="00477FE4"/>
    <w:rsid w:val="004800B2"/>
    <w:rsid w:val="004802CF"/>
    <w:rsid w:val="0048042B"/>
    <w:rsid w:val="00480B24"/>
    <w:rsid w:val="00480C04"/>
    <w:rsid w:val="00480C37"/>
    <w:rsid w:val="00480D09"/>
    <w:rsid w:val="00480DEC"/>
    <w:rsid w:val="00480E24"/>
    <w:rsid w:val="00480F39"/>
    <w:rsid w:val="004815EF"/>
    <w:rsid w:val="004816A0"/>
    <w:rsid w:val="004816EE"/>
    <w:rsid w:val="004817D4"/>
    <w:rsid w:val="00481874"/>
    <w:rsid w:val="0048197D"/>
    <w:rsid w:val="00481A65"/>
    <w:rsid w:val="00481F3B"/>
    <w:rsid w:val="004822E9"/>
    <w:rsid w:val="004823FA"/>
    <w:rsid w:val="0048287B"/>
    <w:rsid w:val="00482E45"/>
    <w:rsid w:val="00483533"/>
    <w:rsid w:val="00483ACF"/>
    <w:rsid w:val="00483BCB"/>
    <w:rsid w:val="00483CD7"/>
    <w:rsid w:val="00483E0B"/>
    <w:rsid w:val="00484447"/>
    <w:rsid w:val="00484480"/>
    <w:rsid w:val="0048459C"/>
    <w:rsid w:val="00484C1D"/>
    <w:rsid w:val="00485AA7"/>
    <w:rsid w:val="00485B43"/>
    <w:rsid w:val="00485BFE"/>
    <w:rsid w:val="00485C5F"/>
    <w:rsid w:val="00485F14"/>
    <w:rsid w:val="00486185"/>
    <w:rsid w:val="0048618D"/>
    <w:rsid w:val="00486220"/>
    <w:rsid w:val="00486524"/>
    <w:rsid w:val="00486765"/>
    <w:rsid w:val="0048689E"/>
    <w:rsid w:val="00486A0B"/>
    <w:rsid w:val="00486C3C"/>
    <w:rsid w:val="00486D6A"/>
    <w:rsid w:val="00486D8B"/>
    <w:rsid w:val="00486FA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2297"/>
    <w:rsid w:val="004925A6"/>
    <w:rsid w:val="0049268D"/>
    <w:rsid w:val="00492A0F"/>
    <w:rsid w:val="00492D67"/>
    <w:rsid w:val="00492F85"/>
    <w:rsid w:val="00493171"/>
    <w:rsid w:val="004932C5"/>
    <w:rsid w:val="004933DB"/>
    <w:rsid w:val="00493569"/>
    <w:rsid w:val="0049367E"/>
    <w:rsid w:val="004939DF"/>
    <w:rsid w:val="00494E86"/>
    <w:rsid w:val="004952B7"/>
    <w:rsid w:val="00495518"/>
    <w:rsid w:val="00495B3C"/>
    <w:rsid w:val="00495B3D"/>
    <w:rsid w:val="004962DE"/>
    <w:rsid w:val="004963AE"/>
    <w:rsid w:val="00496424"/>
    <w:rsid w:val="00496447"/>
    <w:rsid w:val="004968F1"/>
    <w:rsid w:val="00496911"/>
    <w:rsid w:val="00496E77"/>
    <w:rsid w:val="004971FD"/>
    <w:rsid w:val="00497242"/>
    <w:rsid w:val="0049726C"/>
    <w:rsid w:val="00497304"/>
    <w:rsid w:val="00497479"/>
    <w:rsid w:val="004974C8"/>
    <w:rsid w:val="0049753B"/>
    <w:rsid w:val="00497676"/>
    <w:rsid w:val="004976CA"/>
    <w:rsid w:val="004976FF"/>
    <w:rsid w:val="004977F5"/>
    <w:rsid w:val="004977FF"/>
    <w:rsid w:val="004978F8"/>
    <w:rsid w:val="00497A33"/>
    <w:rsid w:val="00497BF4"/>
    <w:rsid w:val="00497F7D"/>
    <w:rsid w:val="00497F87"/>
    <w:rsid w:val="00497FFE"/>
    <w:rsid w:val="004A0327"/>
    <w:rsid w:val="004A0671"/>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007"/>
    <w:rsid w:val="004A220D"/>
    <w:rsid w:val="004A2272"/>
    <w:rsid w:val="004A2349"/>
    <w:rsid w:val="004A2540"/>
    <w:rsid w:val="004A25D4"/>
    <w:rsid w:val="004A2606"/>
    <w:rsid w:val="004A2832"/>
    <w:rsid w:val="004A30C8"/>
    <w:rsid w:val="004A3391"/>
    <w:rsid w:val="004A3435"/>
    <w:rsid w:val="004A3626"/>
    <w:rsid w:val="004A36E5"/>
    <w:rsid w:val="004A36F0"/>
    <w:rsid w:val="004A39CF"/>
    <w:rsid w:val="004A3ADF"/>
    <w:rsid w:val="004A3CA5"/>
    <w:rsid w:val="004A3E03"/>
    <w:rsid w:val="004A405B"/>
    <w:rsid w:val="004A470F"/>
    <w:rsid w:val="004A4F62"/>
    <w:rsid w:val="004A5A14"/>
    <w:rsid w:val="004A5C79"/>
    <w:rsid w:val="004A751D"/>
    <w:rsid w:val="004A7684"/>
    <w:rsid w:val="004A7911"/>
    <w:rsid w:val="004A7B32"/>
    <w:rsid w:val="004A7C27"/>
    <w:rsid w:val="004B099A"/>
    <w:rsid w:val="004B09B6"/>
    <w:rsid w:val="004B0D9D"/>
    <w:rsid w:val="004B14E9"/>
    <w:rsid w:val="004B1701"/>
    <w:rsid w:val="004B170A"/>
    <w:rsid w:val="004B1C4F"/>
    <w:rsid w:val="004B1CA6"/>
    <w:rsid w:val="004B1F1F"/>
    <w:rsid w:val="004B258C"/>
    <w:rsid w:val="004B263E"/>
    <w:rsid w:val="004B33E4"/>
    <w:rsid w:val="004B34D6"/>
    <w:rsid w:val="004B355A"/>
    <w:rsid w:val="004B356B"/>
    <w:rsid w:val="004B3879"/>
    <w:rsid w:val="004B3987"/>
    <w:rsid w:val="004B39D4"/>
    <w:rsid w:val="004B3AF9"/>
    <w:rsid w:val="004B3B6A"/>
    <w:rsid w:val="004B3D61"/>
    <w:rsid w:val="004B41EF"/>
    <w:rsid w:val="004B425E"/>
    <w:rsid w:val="004B44A1"/>
    <w:rsid w:val="004B44B0"/>
    <w:rsid w:val="004B471B"/>
    <w:rsid w:val="004B4998"/>
    <w:rsid w:val="004B4D68"/>
    <w:rsid w:val="004B4E22"/>
    <w:rsid w:val="004B5311"/>
    <w:rsid w:val="004B5390"/>
    <w:rsid w:val="004B5771"/>
    <w:rsid w:val="004B5CD3"/>
    <w:rsid w:val="004B622A"/>
    <w:rsid w:val="004B66FB"/>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2E8"/>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0"/>
    <w:rsid w:val="004C45BF"/>
    <w:rsid w:val="004C4799"/>
    <w:rsid w:val="004C4E51"/>
    <w:rsid w:val="004C5261"/>
    <w:rsid w:val="004C53A2"/>
    <w:rsid w:val="004C5942"/>
    <w:rsid w:val="004C61E4"/>
    <w:rsid w:val="004C6377"/>
    <w:rsid w:val="004C64F3"/>
    <w:rsid w:val="004C65C0"/>
    <w:rsid w:val="004C660E"/>
    <w:rsid w:val="004C6838"/>
    <w:rsid w:val="004C6AA0"/>
    <w:rsid w:val="004C6E33"/>
    <w:rsid w:val="004C6F6D"/>
    <w:rsid w:val="004C705B"/>
    <w:rsid w:val="004C71F5"/>
    <w:rsid w:val="004C728D"/>
    <w:rsid w:val="004C7422"/>
    <w:rsid w:val="004C782F"/>
    <w:rsid w:val="004C7FA7"/>
    <w:rsid w:val="004D0057"/>
    <w:rsid w:val="004D05B1"/>
    <w:rsid w:val="004D0907"/>
    <w:rsid w:val="004D098B"/>
    <w:rsid w:val="004D0BF1"/>
    <w:rsid w:val="004D10F0"/>
    <w:rsid w:val="004D1459"/>
    <w:rsid w:val="004D15AB"/>
    <w:rsid w:val="004D15E0"/>
    <w:rsid w:val="004D1A80"/>
    <w:rsid w:val="004D1C6C"/>
    <w:rsid w:val="004D21EE"/>
    <w:rsid w:val="004D22FC"/>
    <w:rsid w:val="004D25F6"/>
    <w:rsid w:val="004D29A0"/>
    <w:rsid w:val="004D2D97"/>
    <w:rsid w:val="004D301E"/>
    <w:rsid w:val="004D3791"/>
    <w:rsid w:val="004D3A87"/>
    <w:rsid w:val="004D3D40"/>
    <w:rsid w:val="004D41C9"/>
    <w:rsid w:val="004D41CD"/>
    <w:rsid w:val="004D44CA"/>
    <w:rsid w:val="004D4AD7"/>
    <w:rsid w:val="004D4DC2"/>
    <w:rsid w:val="004D51C7"/>
    <w:rsid w:val="004D5546"/>
    <w:rsid w:val="004D557D"/>
    <w:rsid w:val="004D5FDB"/>
    <w:rsid w:val="004D6581"/>
    <w:rsid w:val="004D6C66"/>
    <w:rsid w:val="004D71A7"/>
    <w:rsid w:val="004D79E0"/>
    <w:rsid w:val="004D7B4C"/>
    <w:rsid w:val="004D7CA6"/>
    <w:rsid w:val="004D7E92"/>
    <w:rsid w:val="004E0022"/>
    <w:rsid w:val="004E0312"/>
    <w:rsid w:val="004E0396"/>
    <w:rsid w:val="004E07EA"/>
    <w:rsid w:val="004E1D4E"/>
    <w:rsid w:val="004E1DB5"/>
    <w:rsid w:val="004E1DC7"/>
    <w:rsid w:val="004E1F9B"/>
    <w:rsid w:val="004E1FD5"/>
    <w:rsid w:val="004E238E"/>
    <w:rsid w:val="004E24B0"/>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929"/>
    <w:rsid w:val="004E6A54"/>
    <w:rsid w:val="004E6A5A"/>
    <w:rsid w:val="004E6A84"/>
    <w:rsid w:val="004E6DB0"/>
    <w:rsid w:val="004E6DFD"/>
    <w:rsid w:val="004E704A"/>
    <w:rsid w:val="004E7167"/>
    <w:rsid w:val="004E779B"/>
    <w:rsid w:val="004E78D5"/>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9CF"/>
    <w:rsid w:val="004F2A8A"/>
    <w:rsid w:val="004F2B28"/>
    <w:rsid w:val="004F3211"/>
    <w:rsid w:val="004F3694"/>
    <w:rsid w:val="004F371C"/>
    <w:rsid w:val="004F3F53"/>
    <w:rsid w:val="004F41F6"/>
    <w:rsid w:val="004F43FA"/>
    <w:rsid w:val="004F4404"/>
    <w:rsid w:val="004F47BC"/>
    <w:rsid w:val="004F47D0"/>
    <w:rsid w:val="004F49D3"/>
    <w:rsid w:val="004F4BD1"/>
    <w:rsid w:val="004F4F61"/>
    <w:rsid w:val="004F51C2"/>
    <w:rsid w:val="004F573F"/>
    <w:rsid w:val="004F5889"/>
    <w:rsid w:val="004F5D54"/>
    <w:rsid w:val="004F5E71"/>
    <w:rsid w:val="004F5F59"/>
    <w:rsid w:val="004F5F70"/>
    <w:rsid w:val="004F6483"/>
    <w:rsid w:val="004F65A2"/>
    <w:rsid w:val="004F6C6D"/>
    <w:rsid w:val="004F7238"/>
    <w:rsid w:val="004F734B"/>
    <w:rsid w:val="004F745A"/>
    <w:rsid w:val="004F74AF"/>
    <w:rsid w:val="004F7D6F"/>
    <w:rsid w:val="004F7E97"/>
    <w:rsid w:val="004F7F51"/>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9A1"/>
    <w:rsid w:val="00502C93"/>
    <w:rsid w:val="00502DB9"/>
    <w:rsid w:val="00503244"/>
    <w:rsid w:val="005032B0"/>
    <w:rsid w:val="00503458"/>
    <w:rsid w:val="00503718"/>
    <w:rsid w:val="00503887"/>
    <w:rsid w:val="005039E7"/>
    <w:rsid w:val="00504F48"/>
    <w:rsid w:val="00505451"/>
    <w:rsid w:val="00505581"/>
    <w:rsid w:val="005059D9"/>
    <w:rsid w:val="00505C5C"/>
    <w:rsid w:val="00505DC5"/>
    <w:rsid w:val="00505E52"/>
    <w:rsid w:val="00505E7E"/>
    <w:rsid w:val="00505F61"/>
    <w:rsid w:val="00506882"/>
    <w:rsid w:val="0050692F"/>
    <w:rsid w:val="00506BCC"/>
    <w:rsid w:val="00506EAC"/>
    <w:rsid w:val="00506F49"/>
    <w:rsid w:val="005072F2"/>
    <w:rsid w:val="005076BF"/>
    <w:rsid w:val="00507710"/>
    <w:rsid w:val="00507848"/>
    <w:rsid w:val="00507CA6"/>
    <w:rsid w:val="00507CAB"/>
    <w:rsid w:val="00510387"/>
    <w:rsid w:val="0051081D"/>
    <w:rsid w:val="00510B0A"/>
    <w:rsid w:val="00510C25"/>
    <w:rsid w:val="00510CBC"/>
    <w:rsid w:val="00510E95"/>
    <w:rsid w:val="005112BF"/>
    <w:rsid w:val="00511383"/>
    <w:rsid w:val="00511DFA"/>
    <w:rsid w:val="005122D5"/>
    <w:rsid w:val="005124A0"/>
    <w:rsid w:val="00512B98"/>
    <w:rsid w:val="00512D33"/>
    <w:rsid w:val="00512D97"/>
    <w:rsid w:val="005131C4"/>
    <w:rsid w:val="0051324E"/>
    <w:rsid w:val="00513289"/>
    <w:rsid w:val="0051351D"/>
    <w:rsid w:val="00513520"/>
    <w:rsid w:val="00513759"/>
    <w:rsid w:val="0051389A"/>
    <w:rsid w:val="005138CD"/>
    <w:rsid w:val="00513961"/>
    <w:rsid w:val="00513A6C"/>
    <w:rsid w:val="00514214"/>
    <w:rsid w:val="00514469"/>
    <w:rsid w:val="005146CE"/>
    <w:rsid w:val="00514B3A"/>
    <w:rsid w:val="00514D71"/>
    <w:rsid w:val="0051508D"/>
    <w:rsid w:val="005150F6"/>
    <w:rsid w:val="005151E4"/>
    <w:rsid w:val="00515362"/>
    <w:rsid w:val="00515582"/>
    <w:rsid w:val="005159AC"/>
    <w:rsid w:val="00515AC6"/>
    <w:rsid w:val="00515C76"/>
    <w:rsid w:val="00515D73"/>
    <w:rsid w:val="00515F10"/>
    <w:rsid w:val="0051688E"/>
    <w:rsid w:val="00516C91"/>
    <w:rsid w:val="00517121"/>
    <w:rsid w:val="005173E1"/>
    <w:rsid w:val="00517643"/>
    <w:rsid w:val="005178F8"/>
    <w:rsid w:val="0051792F"/>
    <w:rsid w:val="00517A81"/>
    <w:rsid w:val="00517CFA"/>
    <w:rsid w:val="005204F3"/>
    <w:rsid w:val="0052070F"/>
    <w:rsid w:val="005208A0"/>
    <w:rsid w:val="00520953"/>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7F4"/>
    <w:rsid w:val="00523A98"/>
    <w:rsid w:val="00523AF8"/>
    <w:rsid w:val="00523C37"/>
    <w:rsid w:val="00523DCF"/>
    <w:rsid w:val="005249DF"/>
    <w:rsid w:val="00524A4B"/>
    <w:rsid w:val="00524E1B"/>
    <w:rsid w:val="00525089"/>
    <w:rsid w:val="005250AC"/>
    <w:rsid w:val="005254FE"/>
    <w:rsid w:val="005257E3"/>
    <w:rsid w:val="005259F0"/>
    <w:rsid w:val="00525AFA"/>
    <w:rsid w:val="00526132"/>
    <w:rsid w:val="005262E0"/>
    <w:rsid w:val="00526338"/>
    <w:rsid w:val="0052642F"/>
    <w:rsid w:val="005266D0"/>
    <w:rsid w:val="0052676E"/>
    <w:rsid w:val="00526EC0"/>
    <w:rsid w:val="00527038"/>
    <w:rsid w:val="00527125"/>
    <w:rsid w:val="0052748A"/>
    <w:rsid w:val="00527639"/>
    <w:rsid w:val="005276DB"/>
    <w:rsid w:val="00527862"/>
    <w:rsid w:val="00527874"/>
    <w:rsid w:val="00527ABE"/>
    <w:rsid w:val="00527D4B"/>
    <w:rsid w:val="00527E3F"/>
    <w:rsid w:val="00527F77"/>
    <w:rsid w:val="005300BE"/>
    <w:rsid w:val="00530305"/>
    <w:rsid w:val="00530404"/>
    <w:rsid w:val="0053066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2C1B"/>
    <w:rsid w:val="00532E4D"/>
    <w:rsid w:val="0053329A"/>
    <w:rsid w:val="005335C5"/>
    <w:rsid w:val="0053369E"/>
    <w:rsid w:val="00533A55"/>
    <w:rsid w:val="00533C05"/>
    <w:rsid w:val="0053440C"/>
    <w:rsid w:val="00534469"/>
    <w:rsid w:val="00534834"/>
    <w:rsid w:val="00534B7F"/>
    <w:rsid w:val="00534CF1"/>
    <w:rsid w:val="00534EB1"/>
    <w:rsid w:val="005351F4"/>
    <w:rsid w:val="005352F2"/>
    <w:rsid w:val="005356AE"/>
    <w:rsid w:val="00535CF2"/>
    <w:rsid w:val="00535E67"/>
    <w:rsid w:val="00535ECC"/>
    <w:rsid w:val="00535F22"/>
    <w:rsid w:val="005363CE"/>
    <w:rsid w:val="00536BEF"/>
    <w:rsid w:val="005370DF"/>
    <w:rsid w:val="00537338"/>
    <w:rsid w:val="005378CC"/>
    <w:rsid w:val="00537C0E"/>
    <w:rsid w:val="00537CE6"/>
    <w:rsid w:val="00537F9A"/>
    <w:rsid w:val="00540099"/>
    <w:rsid w:val="0054024E"/>
    <w:rsid w:val="0054037F"/>
    <w:rsid w:val="005405FC"/>
    <w:rsid w:val="00540634"/>
    <w:rsid w:val="00540B6F"/>
    <w:rsid w:val="00541090"/>
    <w:rsid w:val="005411F4"/>
    <w:rsid w:val="00541405"/>
    <w:rsid w:val="005415A0"/>
    <w:rsid w:val="005415F1"/>
    <w:rsid w:val="005416AF"/>
    <w:rsid w:val="005419C1"/>
    <w:rsid w:val="00541A26"/>
    <w:rsid w:val="00541AF1"/>
    <w:rsid w:val="00541B7C"/>
    <w:rsid w:val="00541C0E"/>
    <w:rsid w:val="00541CB7"/>
    <w:rsid w:val="00541E2A"/>
    <w:rsid w:val="005420C4"/>
    <w:rsid w:val="00542481"/>
    <w:rsid w:val="00542627"/>
    <w:rsid w:val="0054262E"/>
    <w:rsid w:val="00542682"/>
    <w:rsid w:val="00542820"/>
    <w:rsid w:val="00542872"/>
    <w:rsid w:val="00542A8D"/>
    <w:rsid w:val="00542F46"/>
    <w:rsid w:val="00542FB4"/>
    <w:rsid w:val="00543C49"/>
    <w:rsid w:val="005440A2"/>
    <w:rsid w:val="0054412C"/>
    <w:rsid w:val="005444BD"/>
    <w:rsid w:val="00544BB3"/>
    <w:rsid w:val="00544EDC"/>
    <w:rsid w:val="005450CC"/>
    <w:rsid w:val="00545141"/>
    <w:rsid w:val="005451AA"/>
    <w:rsid w:val="005453CC"/>
    <w:rsid w:val="0054541B"/>
    <w:rsid w:val="005456C4"/>
    <w:rsid w:val="005458ED"/>
    <w:rsid w:val="00545A0E"/>
    <w:rsid w:val="00545A6C"/>
    <w:rsid w:val="00545A97"/>
    <w:rsid w:val="005464A6"/>
    <w:rsid w:val="005467B7"/>
    <w:rsid w:val="0054694A"/>
    <w:rsid w:val="00546A36"/>
    <w:rsid w:val="00547743"/>
    <w:rsid w:val="00547953"/>
    <w:rsid w:val="005479BF"/>
    <w:rsid w:val="00547B18"/>
    <w:rsid w:val="00547D56"/>
    <w:rsid w:val="00547EFB"/>
    <w:rsid w:val="00550278"/>
    <w:rsid w:val="005506F8"/>
    <w:rsid w:val="0055080C"/>
    <w:rsid w:val="00550B4E"/>
    <w:rsid w:val="00550CF7"/>
    <w:rsid w:val="00550DE3"/>
    <w:rsid w:val="00550DFB"/>
    <w:rsid w:val="00550EEC"/>
    <w:rsid w:val="00551310"/>
    <w:rsid w:val="005515D2"/>
    <w:rsid w:val="0055190B"/>
    <w:rsid w:val="00551E0E"/>
    <w:rsid w:val="00552144"/>
    <w:rsid w:val="0055228B"/>
    <w:rsid w:val="005522CE"/>
    <w:rsid w:val="005524E9"/>
    <w:rsid w:val="0055276F"/>
    <w:rsid w:val="00552801"/>
    <w:rsid w:val="005528A8"/>
    <w:rsid w:val="005528DD"/>
    <w:rsid w:val="00552B39"/>
    <w:rsid w:val="00552C2E"/>
    <w:rsid w:val="0055302B"/>
    <w:rsid w:val="0055332B"/>
    <w:rsid w:val="00553391"/>
    <w:rsid w:val="00553E56"/>
    <w:rsid w:val="00553EF8"/>
    <w:rsid w:val="005540EC"/>
    <w:rsid w:val="00554191"/>
    <w:rsid w:val="00554308"/>
    <w:rsid w:val="005543FD"/>
    <w:rsid w:val="00554463"/>
    <w:rsid w:val="005548CC"/>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2D0"/>
    <w:rsid w:val="00560864"/>
    <w:rsid w:val="005609A9"/>
    <w:rsid w:val="00560ADD"/>
    <w:rsid w:val="0056110E"/>
    <w:rsid w:val="005616F3"/>
    <w:rsid w:val="00561B8B"/>
    <w:rsid w:val="00561EB6"/>
    <w:rsid w:val="00562115"/>
    <w:rsid w:val="005623EE"/>
    <w:rsid w:val="00562684"/>
    <w:rsid w:val="005628F3"/>
    <w:rsid w:val="00562BD7"/>
    <w:rsid w:val="0056353A"/>
    <w:rsid w:val="00563A05"/>
    <w:rsid w:val="00563B1D"/>
    <w:rsid w:val="00563D68"/>
    <w:rsid w:val="00564184"/>
    <w:rsid w:val="005641C9"/>
    <w:rsid w:val="005641DD"/>
    <w:rsid w:val="00564319"/>
    <w:rsid w:val="0056456D"/>
    <w:rsid w:val="00564795"/>
    <w:rsid w:val="005648B1"/>
    <w:rsid w:val="005649C2"/>
    <w:rsid w:val="00564B27"/>
    <w:rsid w:val="00564CEA"/>
    <w:rsid w:val="00565150"/>
    <w:rsid w:val="00565371"/>
    <w:rsid w:val="00565640"/>
    <w:rsid w:val="00565E39"/>
    <w:rsid w:val="00566051"/>
    <w:rsid w:val="005661A4"/>
    <w:rsid w:val="0056646B"/>
    <w:rsid w:val="005669F4"/>
    <w:rsid w:val="00566A89"/>
    <w:rsid w:val="00566C93"/>
    <w:rsid w:val="00566DF1"/>
    <w:rsid w:val="00566F82"/>
    <w:rsid w:val="00567670"/>
    <w:rsid w:val="00567BE1"/>
    <w:rsid w:val="00570397"/>
    <w:rsid w:val="005705D5"/>
    <w:rsid w:val="0057075B"/>
    <w:rsid w:val="00570C1D"/>
    <w:rsid w:val="00570E14"/>
    <w:rsid w:val="00570F22"/>
    <w:rsid w:val="005710B0"/>
    <w:rsid w:val="005713BC"/>
    <w:rsid w:val="0057140A"/>
    <w:rsid w:val="00571491"/>
    <w:rsid w:val="00571696"/>
    <w:rsid w:val="00571959"/>
    <w:rsid w:val="00571B06"/>
    <w:rsid w:val="00571BC4"/>
    <w:rsid w:val="00572124"/>
    <w:rsid w:val="00572358"/>
    <w:rsid w:val="00572762"/>
    <w:rsid w:val="00572E51"/>
    <w:rsid w:val="00573110"/>
    <w:rsid w:val="00573204"/>
    <w:rsid w:val="0057322F"/>
    <w:rsid w:val="00573316"/>
    <w:rsid w:val="005733D6"/>
    <w:rsid w:val="00573438"/>
    <w:rsid w:val="0057345E"/>
    <w:rsid w:val="00573685"/>
    <w:rsid w:val="00573E13"/>
    <w:rsid w:val="00574126"/>
    <w:rsid w:val="00574325"/>
    <w:rsid w:val="005745D5"/>
    <w:rsid w:val="0057497C"/>
    <w:rsid w:val="00574CB0"/>
    <w:rsid w:val="00574FCE"/>
    <w:rsid w:val="005751F8"/>
    <w:rsid w:val="005754B1"/>
    <w:rsid w:val="00575840"/>
    <w:rsid w:val="00575F2C"/>
    <w:rsid w:val="005764FD"/>
    <w:rsid w:val="00576743"/>
    <w:rsid w:val="0057688A"/>
    <w:rsid w:val="00576975"/>
    <w:rsid w:val="00576C06"/>
    <w:rsid w:val="00576CBB"/>
    <w:rsid w:val="00576F59"/>
    <w:rsid w:val="00576FDB"/>
    <w:rsid w:val="00576FDF"/>
    <w:rsid w:val="0057714D"/>
    <w:rsid w:val="00577412"/>
    <w:rsid w:val="00577C74"/>
    <w:rsid w:val="00577C82"/>
    <w:rsid w:val="00577E00"/>
    <w:rsid w:val="00577FDF"/>
    <w:rsid w:val="0058044A"/>
    <w:rsid w:val="00580651"/>
    <w:rsid w:val="00580797"/>
    <w:rsid w:val="005809EA"/>
    <w:rsid w:val="00580B5F"/>
    <w:rsid w:val="00580B70"/>
    <w:rsid w:val="00580B76"/>
    <w:rsid w:val="00580CCB"/>
    <w:rsid w:val="00580DA5"/>
    <w:rsid w:val="005811A5"/>
    <w:rsid w:val="005811ED"/>
    <w:rsid w:val="00581ADF"/>
    <w:rsid w:val="00582F47"/>
    <w:rsid w:val="00583122"/>
    <w:rsid w:val="00583309"/>
    <w:rsid w:val="00583350"/>
    <w:rsid w:val="00583397"/>
    <w:rsid w:val="00583605"/>
    <w:rsid w:val="00583917"/>
    <w:rsid w:val="00583CA3"/>
    <w:rsid w:val="00583CE5"/>
    <w:rsid w:val="00583D50"/>
    <w:rsid w:val="00583FF2"/>
    <w:rsid w:val="00584314"/>
    <w:rsid w:val="005844D3"/>
    <w:rsid w:val="005845EA"/>
    <w:rsid w:val="00584693"/>
    <w:rsid w:val="0058486C"/>
    <w:rsid w:val="00584A67"/>
    <w:rsid w:val="00584C4E"/>
    <w:rsid w:val="00585280"/>
    <w:rsid w:val="00585288"/>
    <w:rsid w:val="00585482"/>
    <w:rsid w:val="005855A2"/>
    <w:rsid w:val="00585E64"/>
    <w:rsid w:val="005862A0"/>
    <w:rsid w:val="0058679B"/>
    <w:rsid w:val="00586CB1"/>
    <w:rsid w:val="00586DB6"/>
    <w:rsid w:val="0058759B"/>
    <w:rsid w:val="005879A0"/>
    <w:rsid w:val="00587B5D"/>
    <w:rsid w:val="00587BA3"/>
    <w:rsid w:val="00587D51"/>
    <w:rsid w:val="005901A2"/>
    <w:rsid w:val="00590240"/>
    <w:rsid w:val="0059046B"/>
    <w:rsid w:val="00590CCB"/>
    <w:rsid w:val="00590F77"/>
    <w:rsid w:val="00591062"/>
    <w:rsid w:val="005910C1"/>
    <w:rsid w:val="0059110F"/>
    <w:rsid w:val="00591195"/>
    <w:rsid w:val="0059136A"/>
    <w:rsid w:val="005914D3"/>
    <w:rsid w:val="005915A7"/>
    <w:rsid w:val="00591BCD"/>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A9F"/>
    <w:rsid w:val="00593B8C"/>
    <w:rsid w:val="00593CDE"/>
    <w:rsid w:val="00593E0A"/>
    <w:rsid w:val="0059485B"/>
    <w:rsid w:val="00594AAE"/>
    <w:rsid w:val="00594B6B"/>
    <w:rsid w:val="00594D05"/>
    <w:rsid w:val="00595340"/>
    <w:rsid w:val="00595344"/>
    <w:rsid w:val="005954A0"/>
    <w:rsid w:val="005954D0"/>
    <w:rsid w:val="005955DF"/>
    <w:rsid w:val="00595883"/>
    <w:rsid w:val="00595AEC"/>
    <w:rsid w:val="00595BF1"/>
    <w:rsid w:val="00595EB5"/>
    <w:rsid w:val="00596096"/>
    <w:rsid w:val="00596189"/>
    <w:rsid w:val="00596711"/>
    <w:rsid w:val="0059695A"/>
    <w:rsid w:val="00596976"/>
    <w:rsid w:val="00596F39"/>
    <w:rsid w:val="0059726E"/>
    <w:rsid w:val="005973DF"/>
    <w:rsid w:val="00597846"/>
    <w:rsid w:val="00597B36"/>
    <w:rsid w:val="00597C99"/>
    <w:rsid w:val="005A0186"/>
    <w:rsid w:val="005A01E7"/>
    <w:rsid w:val="005A02B8"/>
    <w:rsid w:val="005A02BB"/>
    <w:rsid w:val="005A03A8"/>
    <w:rsid w:val="005A069C"/>
    <w:rsid w:val="005A0CDA"/>
    <w:rsid w:val="005A0E62"/>
    <w:rsid w:val="005A0E66"/>
    <w:rsid w:val="005A1006"/>
    <w:rsid w:val="005A1088"/>
    <w:rsid w:val="005A1260"/>
    <w:rsid w:val="005A147A"/>
    <w:rsid w:val="005A1562"/>
    <w:rsid w:val="005A157C"/>
    <w:rsid w:val="005A17FD"/>
    <w:rsid w:val="005A1AC7"/>
    <w:rsid w:val="005A1DB2"/>
    <w:rsid w:val="005A2128"/>
    <w:rsid w:val="005A21F3"/>
    <w:rsid w:val="005A228B"/>
    <w:rsid w:val="005A2315"/>
    <w:rsid w:val="005A24B3"/>
    <w:rsid w:val="005A25E1"/>
    <w:rsid w:val="005A2ABB"/>
    <w:rsid w:val="005A2F67"/>
    <w:rsid w:val="005A37D8"/>
    <w:rsid w:val="005A381A"/>
    <w:rsid w:val="005A3EFA"/>
    <w:rsid w:val="005A3F02"/>
    <w:rsid w:val="005A42E3"/>
    <w:rsid w:val="005A462E"/>
    <w:rsid w:val="005A4ACE"/>
    <w:rsid w:val="005A4B0A"/>
    <w:rsid w:val="005A4B18"/>
    <w:rsid w:val="005A4BE4"/>
    <w:rsid w:val="005A515B"/>
    <w:rsid w:val="005A53F0"/>
    <w:rsid w:val="005A5713"/>
    <w:rsid w:val="005A591D"/>
    <w:rsid w:val="005A60D3"/>
    <w:rsid w:val="005A6319"/>
    <w:rsid w:val="005A680E"/>
    <w:rsid w:val="005A6974"/>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65B"/>
    <w:rsid w:val="005B1CDB"/>
    <w:rsid w:val="005B1CE3"/>
    <w:rsid w:val="005B1E9D"/>
    <w:rsid w:val="005B23AD"/>
    <w:rsid w:val="005B26EE"/>
    <w:rsid w:val="005B2827"/>
    <w:rsid w:val="005B2889"/>
    <w:rsid w:val="005B2B37"/>
    <w:rsid w:val="005B2E5B"/>
    <w:rsid w:val="005B3112"/>
    <w:rsid w:val="005B323B"/>
    <w:rsid w:val="005B330D"/>
    <w:rsid w:val="005B37E9"/>
    <w:rsid w:val="005B3A8C"/>
    <w:rsid w:val="005B3CF5"/>
    <w:rsid w:val="005B3D35"/>
    <w:rsid w:val="005B3FBE"/>
    <w:rsid w:val="005B4205"/>
    <w:rsid w:val="005B456F"/>
    <w:rsid w:val="005B4694"/>
    <w:rsid w:val="005B477A"/>
    <w:rsid w:val="005B4923"/>
    <w:rsid w:val="005B4A98"/>
    <w:rsid w:val="005B4B6A"/>
    <w:rsid w:val="005B4C7D"/>
    <w:rsid w:val="005B4D81"/>
    <w:rsid w:val="005B4DB0"/>
    <w:rsid w:val="005B4E42"/>
    <w:rsid w:val="005B58AE"/>
    <w:rsid w:val="005B5A54"/>
    <w:rsid w:val="005B5A7D"/>
    <w:rsid w:val="005B5D0E"/>
    <w:rsid w:val="005B6026"/>
    <w:rsid w:val="005B6305"/>
    <w:rsid w:val="005B6721"/>
    <w:rsid w:val="005B6C65"/>
    <w:rsid w:val="005B6C69"/>
    <w:rsid w:val="005B72C6"/>
    <w:rsid w:val="005B73F1"/>
    <w:rsid w:val="005B744B"/>
    <w:rsid w:val="005B74BE"/>
    <w:rsid w:val="005B7AAC"/>
    <w:rsid w:val="005B7F02"/>
    <w:rsid w:val="005C013F"/>
    <w:rsid w:val="005C0647"/>
    <w:rsid w:val="005C06F4"/>
    <w:rsid w:val="005C0910"/>
    <w:rsid w:val="005C0B63"/>
    <w:rsid w:val="005C0CF4"/>
    <w:rsid w:val="005C0E54"/>
    <w:rsid w:val="005C100C"/>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8D0"/>
    <w:rsid w:val="005C3B74"/>
    <w:rsid w:val="005C3D7E"/>
    <w:rsid w:val="005C3E1A"/>
    <w:rsid w:val="005C3FE1"/>
    <w:rsid w:val="005C41BF"/>
    <w:rsid w:val="005C4661"/>
    <w:rsid w:val="005C4EC8"/>
    <w:rsid w:val="005C50F1"/>
    <w:rsid w:val="005C5437"/>
    <w:rsid w:val="005C5930"/>
    <w:rsid w:val="005C594C"/>
    <w:rsid w:val="005C5990"/>
    <w:rsid w:val="005C5C14"/>
    <w:rsid w:val="005C5F77"/>
    <w:rsid w:val="005C61A6"/>
    <w:rsid w:val="005C666B"/>
    <w:rsid w:val="005C6A29"/>
    <w:rsid w:val="005C6B83"/>
    <w:rsid w:val="005C6EF9"/>
    <w:rsid w:val="005C6F9F"/>
    <w:rsid w:val="005C7267"/>
    <w:rsid w:val="005C760E"/>
    <w:rsid w:val="005C77D6"/>
    <w:rsid w:val="005C7AE0"/>
    <w:rsid w:val="005C7B32"/>
    <w:rsid w:val="005C7BD9"/>
    <w:rsid w:val="005D037D"/>
    <w:rsid w:val="005D03ED"/>
    <w:rsid w:val="005D04BA"/>
    <w:rsid w:val="005D0837"/>
    <w:rsid w:val="005D09ED"/>
    <w:rsid w:val="005D1080"/>
    <w:rsid w:val="005D10CA"/>
    <w:rsid w:val="005D10FD"/>
    <w:rsid w:val="005D1246"/>
    <w:rsid w:val="005D13C2"/>
    <w:rsid w:val="005D13F7"/>
    <w:rsid w:val="005D17D4"/>
    <w:rsid w:val="005D1CCB"/>
    <w:rsid w:val="005D1D3D"/>
    <w:rsid w:val="005D2412"/>
    <w:rsid w:val="005D263A"/>
    <w:rsid w:val="005D2703"/>
    <w:rsid w:val="005D2746"/>
    <w:rsid w:val="005D2756"/>
    <w:rsid w:val="005D2774"/>
    <w:rsid w:val="005D27C6"/>
    <w:rsid w:val="005D2A37"/>
    <w:rsid w:val="005D3107"/>
    <w:rsid w:val="005D3BD3"/>
    <w:rsid w:val="005D414D"/>
    <w:rsid w:val="005D4327"/>
    <w:rsid w:val="005D4664"/>
    <w:rsid w:val="005D47A0"/>
    <w:rsid w:val="005D4828"/>
    <w:rsid w:val="005D4973"/>
    <w:rsid w:val="005D50C1"/>
    <w:rsid w:val="005D62D3"/>
    <w:rsid w:val="005D63CC"/>
    <w:rsid w:val="005D659D"/>
    <w:rsid w:val="005D6DAB"/>
    <w:rsid w:val="005D7259"/>
    <w:rsid w:val="005D726C"/>
    <w:rsid w:val="005D7806"/>
    <w:rsid w:val="005D7831"/>
    <w:rsid w:val="005D79FD"/>
    <w:rsid w:val="005D7A45"/>
    <w:rsid w:val="005D7AE9"/>
    <w:rsid w:val="005D7CA0"/>
    <w:rsid w:val="005E04A7"/>
    <w:rsid w:val="005E04F4"/>
    <w:rsid w:val="005E0572"/>
    <w:rsid w:val="005E0AAB"/>
    <w:rsid w:val="005E0AD6"/>
    <w:rsid w:val="005E0C79"/>
    <w:rsid w:val="005E0DE0"/>
    <w:rsid w:val="005E1898"/>
    <w:rsid w:val="005E1A7E"/>
    <w:rsid w:val="005E1BAF"/>
    <w:rsid w:val="005E1D6C"/>
    <w:rsid w:val="005E1F09"/>
    <w:rsid w:val="005E31D0"/>
    <w:rsid w:val="005E3356"/>
    <w:rsid w:val="005E3422"/>
    <w:rsid w:val="005E3495"/>
    <w:rsid w:val="005E3A64"/>
    <w:rsid w:val="005E3B7B"/>
    <w:rsid w:val="005E3C20"/>
    <w:rsid w:val="005E420A"/>
    <w:rsid w:val="005E44D0"/>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119"/>
    <w:rsid w:val="005E7502"/>
    <w:rsid w:val="005E77F6"/>
    <w:rsid w:val="005E7B4E"/>
    <w:rsid w:val="005E7D64"/>
    <w:rsid w:val="005F06A8"/>
    <w:rsid w:val="005F06DB"/>
    <w:rsid w:val="005F0848"/>
    <w:rsid w:val="005F08A0"/>
    <w:rsid w:val="005F0992"/>
    <w:rsid w:val="005F0BC4"/>
    <w:rsid w:val="005F0CD6"/>
    <w:rsid w:val="005F0CDC"/>
    <w:rsid w:val="005F105E"/>
    <w:rsid w:val="005F15D3"/>
    <w:rsid w:val="005F1604"/>
    <w:rsid w:val="005F1A75"/>
    <w:rsid w:val="005F1D17"/>
    <w:rsid w:val="005F1D56"/>
    <w:rsid w:val="005F222D"/>
    <w:rsid w:val="005F23F0"/>
    <w:rsid w:val="005F24CF"/>
    <w:rsid w:val="005F24FB"/>
    <w:rsid w:val="005F29A5"/>
    <w:rsid w:val="005F2B5D"/>
    <w:rsid w:val="005F2D90"/>
    <w:rsid w:val="005F2E5E"/>
    <w:rsid w:val="005F2EA1"/>
    <w:rsid w:val="005F2F21"/>
    <w:rsid w:val="005F2F44"/>
    <w:rsid w:val="005F336C"/>
    <w:rsid w:val="005F3C73"/>
    <w:rsid w:val="005F3CFA"/>
    <w:rsid w:val="005F3FC9"/>
    <w:rsid w:val="005F42E3"/>
    <w:rsid w:val="005F445C"/>
    <w:rsid w:val="005F45D4"/>
    <w:rsid w:val="005F463E"/>
    <w:rsid w:val="005F4907"/>
    <w:rsid w:val="005F4B39"/>
    <w:rsid w:val="005F4D93"/>
    <w:rsid w:val="005F51BE"/>
    <w:rsid w:val="005F544F"/>
    <w:rsid w:val="005F54DE"/>
    <w:rsid w:val="005F555C"/>
    <w:rsid w:val="005F5736"/>
    <w:rsid w:val="005F579B"/>
    <w:rsid w:val="005F5ACA"/>
    <w:rsid w:val="005F5BF6"/>
    <w:rsid w:val="005F5C17"/>
    <w:rsid w:val="005F5C73"/>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B9A"/>
    <w:rsid w:val="00600CCA"/>
    <w:rsid w:val="00600D02"/>
    <w:rsid w:val="00600D9A"/>
    <w:rsid w:val="00600E28"/>
    <w:rsid w:val="006012E4"/>
    <w:rsid w:val="00601336"/>
    <w:rsid w:val="006013A5"/>
    <w:rsid w:val="006014BF"/>
    <w:rsid w:val="006014FE"/>
    <w:rsid w:val="00601766"/>
    <w:rsid w:val="00601A83"/>
    <w:rsid w:val="00601C7D"/>
    <w:rsid w:val="00601DCB"/>
    <w:rsid w:val="00601F9B"/>
    <w:rsid w:val="006022D3"/>
    <w:rsid w:val="00602755"/>
    <w:rsid w:val="00602E14"/>
    <w:rsid w:val="006030DF"/>
    <w:rsid w:val="00603431"/>
    <w:rsid w:val="00603481"/>
    <w:rsid w:val="006034E1"/>
    <w:rsid w:val="006039EF"/>
    <w:rsid w:val="00603BD4"/>
    <w:rsid w:val="00603E43"/>
    <w:rsid w:val="00603EC5"/>
    <w:rsid w:val="00603ECF"/>
    <w:rsid w:val="0060479C"/>
    <w:rsid w:val="00604825"/>
    <w:rsid w:val="0060494B"/>
    <w:rsid w:val="00604D95"/>
    <w:rsid w:val="00604DB2"/>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8A4"/>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0F"/>
    <w:rsid w:val="00610FD3"/>
    <w:rsid w:val="00611465"/>
    <w:rsid w:val="00611890"/>
    <w:rsid w:val="00611F10"/>
    <w:rsid w:val="00612664"/>
    <w:rsid w:val="0061269B"/>
    <w:rsid w:val="00612723"/>
    <w:rsid w:val="00612C1D"/>
    <w:rsid w:val="00612E5C"/>
    <w:rsid w:val="00612EC6"/>
    <w:rsid w:val="00613054"/>
    <w:rsid w:val="00613A85"/>
    <w:rsid w:val="00613C27"/>
    <w:rsid w:val="00613E9F"/>
    <w:rsid w:val="0061458B"/>
    <w:rsid w:val="00614590"/>
    <w:rsid w:val="006145AE"/>
    <w:rsid w:val="00614A56"/>
    <w:rsid w:val="00614CE7"/>
    <w:rsid w:val="006156CD"/>
    <w:rsid w:val="00615711"/>
    <w:rsid w:val="00615836"/>
    <w:rsid w:val="006160EB"/>
    <w:rsid w:val="00616123"/>
    <w:rsid w:val="00616357"/>
    <w:rsid w:val="006163ED"/>
    <w:rsid w:val="00616709"/>
    <w:rsid w:val="00616A79"/>
    <w:rsid w:val="00616B0A"/>
    <w:rsid w:val="00616BB0"/>
    <w:rsid w:val="00616BCD"/>
    <w:rsid w:val="00616E15"/>
    <w:rsid w:val="00616FC5"/>
    <w:rsid w:val="00617061"/>
    <w:rsid w:val="006170BC"/>
    <w:rsid w:val="0061717A"/>
    <w:rsid w:val="00617304"/>
    <w:rsid w:val="00617891"/>
    <w:rsid w:val="00617B41"/>
    <w:rsid w:val="00617C70"/>
    <w:rsid w:val="00617EBC"/>
    <w:rsid w:val="00617F30"/>
    <w:rsid w:val="00617F42"/>
    <w:rsid w:val="00620108"/>
    <w:rsid w:val="0062021C"/>
    <w:rsid w:val="006202DB"/>
    <w:rsid w:val="006203A3"/>
    <w:rsid w:val="006204B1"/>
    <w:rsid w:val="006205B4"/>
    <w:rsid w:val="00620629"/>
    <w:rsid w:val="006207AE"/>
    <w:rsid w:val="006209BA"/>
    <w:rsid w:val="00620C4D"/>
    <w:rsid w:val="00620F67"/>
    <w:rsid w:val="00621076"/>
    <w:rsid w:val="006210AC"/>
    <w:rsid w:val="00621309"/>
    <w:rsid w:val="006213B6"/>
    <w:rsid w:val="006213F6"/>
    <w:rsid w:val="0062141C"/>
    <w:rsid w:val="0062169D"/>
    <w:rsid w:val="00621A64"/>
    <w:rsid w:val="0062204A"/>
    <w:rsid w:val="006224A6"/>
    <w:rsid w:val="006224B1"/>
    <w:rsid w:val="006226A5"/>
    <w:rsid w:val="00622984"/>
    <w:rsid w:val="00622AC4"/>
    <w:rsid w:val="006230F9"/>
    <w:rsid w:val="00623406"/>
    <w:rsid w:val="0062380D"/>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1C8"/>
    <w:rsid w:val="00627CEF"/>
    <w:rsid w:val="00630002"/>
    <w:rsid w:val="00630022"/>
    <w:rsid w:val="0063007A"/>
    <w:rsid w:val="0063025D"/>
    <w:rsid w:val="006304C1"/>
    <w:rsid w:val="00630542"/>
    <w:rsid w:val="006309E4"/>
    <w:rsid w:val="00630C6A"/>
    <w:rsid w:val="00630CD6"/>
    <w:rsid w:val="00630EE7"/>
    <w:rsid w:val="006310DB"/>
    <w:rsid w:val="006314F9"/>
    <w:rsid w:val="00631A0F"/>
    <w:rsid w:val="00631CF3"/>
    <w:rsid w:val="00632445"/>
    <w:rsid w:val="0063244E"/>
    <w:rsid w:val="0063254A"/>
    <w:rsid w:val="00632683"/>
    <w:rsid w:val="0063289F"/>
    <w:rsid w:val="00632D6E"/>
    <w:rsid w:val="0063376C"/>
    <w:rsid w:val="00633B03"/>
    <w:rsid w:val="00634100"/>
    <w:rsid w:val="00634284"/>
    <w:rsid w:val="006344D2"/>
    <w:rsid w:val="00634704"/>
    <w:rsid w:val="00634822"/>
    <w:rsid w:val="00635027"/>
    <w:rsid w:val="00635045"/>
    <w:rsid w:val="00635584"/>
    <w:rsid w:val="006355E5"/>
    <w:rsid w:val="006355ED"/>
    <w:rsid w:val="00635CCC"/>
    <w:rsid w:val="00636742"/>
    <w:rsid w:val="00636786"/>
    <w:rsid w:val="00636828"/>
    <w:rsid w:val="006368FA"/>
    <w:rsid w:val="006369AD"/>
    <w:rsid w:val="00636A03"/>
    <w:rsid w:val="00636B2A"/>
    <w:rsid w:val="00636F9A"/>
    <w:rsid w:val="00637084"/>
    <w:rsid w:val="0063738D"/>
    <w:rsid w:val="006375D4"/>
    <w:rsid w:val="00637711"/>
    <w:rsid w:val="006378AE"/>
    <w:rsid w:val="006379CB"/>
    <w:rsid w:val="00637F2C"/>
    <w:rsid w:val="00640162"/>
    <w:rsid w:val="006403A3"/>
    <w:rsid w:val="006407C2"/>
    <w:rsid w:val="006409B0"/>
    <w:rsid w:val="00640AC9"/>
    <w:rsid w:val="00640C8F"/>
    <w:rsid w:val="00640E17"/>
    <w:rsid w:val="00640E54"/>
    <w:rsid w:val="006412BF"/>
    <w:rsid w:val="0064172A"/>
    <w:rsid w:val="00641985"/>
    <w:rsid w:val="00641986"/>
    <w:rsid w:val="0064222C"/>
    <w:rsid w:val="006422C8"/>
    <w:rsid w:val="0064233A"/>
    <w:rsid w:val="006424CA"/>
    <w:rsid w:val="0064275E"/>
    <w:rsid w:val="006431BA"/>
    <w:rsid w:val="00643C0A"/>
    <w:rsid w:val="00643C81"/>
    <w:rsid w:val="00643CF4"/>
    <w:rsid w:val="00644229"/>
    <w:rsid w:val="00644559"/>
    <w:rsid w:val="00644981"/>
    <w:rsid w:val="006449D3"/>
    <w:rsid w:val="00644C5F"/>
    <w:rsid w:val="00644C81"/>
    <w:rsid w:val="00644E0E"/>
    <w:rsid w:val="006453E7"/>
    <w:rsid w:val="00645452"/>
    <w:rsid w:val="006455EC"/>
    <w:rsid w:val="0064577B"/>
    <w:rsid w:val="0064586F"/>
    <w:rsid w:val="006458A2"/>
    <w:rsid w:val="00645A3E"/>
    <w:rsid w:val="00646024"/>
    <w:rsid w:val="00646170"/>
    <w:rsid w:val="006461F5"/>
    <w:rsid w:val="00646248"/>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47D"/>
    <w:rsid w:val="00650940"/>
    <w:rsid w:val="00650A65"/>
    <w:rsid w:val="006511E6"/>
    <w:rsid w:val="006512F7"/>
    <w:rsid w:val="00651399"/>
    <w:rsid w:val="0065151E"/>
    <w:rsid w:val="0065164A"/>
    <w:rsid w:val="006516A1"/>
    <w:rsid w:val="0065173C"/>
    <w:rsid w:val="00651A78"/>
    <w:rsid w:val="00651DF4"/>
    <w:rsid w:val="00651FA0"/>
    <w:rsid w:val="00652048"/>
    <w:rsid w:val="006523B9"/>
    <w:rsid w:val="00652680"/>
    <w:rsid w:val="00652699"/>
    <w:rsid w:val="00652ED2"/>
    <w:rsid w:val="00653284"/>
    <w:rsid w:val="006532D8"/>
    <w:rsid w:val="0065341C"/>
    <w:rsid w:val="00653661"/>
    <w:rsid w:val="00653768"/>
    <w:rsid w:val="0065376C"/>
    <w:rsid w:val="00653BC4"/>
    <w:rsid w:val="00653D52"/>
    <w:rsid w:val="00654137"/>
    <w:rsid w:val="006542A7"/>
    <w:rsid w:val="00654AC9"/>
    <w:rsid w:val="00654E0A"/>
    <w:rsid w:val="006550C8"/>
    <w:rsid w:val="00655685"/>
    <w:rsid w:val="006556D3"/>
    <w:rsid w:val="006557C7"/>
    <w:rsid w:val="00655AEE"/>
    <w:rsid w:val="00655C00"/>
    <w:rsid w:val="00655C31"/>
    <w:rsid w:val="00655D94"/>
    <w:rsid w:val="00655E3D"/>
    <w:rsid w:val="00655FA5"/>
    <w:rsid w:val="00656031"/>
    <w:rsid w:val="0065608F"/>
    <w:rsid w:val="006561BA"/>
    <w:rsid w:val="00656554"/>
    <w:rsid w:val="00656609"/>
    <w:rsid w:val="00656665"/>
    <w:rsid w:val="006567E2"/>
    <w:rsid w:val="00656993"/>
    <w:rsid w:val="00656A2C"/>
    <w:rsid w:val="006570E5"/>
    <w:rsid w:val="006572FC"/>
    <w:rsid w:val="00657706"/>
    <w:rsid w:val="00657761"/>
    <w:rsid w:val="0065790D"/>
    <w:rsid w:val="00657923"/>
    <w:rsid w:val="00657A82"/>
    <w:rsid w:val="00657F89"/>
    <w:rsid w:val="00660001"/>
    <w:rsid w:val="00660084"/>
    <w:rsid w:val="00660093"/>
    <w:rsid w:val="006602D2"/>
    <w:rsid w:val="00660308"/>
    <w:rsid w:val="00660923"/>
    <w:rsid w:val="00660A4A"/>
    <w:rsid w:val="00660ACD"/>
    <w:rsid w:val="00660DFD"/>
    <w:rsid w:val="00660F13"/>
    <w:rsid w:val="00661005"/>
    <w:rsid w:val="0066105A"/>
    <w:rsid w:val="006614AF"/>
    <w:rsid w:val="00661B16"/>
    <w:rsid w:val="0066231E"/>
    <w:rsid w:val="00662646"/>
    <w:rsid w:val="006626AE"/>
    <w:rsid w:val="00662BBE"/>
    <w:rsid w:val="00662BD5"/>
    <w:rsid w:val="00662EDF"/>
    <w:rsid w:val="00662FA0"/>
    <w:rsid w:val="006634C7"/>
    <w:rsid w:val="0066396D"/>
    <w:rsid w:val="00663DD7"/>
    <w:rsid w:val="00663FC0"/>
    <w:rsid w:val="00664C7C"/>
    <w:rsid w:val="00664D1A"/>
    <w:rsid w:val="00664FA7"/>
    <w:rsid w:val="006651E5"/>
    <w:rsid w:val="006653DB"/>
    <w:rsid w:val="00665420"/>
    <w:rsid w:val="0066549F"/>
    <w:rsid w:val="00665BD4"/>
    <w:rsid w:val="00665CE1"/>
    <w:rsid w:val="00665EA5"/>
    <w:rsid w:val="00666372"/>
    <w:rsid w:val="00666711"/>
    <w:rsid w:val="00666FCF"/>
    <w:rsid w:val="00667AB4"/>
    <w:rsid w:val="00667C6B"/>
    <w:rsid w:val="00667D8E"/>
    <w:rsid w:val="00670076"/>
    <w:rsid w:val="006700DF"/>
    <w:rsid w:val="006704C0"/>
    <w:rsid w:val="0067094E"/>
    <w:rsid w:val="00670E83"/>
    <w:rsid w:val="0067112D"/>
    <w:rsid w:val="006713FA"/>
    <w:rsid w:val="00671765"/>
    <w:rsid w:val="0067182E"/>
    <w:rsid w:val="0067193D"/>
    <w:rsid w:val="00671C00"/>
    <w:rsid w:val="00671FDE"/>
    <w:rsid w:val="0067236D"/>
    <w:rsid w:val="006723CE"/>
    <w:rsid w:val="00672545"/>
    <w:rsid w:val="0067292D"/>
    <w:rsid w:val="00672B50"/>
    <w:rsid w:val="00672E47"/>
    <w:rsid w:val="00672F12"/>
    <w:rsid w:val="00673018"/>
    <w:rsid w:val="006732C6"/>
    <w:rsid w:val="006733B0"/>
    <w:rsid w:val="006736D5"/>
    <w:rsid w:val="00673917"/>
    <w:rsid w:val="00673BCD"/>
    <w:rsid w:val="00673FE9"/>
    <w:rsid w:val="00674486"/>
    <w:rsid w:val="006746F0"/>
    <w:rsid w:val="00674D96"/>
    <w:rsid w:val="00674E5E"/>
    <w:rsid w:val="006752A0"/>
    <w:rsid w:val="00675443"/>
    <w:rsid w:val="006756C5"/>
    <w:rsid w:val="00675881"/>
    <w:rsid w:val="00675897"/>
    <w:rsid w:val="00675A19"/>
    <w:rsid w:val="006761B1"/>
    <w:rsid w:val="00676430"/>
    <w:rsid w:val="0067644B"/>
    <w:rsid w:val="00676625"/>
    <w:rsid w:val="00676677"/>
    <w:rsid w:val="00677225"/>
    <w:rsid w:val="006775E7"/>
    <w:rsid w:val="00677816"/>
    <w:rsid w:val="006778E7"/>
    <w:rsid w:val="00677C09"/>
    <w:rsid w:val="00677CD4"/>
    <w:rsid w:val="00677DD1"/>
    <w:rsid w:val="00680415"/>
    <w:rsid w:val="00680603"/>
    <w:rsid w:val="0068082A"/>
    <w:rsid w:val="0068088F"/>
    <w:rsid w:val="006808E6"/>
    <w:rsid w:val="00680A0F"/>
    <w:rsid w:val="00680B4A"/>
    <w:rsid w:val="00680D17"/>
    <w:rsid w:val="00681224"/>
    <w:rsid w:val="00681488"/>
    <w:rsid w:val="00681522"/>
    <w:rsid w:val="00681547"/>
    <w:rsid w:val="00681990"/>
    <w:rsid w:val="00681E76"/>
    <w:rsid w:val="00681FE5"/>
    <w:rsid w:val="006820CF"/>
    <w:rsid w:val="006825A1"/>
    <w:rsid w:val="006828E8"/>
    <w:rsid w:val="006829E0"/>
    <w:rsid w:val="00682A11"/>
    <w:rsid w:val="00682F10"/>
    <w:rsid w:val="00682FAC"/>
    <w:rsid w:val="00683524"/>
    <w:rsid w:val="00683552"/>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5DF5"/>
    <w:rsid w:val="00685EE8"/>
    <w:rsid w:val="00685FC5"/>
    <w:rsid w:val="00686111"/>
    <w:rsid w:val="006862B6"/>
    <w:rsid w:val="00686701"/>
    <w:rsid w:val="00686807"/>
    <w:rsid w:val="0068680E"/>
    <w:rsid w:val="006868CE"/>
    <w:rsid w:val="00686FB2"/>
    <w:rsid w:val="00686FFE"/>
    <w:rsid w:val="00687249"/>
    <w:rsid w:val="0068768A"/>
    <w:rsid w:val="00687785"/>
    <w:rsid w:val="006905BC"/>
    <w:rsid w:val="006906DC"/>
    <w:rsid w:val="00690C22"/>
    <w:rsid w:val="00690E3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50"/>
    <w:rsid w:val="00692B86"/>
    <w:rsid w:val="00692C10"/>
    <w:rsid w:val="00692C1B"/>
    <w:rsid w:val="00693396"/>
    <w:rsid w:val="00693513"/>
    <w:rsid w:val="00693744"/>
    <w:rsid w:val="00693835"/>
    <w:rsid w:val="00693868"/>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7F"/>
    <w:rsid w:val="00696188"/>
    <w:rsid w:val="0069675C"/>
    <w:rsid w:val="006967B4"/>
    <w:rsid w:val="00696C86"/>
    <w:rsid w:val="00696E69"/>
    <w:rsid w:val="00696ECF"/>
    <w:rsid w:val="00696ED1"/>
    <w:rsid w:val="006971CE"/>
    <w:rsid w:val="00697409"/>
    <w:rsid w:val="0069758D"/>
    <w:rsid w:val="00697AD1"/>
    <w:rsid w:val="006A054E"/>
    <w:rsid w:val="006A0842"/>
    <w:rsid w:val="006A0A72"/>
    <w:rsid w:val="006A0E1E"/>
    <w:rsid w:val="006A0E79"/>
    <w:rsid w:val="006A0F5D"/>
    <w:rsid w:val="006A0F71"/>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2F77"/>
    <w:rsid w:val="006A2FEB"/>
    <w:rsid w:val="006A3444"/>
    <w:rsid w:val="006A3881"/>
    <w:rsid w:val="006A3CB0"/>
    <w:rsid w:val="006A3DCB"/>
    <w:rsid w:val="006A43F5"/>
    <w:rsid w:val="006A4966"/>
    <w:rsid w:val="006A4B0B"/>
    <w:rsid w:val="006A4E4F"/>
    <w:rsid w:val="006A4E50"/>
    <w:rsid w:val="006A4E64"/>
    <w:rsid w:val="006A5257"/>
    <w:rsid w:val="006A53AA"/>
    <w:rsid w:val="006A56F0"/>
    <w:rsid w:val="006A5A7A"/>
    <w:rsid w:val="006A61BE"/>
    <w:rsid w:val="006A6516"/>
    <w:rsid w:val="006A664C"/>
    <w:rsid w:val="006A6914"/>
    <w:rsid w:val="006A6AEB"/>
    <w:rsid w:val="006A6D58"/>
    <w:rsid w:val="006A7034"/>
    <w:rsid w:val="006A740C"/>
    <w:rsid w:val="006A75C1"/>
    <w:rsid w:val="006A7631"/>
    <w:rsid w:val="006A79D1"/>
    <w:rsid w:val="006A7A1D"/>
    <w:rsid w:val="006A7F0D"/>
    <w:rsid w:val="006A7F49"/>
    <w:rsid w:val="006A7F67"/>
    <w:rsid w:val="006B00B1"/>
    <w:rsid w:val="006B035E"/>
    <w:rsid w:val="006B0568"/>
    <w:rsid w:val="006B05FF"/>
    <w:rsid w:val="006B0A6A"/>
    <w:rsid w:val="006B0AD1"/>
    <w:rsid w:val="006B0DA3"/>
    <w:rsid w:val="006B1087"/>
    <w:rsid w:val="006B10CF"/>
    <w:rsid w:val="006B1369"/>
    <w:rsid w:val="006B13F6"/>
    <w:rsid w:val="006B184E"/>
    <w:rsid w:val="006B21B6"/>
    <w:rsid w:val="006B2214"/>
    <w:rsid w:val="006B254D"/>
    <w:rsid w:val="006B27BA"/>
    <w:rsid w:val="006B295E"/>
    <w:rsid w:val="006B2D95"/>
    <w:rsid w:val="006B2EFB"/>
    <w:rsid w:val="006B30E5"/>
    <w:rsid w:val="006B32E3"/>
    <w:rsid w:val="006B3557"/>
    <w:rsid w:val="006B3C81"/>
    <w:rsid w:val="006B3D5A"/>
    <w:rsid w:val="006B426D"/>
    <w:rsid w:val="006B48DD"/>
    <w:rsid w:val="006B48F9"/>
    <w:rsid w:val="006B49AB"/>
    <w:rsid w:val="006B4C9F"/>
    <w:rsid w:val="006B503A"/>
    <w:rsid w:val="006B5330"/>
    <w:rsid w:val="006B53E8"/>
    <w:rsid w:val="006B549D"/>
    <w:rsid w:val="006B5AF5"/>
    <w:rsid w:val="006B5D57"/>
    <w:rsid w:val="006B5EDF"/>
    <w:rsid w:val="006B6116"/>
    <w:rsid w:val="006B6166"/>
    <w:rsid w:val="006B6498"/>
    <w:rsid w:val="006B68FA"/>
    <w:rsid w:val="006B6D8A"/>
    <w:rsid w:val="006B6EA4"/>
    <w:rsid w:val="006B79E9"/>
    <w:rsid w:val="006B7B27"/>
    <w:rsid w:val="006B7CC1"/>
    <w:rsid w:val="006B7E38"/>
    <w:rsid w:val="006B7FDB"/>
    <w:rsid w:val="006C03D3"/>
    <w:rsid w:val="006C0A81"/>
    <w:rsid w:val="006C0FBE"/>
    <w:rsid w:val="006C1376"/>
    <w:rsid w:val="006C1752"/>
    <w:rsid w:val="006C1778"/>
    <w:rsid w:val="006C1C63"/>
    <w:rsid w:val="006C1CD8"/>
    <w:rsid w:val="006C20FB"/>
    <w:rsid w:val="006C222B"/>
    <w:rsid w:val="006C27F2"/>
    <w:rsid w:val="006C2879"/>
    <w:rsid w:val="006C2928"/>
    <w:rsid w:val="006C29E2"/>
    <w:rsid w:val="006C2ED4"/>
    <w:rsid w:val="006C3188"/>
    <w:rsid w:val="006C3587"/>
    <w:rsid w:val="006C3650"/>
    <w:rsid w:val="006C4042"/>
    <w:rsid w:val="006C438F"/>
    <w:rsid w:val="006C44B3"/>
    <w:rsid w:val="006C44EE"/>
    <w:rsid w:val="006C47D8"/>
    <w:rsid w:val="006C494B"/>
    <w:rsid w:val="006C49AE"/>
    <w:rsid w:val="006C4BE7"/>
    <w:rsid w:val="006C54A0"/>
    <w:rsid w:val="006C5638"/>
    <w:rsid w:val="006C589F"/>
    <w:rsid w:val="006C5DB2"/>
    <w:rsid w:val="006C5F3C"/>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237"/>
    <w:rsid w:val="006D1313"/>
    <w:rsid w:val="006D15A9"/>
    <w:rsid w:val="006D1665"/>
    <w:rsid w:val="006D1762"/>
    <w:rsid w:val="006D17D6"/>
    <w:rsid w:val="006D1B02"/>
    <w:rsid w:val="006D1C06"/>
    <w:rsid w:val="006D1E25"/>
    <w:rsid w:val="006D1FCC"/>
    <w:rsid w:val="006D2674"/>
    <w:rsid w:val="006D287D"/>
    <w:rsid w:val="006D2A7C"/>
    <w:rsid w:val="006D2CA7"/>
    <w:rsid w:val="006D329B"/>
    <w:rsid w:val="006D3436"/>
    <w:rsid w:val="006D3454"/>
    <w:rsid w:val="006D3507"/>
    <w:rsid w:val="006D371F"/>
    <w:rsid w:val="006D39F0"/>
    <w:rsid w:val="006D3C58"/>
    <w:rsid w:val="006D42A4"/>
    <w:rsid w:val="006D4B37"/>
    <w:rsid w:val="006D4C30"/>
    <w:rsid w:val="006D518D"/>
    <w:rsid w:val="006D5276"/>
    <w:rsid w:val="006D57FD"/>
    <w:rsid w:val="006D5ACA"/>
    <w:rsid w:val="006D5C01"/>
    <w:rsid w:val="006D5CC0"/>
    <w:rsid w:val="006D656F"/>
    <w:rsid w:val="006D667E"/>
    <w:rsid w:val="006D671F"/>
    <w:rsid w:val="006D6857"/>
    <w:rsid w:val="006D6B60"/>
    <w:rsid w:val="006D6F40"/>
    <w:rsid w:val="006D7426"/>
    <w:rsid w:val="006D7542"/>
    <w:rsid w:val="006D7560"/>
    <w:rsid w:val="006E002A"/>
    <w:rsid w:val="006E00B3"/>
    <w:rsid w:val="006E0371"/>
    <w:rsid w:val="006E04BE"/>
    <w:rsid w:val="006E08DD"/>
    <w:rsid w:val="006E08F0"/>
    <w:rsid w:val="006E0C1A"/>
    <w:rsid w:val="006E0F50"/>
    <w:rsid w:val="006E0FA6"/>
    <w:rsid w:val="006E182C"/>
    <w:rsid w:val="006E1FD0"/>
    <w:rsid w:val="006E2D0C"/>
    <w:rsid w:val="006E2DF4"/>
    <w:rsid w:val="006E33C4"/>
    <w:rsid w:val="006E3463"/>
    <w:rsid w:val="006E34B2"/>
    <w:rsid w:val="006E35C2"/>
    <w:rsid w:val="006E39E6"/>
    <w:rsid w:val="006E4480"/>
    <w:rsid w:val="006E44BC"/>
    <w:rsid w:val="006E48F0"/>
    <w:rsid w:val="006E4952"/>
    <w:rsid w:val="006E4D15"/>
    <w:rsid w:val="006E51EF"/>
    <w:rsid w:val="006E5248"/>
    <w:rsid w:val="006E5501"/>
    <w:rsid w:val="006E5502"/>
    <w:rsid w:val="006E563B"/>
    <w:rsid w:val="006E5817"/>
    <w:rsid w:val="006E5980"/>
    <w:rsid w:val="006E5B08"/>
    <w:rsid w:val="006E5B41"/>
    <w:rsid w:val="006E5B4A"/>
    <w:rsid w:val="006E5C98"/>
    <w:rsid w:val="006E640A"/>
    <w:rsid w:val="006E6487"/>
    <w:rsid w:val="006E7181"/>
    <w:rsid w:val="006E7463"/>
    <w:rsid w:val="006E7873"/>
    <w:rsid w:val="006E7A80"/>
    <w:rsid w:val="006E7C84"/>
    <w:rsid w:val="006E7EB8"/>
    <w:rsid w:val="006F07E2"/>
    <w:rsid w:val="006F09B3"/>
    <w:rsid w:val="006F0A85"/>
    <w:rsid w:val="006F0AFC"/>
    <w:rsid w:val="006F0D0B"/>
    <w:rsid w:val="006F11C5"/>
    <w:rsid w:val="006F1551"/>
    <w:rsid w:val="006F1609"/>
    <w:rsid w:val="006F1698"/>
    <w:rsid w:val="006F17D3"/>
    <w:rsid w:val="006F184D"/>
    <w:rsid w:val="006F18C4"/>
    <w:rsid w:val="006F19C6"/>
    <w:rsid w:val="006F1B56"/>
    <w:rsid w:val="006F1CE1"/>
    <w:rsid w:val="006F1CED"/>
    <w:rsid w:val="006F1D9A"/>
    <w:rsid w:val="006F20FC"/>
    <w:rsid w:val="006F21E7"/>
    <w:rsid w:val="006F252D"/>
    <w:rsid w:val="006F25F6"/>
    <w:rsid w:val="006F27F0"/>
    <w:rsid w:val="006F2D46"/>
    <w:rsid w:val="006F2E79"/>
    <w:rsid w:val="006F2F96"/>
    <w:rsid w:val="006F2FD7"/>
    <w:rsid w:val="006F3002"/>
    <w:rsid w:val="006F30A8"/>
    <w:rsid w:val="006F30D1"/>
    <w:rsid w:val="006F323E"/>
    <w:rsid w:val="006F347C"/>
    <w:rsid w:val="006F3864"/>
    <w:rsid w:val="006F3A96"/>
    <w:rsid w:val="006F3B2A"/>
    <w:rsid w:val="006F3B7F"/>
    <w:rsid w:val="006F3F24"/>
    <w:rsid w:val="006F3F3D"/>
    <w:rsid w:val="006F493E"/>
    <w:rsid w:val="006F5051"/>
    <w:rsid w:val="006F508C"/>
    <w:rsid w:val="006F519A"/>
    <w:rsid w:val="006F51F3"/>
    <w:rsid w:val="006F526E"/>
    <w:rsid w:val="006F538A"/>
    <w:rsid w:val="006F53B7"/>
    <w:rsid w:val="006F553E"/>
    <w:rsid w:val="006F5638"/>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5C9"/>
    <w:rsid w:val="007015ED"/>
    <w:rsid w:val="00701784"/>
    <w:rsid w:val="00702030"/>
    <w:rsid w:val="0070220E"/>
    <w:rsid w:val="00702638"/>
    <w:rsid w:val="00702F1A"/>
    <w:rsid w:val="0070301A"/>
    <w:rsid w:val="0070339B"/>
    <w:rsid w:val="00703436"/>
    <w:rsid w:val="0070345A"/>
    <w:rsid w:val="0070352E"/>
    <w:rsid w:val="00703ABD"/>
    <w:rsid w:val="00703BF7"/>
    <w:rsid w:val="00703CF8"/>
    <w:rsid w:val="00703DE2"/>
    <w:rsid w:val="00703E66"/>
    <w:rsid w:val="00704132"/>
    <w:rsid w:val="0070435B"/>
    <w:rsid w:val="00704425"/>
    <w:rsid w:val="00704641"/>
    <w:rsid w:val="00704AF0"/>
    <w:rsid w:val="00704CC1"/>
    <w:rsid w:val="00704DCA"/>
    <w:rsid w:val="00704EF2"/>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646"/>
    <w:rsid w:val="007067B9"/>
    <w:rsid w:val="007068D2"/>
    <w:rsid w:val="00706994"/>
    <w:rsid w:val="00706BA7"/>
    <w:rsid w:val="00706D01"/>
    <w:rsid w:val="007073B9"/>
    <w:rsid w:val="00707610"/>
    <w:rsid w:val="007076AF"/>
    <w:rsid w:val="007076DE"/>
    <w:rsid w:val="007078D5"/>
    <w:rsid w:val="00707956"/>
    <w:rsid w:val="007079A5"/>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A05"/>
    <w:rsid w:val="00712EB5"/>
    <w:rsid w:val="007135FC"/>
    <w:rsid w:val="0071363D"/>
    <w:rsid w:val="00713805"/>
    <w:rsid w:val="00713920"/>
    <w:rsid w:val="007139CF"/>
    <w:rsid w:val="00713C71"/>
    <w:rsid w:val="00714463"/>
    <w:rsid w:val="00714CB0"/>
    <w:rsid w:val="0071504D"/>
    <w:rsid w:val="00715532"/>
    <w:rsid w:val="00715711"/>
    <w:rsid w:val="00715A76"/>
    <w:rsid w:val="00715B09"/>
    <w:rsid w:val="00715F10"/>
    <w:rsid w:val="00716003"/>
    <w:rsid w:val="00716320"/>
    <w:rsid w:val="007164EC"/>
    <w:rsid w:val="0071651E"/>
    <w:rsid w:val="007168B8"/>
    <w:rsid w:val="007168C8"/>
    <w:rsid w:val="00716B60"/>
    <w:rsid w:val="00716F4F"/>
    <w:rsid w:val="0071703C"/>
    <w:rsid w:val="007172A4"/>
    <w:rsid w:val="007172B2"/>
    <w:rsid w:val="00717A5E"/>
    <w:rsid w:val="00717A65"/>
    <w:rsid w:val="00717ED9"/>
    <w:rsid w:val="00717F68"/>
    <w:rsid w:val="007203A5"/>
    <w:rsid w:val="007203E3"/>
    <w:rsid w:val="00720B2F"/>
    <w:rsid w:val="00720D15"/>
    <w:rsid w:val="00720E20"/>
    <w:rsid w:val="00720F77"/>
    <w:rsid w:val="007210E4"/>
    <w:rsid w:val="00721358"/>
    <w:rsid w:val="00721418"/>
    <w:rsid w:val="00721583"/>
    <w:rsid w:val="00721586"/>
    <w:rsid w:val="00721E13"/>
    <w:rsid w:val="00722264"/>
    <w:rsid w:val="00722468"/>
    <w:rsid w:val="007225C2"/>
    <w:rsid w:val="007229E5"/>
    <w:rsid w:val="00722AB3"/>
    <w:rsid w:val="00722AC5"/>
    <w:rsid w:val="0072301A"/>
    <w:rsid w:val="0072325E"/>
    <w:rsid w:val="00723352"/>
    <w:rsid w:val="00723434"/>
    <w:rsid w:val="007235D7"/>
    <w:rsid w:val="007236A6"/>
    <w:rsid w:val="007238C3"/>
    <w:rsid w:val="00723AC3"/>
    <w:rsid w:val="00723D45"/>
    <w:rsid w:val="00723F0B"/>
    <w:rsid w:val="0072419D"/>
    <w:rsid w:val="0072451A"/>
    <w:rsid w:val="0072464F"/>
    <w:rsid w:val="0072471F"/>
    <w:rsid w:val="007249A1"/>
    <w:rsid w:val="007249FE"/>
    <w:rsid w:val="00724F6C"/>
    <w:rsid w:val="00725209"/>
    <w:rsid w:val="00725630"/>
    <w:rsid w:val="00725669"/>
    <w:rsid w:val="0072581E"/>
    <w:rsid w:val="00725AAA"/>
    <w:rsid w:val="00725C4C"/>
    <w:rsid w:val="00725C80"/>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BDC"/>
    <w:rsid w:val="00730F4A"/>
    <w:rsid w:val="007312D5"/>
    <w:rsid w:val="00731729"/>
    <w:rsid w:val="007318E0"/>
    <w:rsid w:val="00731951"/>
    <w:rsid w:val="00731A0C"/>
    <w:rsid w:val="007320F0"/>
    <w:rsid w:val="00732380"/>
    <w:rsid w:val="007323AA"/>
    <w:rsid w:val="00732A0F"/>
    <w:rsid w:val="00732A29"/>
    <w:rsid w:val="00732B00"/>
    <w:rsid w:val="00732C4D"/>
    <w:rsid w:val="00732D7E"/>
    <w:rsid w:val="00732DD9"/>
    <w:rsid w:val="00732E9B"/>
    <w:rsid w:val="00732FF4"/>
    <w:rsid w:val="00733632"/>
    <w:rsid w:val="00733816"/>
    <w:rsid w:val="00733878"/>
    <w:rsid w:val="00733D82"/>
    <w:rsid w:val="0073411A"/>
    <w:rsid w:val="0073414A"/>
    <w:rsid w:val="0073425F"/>
    <w:rsid w:val="007343CF"/>
    <w:rsid w:val="00734789"/>
    <w:rsid w:val="007348C2"/>
    <w:rsid w:val="00734A55"/>
    <w:rsid w:val="00734D5F"/>
    <w:rsid w:val="00734D73"/>
    <w:rsid w:val="00734DC3"/>
    <w:rsid w:val="007351CB"/>
    <w:rsid w:val="007352B2"/>
    <w:rsid w:val="00735540"/>
    <w:rsid w:val="007357B7"/>
    <w:rsid w:val="00735985"/>
    <w:rsid w:val="00735B37"/>
    <w:rsid w:val="00735E44"/>
    <w:rsid w:val="00736189"/>
    <w:rsid w:val="00736216"/>
    <w:rsid w:val="00736492"/>
    <w:rsid w:val="00736647"/>
    <w:rsid w:val="007366BC"/>
    <w:rsid w:val="0073676A"/>
    <w:rsid w:val="00736BEE"/>
    <w:rsid w:val="00736F9D"/>
    <w:rsid w:val="00736FF5"/>
    <w:rsid w:val="00737294"/>
    <w:rsid w:val="0073731D"/>
    <w:rsid w:val="00737734"/>
    <w:rsid w:val="00737AD2"/>
    <w:rsid w:val="00737AEA"/>
    <w:rsid w:val="00737BC2"/>
    <w:rsid w:val="007401C4"/>
    <w:rsid w:val="007401E3"/>
    <w:rsid w:val="007403DB"/>
    <w:rsid w:val="00740763"/>
    <w:rsid w:val="00740BAE"/>
    <w:rsid w:val="00740C2E"/>
    <w:rsid w:val="00741166"/>
    <w:rsid w:val="007412DC"/>
    <w:rsid w:val="007419AB"/>
    <w:rsid w:val="00741A6C"/>
    <w:rsid w:val="00742863"/>
    <w:rsid w:val="00742CA5"/>
    <w:rsid w:val="00742DAF"/>
    <w:rsid w:val="00742E48"/>
    <w:rsid w:val="0074311E"/>
    <w:rsid w:val="007438EA"/>
    <w:rsid w:val="00743A3F"/>
    <w:rsid w:val="00743AC4"/>
    <w:rsid w:val="0074401C"/>
    <w:rsid w:val="0074484C"/>
    <w:rsid w:val="00744A45"/>
    <w:rsid w:val="00744AF4"/>
    <w:rsid w:val="00744F5A"/>
    <w:rsid w:val="00744F6E"/>
    <w:rsid w:val="0074527F"/>
    <w:rsid w:val="0074530B"/>
    <w:rsid w:val="00745BD0"/>
    <w:rsid w:val="00745D9D"/>
    <w:rsid w:val="0074622A"/>
    <w:rsid w:val="00746309"/>
    <w:rsid w:val="00746504"/>
    <w:rsid w:val="00746556"/>
    <w:rsid w:val="0074672A"/>
    <w:rsid w:val="00746818"/>
    <w:rsid w:val="00746CAC"/>
    <w:rsid w:val="00746E2C"/>
    <w:rsid w:val="00746FCB"/>
    <w:rsid w:val="00747AB0"/>
    <w:rsid w:val="00747BFC"/>
    <w:rsid w:val="00747F23"/>
    <w:rsid w:val="007501CC"/>
    <w:rsid w:val="00750382"/>
    <w:rsid w:val="00750540"/>
    <w:rsid w:val="00750702"/>
    <w:rsid w:val="007508F7"/>
    <w:rsid w:val="00750A24"/>
    <w:rsid w:val="00750A3F"/>
    <w:rsid w:val="00750DBB"/>
    <w:rsid w:val="00750FF3"/>
    <w:rsid w:val="007513E4"/>
    <w:rsid w:val="00751570"/>
    <w:rsid w:val="007516F5"/>
    <w:rsid w:val="0075174A"/>
    <w:rsid w:val="0075177B"/>
    <w:rsid w:val="007519C6"/>
    <w:rsid w:val="00751D41"/>
    <w:rsid w:val="00751F74"/>
    <w:rsid w:val="007521B3"/>
    <w:rsid w:val="007525A3"/>
    <w:rsid w:val="00752A0D"/>
    <w:rsid w:val="00752A78"/>
    <w:rsid w:val="0075302F"/>
    <w:rsid w:val="00753920"/>
    <w:rsid w:val="007539A7"/>
    <w:rsid w:val="00753CE5"/>
    <w:rsid w:val="0075407F"/>
    <w:rsid w:val="00754350"/>
    <w:rsid w:val="0075474D"/>
    <w:rsid w:val="00754801"/>
    <w:rsid w:val="00754FC0"/>
    <w:rsid w:val="007551D4"/>
    <w:rsid w:val="00755AF4"/>
    <w:rsid w:val="00755C46"/>
    <w:rsid w:val="00755CC8"/>
    <w:rsid w:val="00755CF7"/>
    <w:rsid w:val="007560E6"/>
    <w:rsid w:val="00756349"/>
    <w:rsid w:val="007564D3"/>
    <w:rsid w:val="00756504"/>
    <w:rsid w:val="0075651C"/>
    <w:rsid w:val="00756534"/>
    <w:rsid w:val="00756F6A"/>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0E45"/>
    <w:rsid w:val="00760EF2"/>
    <w:rsid w:val="00761556"/>
    <w:rsid w:val="007617B3"/>
    <w:rsid w:val="00761997"/>
    <w:rsid w:val="00761BD3"/>
    <w:rsid w:val="00762001"/>
    <w:rsid w:val="00762191"/>
    <w:rsid w:val="007621D6"/>
    <w:rsid w:val="007624A8"/>
    <w:rsid w:val="00762847"/>
    <w:rsid w:val="00762853"/>
    <w:rsid w:val="00762B08"/>
    <w:rsid w:val="00762C08"/>
    <w:rsid w:val="00763196"/>
    <w:rsid w:val="00763493"/>
    <w:rsid w:val="00763661"/>
    <w:rsid w:val="00763A9C"/>
    <w:rsid w:val="00763B3C"/>
    <w:rsid w:val="00763E75"/>
    <w:rsid w:val="00764392"/>
    <w:rsid w:val="007643E8"/>
    <w:rsid w:val="00764658"/>
    <w:rsid w:val="007649E9"/>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0A8"/>
    <w:rsid w:val="007701F7"/>
    <w:rsid w:val="0077022B"/>
    <w:rsid w:val="007705A9"/>
    <w:rsid w:val="007709A9"/>
    <w:rsid w:val="00770A13"/>
    <w:rsid w:val="00770C0D"/>
    <w:rsid w:val="007710F7"/>
    <w:rsid w:val="007712D7"/>
    <w:rsid w:val="00771553"/>
    <w:rsid w:val="00771B7F"/>
    <w:rsid w:val="00771BB9"/>
    <w:rsid w:val="00771CD5"/>
    <w:rsid w:val="00771EAE"/>
    <w:rsid w:val="007722A2"/>
    <w:rsid w:val="007728D3"/>
    <w:rsid w:val="00772926"/>
    <w:rsid w:val="00772A67"/>
    <w:rsid w:val="00772D50"/>
    <w:rsid w:val="00772E17"/>
    <w:rsid w:val="0077316F"/>
    <w:rsid w:val="007733E9"/>
    <w:rsid w:val="0077380B"/>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01C"/>
    <w:rsid w:val="00780631"/>
    <w:rsid w:val="00780704"/>
    <w:rsid w:val="00780ACD"/>
    <w:rsid w:val="007810CC"/>
    <w:rsid w:val="00781912"/>
    <w:rsid w:val="007819DF"/>
    <w:rsid w:val="00781B0F"/>
    <w:rsid w:val="00781F1C"/>
    <w:rsid w:val="0078259A"/>
    <w:rsid w:val="007825BD"/>
    <w:rsid w:val="007825F0"/>
    <w:rsid w:val="007826A5"/>
    <w:rsid w:val="007828A7"/>
    <w:rsid w:val="00782DFC"/>
    <w:rsid w:val="00782E64"/>
    <w:rsid w:val="00782ECB"/>
    <w:rsid w:val="00782F8F"/>
    <w:rsid w:val="00782FDA"/>
    <w:rsid w:val="007832C7"/>
    <w:rsid w:val="00783337"/>
    <w:rsid w:val="0078349B"/>
    <w:rsid w:val="007834AA"/>
    <w:rsid w:val="007834D7"/>
    <w:rsid w:val="00783D89"/>
    <w:rsid w:val="00783F44"/>
    <w:rsid w:val="0078407A"/>
    <w:rsid w:val="0078431D"/>
    <w:rsid w:val="0078433D"/>
    <w:rsid w:val="00784553"/>
    <w:rsid w:val="00784657"/>
    <w:rsid w:val="0078466C"/>
    <w:rsid w:val="007852F2"/>
    <w:rsid w:val="00785652"/>
    <w:rsid w:val="007858B9"/>
    <w:rsid w:val="00785997"/>
    <w:rsid w:val="00785E27"/>
    <w:rsid w:val="00785E59"/>
    <w:rsid w:val="007865D8"/>
    <w:rsid w:val="00786877"/>
    <w:rsid w:val="007868D7"/>
    <w:rsid w:val="00786BFB"/>
    <w:rsid w:val="00787189"/>
    <w:rsid w:val="00787223"/>
    <w:rsid w:val="007878B9"/>
    <w:rsid w:val="00787B02"/>
    <w:rsid w:val="0079028F"/>
    <w:rsid w:val="00790A1B"/>
    <w:rsid w:val="00790B0F"/>
    <w:rsid w:val="00790B68"/>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3B4F"/>
    <w:rsid w:val="007941CD"/>
    <w:rsid w:val="0079485D"/>
    <w:rsid w:val="007949D1"/>
    <w:rsid w:val="00794D5B"/>
    <w:rsid w:val="00794D9B"/>
    <w:rsid w:val="00795213"/>
    <w:rsid w:val="00795801"/>
    <w:rsid w:val="00795D9C"/>
    <w:rsid w:val="00795F23"/>
    <w:rsid w:val="00795F80"/>
    <w:rsid w:val="007960F5"/>
    <w:rsid w:val="0079634F"/>
    <w:rsid w:val="0079636E"/>
    <w:rsid w:val="00796711"/>
    <w:rsid w:val="00796832"/>
    <w:rsid w:val="00796AF0"/>
    <w:rsid w:val="00796CE9"/>
    <w:rsid w:val="0079717C"/>
    <w:rsid w:val="007973C4"/>
    <w:rsid w:val="00797782"/>
    <w:rsid w:val="007977BF"/>
    <w:rsid w:val="00797866"/>
    <w:rsid w:val="00797B11"/>
    <w:rsid w:val="00797C49"/>
    <w:rsid w:val="007A01A2"/>
    <w:rsid w:val="007A0210"/>
    <w:rsid w:val="007A03D6"/>
    <w:rsid w:val="007A086C"/>
    <w:rsid w:val="007A0929"/>
    <w:rsid w:val="007A0DF2"/>
    <w:rsid w:val="007A1096"/>
    <w:rsid w:val="007A153F"/>
    <w:rsid w:val="007A1B91"/>
    <w:rsid w:val="007A1D30"/>
    <w:rsid w:val="007A1D90"/>
    <w:rsid w:val="007A1FF7"/>
    <w:rsid w:val="007A2329"/>
    <w:rsid w:val="007A2480"/>
    <w:rsid w:val="007A28BD"/>
    <w:rsid w:val="007A29CF"/>
    <w:rsid w:val="007A342F"/>
    <w:rsid w:val="007A34A7"/>
    <w:rsid w:val="007A3A3A"/>
    <w:rsid w:val="007A3E96"/>
    <w:rsid w:val="007A3E9A"/>
    <w:rsid w:val="007A3F88"/>
    <w:rsid w:val="007A44A9"/>
    <w:rsid w:val="007A46A0"/>
    <w:rsid w:val="007A48F5"/>
    <w:rsid w:val="007A4A95"/>
    <w:rsid w:val="007A4B35"/>
    <w:rsid w:val="007A501C"/>
    <w:rsid w:val="007A5267"/>
    <w:rsid w:val="007A5751"/>
    <w:rsid w:val="007A57CC"/>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2F0"/>
    <w:rsid w:val="007B03B1"/>
    <w:rsid w:val="007B076C"/>
    <w:rsid w:val="007B0778"/>
    <w:rsid w:val="007B08F0"/>
    <w:rsid w:val="007B09AA"/>
    <w:rsid w:val="007B0AFC"/>
    <w:rsid w:val="007B161B"/>
    <w:rsid w:val="007B169C"/>
    <w:rsid w:val="007B1A76"/>
    <w:rsid w:val="007B1B48"/>
    <w:rsid w:val="007B25A6"/>
    <w:rsid w:val="007B2CEB"/>
    <w:rsid w:val="007B34D6"/>
    <w:rsid w:val="007B34EF"/>
    <w:rsid w:val="007B362A"/>
    <w:rsid w:val="007B36AE"/>
    <w:rsid w:val="007B36ED"/>
    <w:rsid w:val="007B383A"/>
    <w:rsid w:val="007B3FAA"/>
    <w:rsid w:val="007B404B"/>
    <w:rsid w:val="007B4478"/>
    <w:rsid w:val="007B4A45"/>
    <w:rsid w:val="007B4B0F"/>
    <w:rsid w:val="007B4DC5"/>
    <w:rsid w:val="007B4F02"/>
    <w:rsid w:val="007B506F"/>
    <w:rsid w:val="007B513E"/>
    <w:rsid w:val="007B545A"/>
    <w:rsid w:val="007B55BE"/>
    <w:rsid w:val="007B5666"/>
    <w:rsid w:val="007B5A0E"/>
    <w:rsid w:val="007B5BC1"/>
    <w:rsid w:val="007B5EEF"/>
    <w:rsid w:val="007B6176"/>
    <w:rsid w:val="007B636D"/>
    <w:rsid w:val="007B6581"/>
    <w:rsid w:val="007B6892"/>
    <w:rsid w:val="007B6894"/>
    <w:rsid w:val="007B6940"/>
    <w:rsid w:val="007B6B95"/>
    <w:rsid w:val="007B6DBD"/>
    <w:rsid w:val="007B6E1F"/>
    <w:rsid w:val="007B6F77"/>
    <w:rsid w:val="007B6FA0"/>
    <w:rsid w:val="007B7024"/>
    <w:rsid w:val="007B76BE"/>
    <w:rsid w:val="007B77AB"/>
    <w:rsid w:val="007B7B1F"/>
    <w:rsid w:val="007B7D0A"/>
    <w:rsid w:val="007B7FE7"/>
    <w:rsid w:val="007C0AF1"/>
    <w:rsid w:val="007C0E03"/>
    <w:rsid w:val="007C0F40"/>
    <w:rsid w:val="007C110D"/>
    <w:rsid w:val="007C126E"/>
    <w:rsid w:val="007C1335"/>
    <w:rsid w:val="007C1623"/>
    <w:rsid w:val="007C19BF"/>
    <w:rsid w:val="007C1E64"/>
    <w:rsid w:val="007C1F0E"/>
    <w:rsid w:val="007C2522"/>
    <w:rsid w:val="007C25BE"/>
    <w:rsid w:val="007C2838"/>
    <w:rsid w:val="007C2B12"/>
    <w:rsid w:val="007C2B7F"/>
    <w:rsid w:val="007C3166"/>
    <w:rsid w:val="007C3406"/>
    <w:rsid w:val="007C3500"/>
    <w:rsid w:val="007C3857"/>
    <w:rsid w:val="007C3EA5"/>
    <w:rsid w:val="007C40AE"/>
    <w:rsid w:val="007C4189"/>
    <w:rsid w:val="007C42ED"/>
    <w:rsid w:val="007C431B"/>
    <w:rsid w:val="007C4528"/>
    <w:rsid w:val="007C4545"/>
    <w:rsid w:val="007C46E4"/>
    <w:rsid w:val="007C509A"/>
    <w:rsid w:val="007C52D4"/>
    <w:rsid w:val="007C537F"/>
    <w:rsid w:val="007C540B"/>
    <w:rsid w:val="007C5EF9"/>
    <w:rsid w:val="007C5F86"/>
    <w:rsid w:val="007C63B8"/>
    <w:rsid w:val="007C6ADC"/>
    <w:rsid w:val="007C7137"/>
    <w:rsid w:val="007C7965"/>
    <w:rsid w:val="007C7A9A"/>
    <w:rsid w:val="007C7BCC"/>
    <w:rsid w:val="007D0870"/>
    <w:rsid w:val="007D0945"/>
    <w:rsid w:val="007D0B49"/>
    <w:rsid w:val="007D0F93"/>
    <w:rsid w:val="007D0FAE"/>
    <w:rsid w:val="007D10AB"/>
    <w:rsid w:val="007D1323"/>
    <w:rsid w:val="007D1587"/>
    <w:rsid w:val="007D1853"/>
    <w:rsid w:val="007D187F"/>
    <w:rsid w:val="007D1BBB"/>
    <w:rsid w:val="007D1CFC"/>
    <w:rsid w:val="007D1DD9"/>
    <w:rsid w:val="007D1F08"/>
    <w:rsid w:val="007D24CC"/>
    <w:rsid w:val="007D2C2B"/>
    <w:rsid w:val="007D30FB"/>
    <w:rsid w:val="007D3100"/>
    <w:rsid w:val="007D3779"/>
    <w:rsid w:val="007D3AB8"/>
    <w:rsid w:val="007D3BFF"/>
    <w:rsid w:val="007D3E2D"/>
    <w:rsid w:val="007D3E6D"/>
    <w:rsid w:val="007D4204"/>
    <w:rsid w:val="007D4329"/>
    <w:rsid w:val="007D4418"/>
    <w:rsid w:val="007D45CB"/>
    <w:rsid w:val="007D48BF"/>
    <w:rsid w:val="007D4DE8"/>
    <w:rsid w:val="007D4E39"/>
    <w:rsid w:val="007D4FBE"/>
    <w:rsid w:val="007D5069"/>
    <w:rsid w:val="007D514C"/>
    <w:rsid w:val="007D529D"/>
    <w:rsid w:val="007D5363"/>
    <w:rsid w:val="007D5520"/>
    <w:rsid w:val="007D57FA"/>
    <w:rsid w:val="007D5F37"/>
    <w:rsid w:val="007D66A6"/>
    <w:rsid w:val="007D6789"/>
    <w:rsid w:val="007D6918"/>
    <w:rsid w:val="007D6EF7"/>
    <w:rsid w:val="007D732D"/>
    <w:rsid w:val="007D74B5"/>
    <w:rsid w:val="007D7C25"/>
    <w:rsid w:val="007D7FED"/>
    <w:rsid w:val="007E004C"/>
    <w:rsid w:val="007E0910"/>
    <w:rsid w:val="007E0A73"/>
    <w:rsid w:val="007E0A8E"/>
    <w:rsid w:val="007E0EA4"/>
    <w:rsid w:val="007E0F19"/>
    <w:rsid w:val="007E123A"/>
    <w:rsid w:val="007E162F"/>
    <w:rsid w:val="007E1AD7"/>
    <w:rsid w:val="007E2157"/>
    <w:rsid w:val="007E2730"/>
    <w:rsid w:val="007E2DBB"/>
    <w:rsid w:val="007E3388"/>
    <w:rsid w:val="007E3EA7"/>
    <w:rsid w:val="007E3EDA"/>
    <w:rsid w:val="007E408E"/>
    <w:rsid w:val="007E46A3"/>
    <w:rsid w:val="007E4A82"/>
    <w:rsid w:val="007E4B84"/>
    <w:rsid w:val="007E4C82"/>
    <w:rsid w:val="007E4F4B"/>
    <w:rsid w:val="007E4FED"/>
    <w:rsid w:val="007E50E5"/>
    <w:rsid w:val="007E5600"/>
    <w:rsid w:val="007E5D9C"/>
    <w:rsid w:val="007E5E2C"/>
    <w:rsid w:val="007E5E4D"/>
    <w:rsid w:val="007E5F67"/>
    <w:rsid w:val="007E5F9A"/>
    <w:rsid w:val="007E5FDE"/>
    <w:rsid w:val="007E60F4"/>
    <w:rsid w:val="007E6CB9"/>
    <w:rsid w:val="007E6CEF"/>
    <w:rsid w:val="007E6E53"/>
    <w:rsid w:val="007E7A06"/>
    <w:rsid w:val="007E7C8A"/>
    <w:rsid w:val="007E7F45"/>
    <w:rsid w:val="007E7FE5"/>
    <w:rsid w:val="007F00E3"/>
    <w:rsid w:val="007F01BB"/>
    <w:rsid w:val="007F02D0"/>
    <w:rsid w:val="007F0674"/>
    <w:rsid w:val="007F0693"/>
    <w:rsid w:val="007F075C"/>
    <w:rsid w:val="007F0B8A"/>
    <w:rsid w:val="007F0BD5"/>
    <w:rsid w:val="007F0F8F"/>
    <w:rsid w:val="007F10BF"/>
    <w:rsid w:val="007F1620"/>
    <w:rsid w:val="007F1771"/>
    <w:rsid w:val="007F18D8"/>
    <w:rsid w:val="007F1AA2"/>
    <w:rsid w:val="007F1B6A"/>
    <w:rsid w:val="007F1EBE"/>
    <w:rsid w:val="007F22E7"/>
    <w:rsid w:val="007F253B"/>
    <w:rsid w:val="007F2648"/>
    <w:rsid w:val="007F2654"/>
    <w:rsid w:val="007F2835"/>
    <w:rsid w:val="007F29BA"/>
    <w:rsid w:val="007F2B08"/>
    <w:rsid w:val="007F2D7B"/>
    <w:rsid w:val="007F2F14"/>
    <w:rsid w:val="007F3059"/>
    <w:rsid w:val="007F325C"/>
    <w:rsid w:val="007F3298"/>
    <w:rsid w:val="007F3440"/>
    <w:rsid w:val="007F37BE"/>
    <w:rsid w:val="007F3A69"/>
    <w:rsid w:val="007F3BD3"/>
    <w:rsid w:val="007F3FFE"/>
    <w:rsid w:val="007F4226"/>
    <w:rsid w:val="007F4244"/>
    <w:rsid w:val="007F4308"/>
    <w:rsid w:val="007F46FB"/>
    <w:rsid w:val="007F495E"/>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5C2"/>
    <w:rsid w:val="008018DC"/>
    <w:rsid w:val="00801AD0"/>
    <w:rsid w:val="0080227C"/>
    <w:rsid w:val="00802444"/>
    <w:rsid w:val="00802667"/>
    <w:rsid w:val="008026A2"/>
    <w:rsid w:val="008028D8"/>
    <w:rsid w:val="008031CA"/>
    <w:rsid w:val="008035C6"/>
    <w:rsid w:val="00803FFD"/>
    <w:rsid w:val="008046F8"/>
    <w:rsid w:val="008048F9"/>
    <w:rsid w:val="00804B38"/>
    <w:rsid w:val="00804CE6"/>
    <w:rsid w:val="008053FD"/>
    <w:rsid w:val="00805628"/>
    <w:rsid w:val="00805A2A"/>
    <w:rsid w:val="00805A4D"/>
    <w:rsid w:val="00805AB2"/>
    <w:rsid w:val="00805BED"/>
    <w:rsid w:val="00805DC2"/>
    <w:rsid w:val="00805DFD"/>
    <w:rsid w:val="008060EF"/>
    <w:rsid w:val="00806430"/>
    <w:rsid w:val="00806547"/>
    <w:rsid w:val="00806644"/>
    <w:rsid w:val="00806986"/>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BAB"/>
    <w:rsid w:val="00810067"/>
    <w:rsid w:val="008101BD"/>
    <w:rsid w:val="008102D6"/>
    <w:rsid w:val="0081035D"/>
    <w:rsid w:val="008103BA"/>
    <w:rsid w:val="008105EB"/>
    <w:rsid w:val="008112DE"/>
    <w:rsid w:val="008112FB"/>
    <w:rsid w:val="00811328"/>
    <w:rsid w:val="0081181D"/>
    <w:rsid w:val="00811D5B"/>
    <w:rsid w:val="008122B7"/>
    <w:rsid w:val="00812337"/>
    <w:rsid w:val="0081290D"/>
    <w:rsid w:val="00812A44"/>
    <w:rsid w:val="00812B13"/>
    <w:rsid w:val="0081301A"/>
    <w:rsid w:val="00813462"/>
    <w:rsid w:val="0081361D"/>
    <w:rsid w:val="00813707"/>
    <w:rsid w:val="00813747"/>
    <w:rsid w:val="00814295"/>
    <w:rsid w:val="0081450D"/>
    <w:rsid w:val="0081477B"/>
    <w:rsid w:val="00814968"/>
    <w:rsid w:val="00814FE9"/>
    <w:rsid w:val="00815094"/>
    <w:rsid w:val="00815160"/>
    <w:rsid w:val="0081524C"/>
    <w:rsid w:val="008153B2"/>
    <w:rsid w:val="00815737"/>
    <w:rsid w:val="008157D2"/>
    <w:rsid w:val="00815A3D"/>
    <w:rsid w:val="00815D22"/>
    <w:rsid w:val="008165C8"/>
    <w:rsid w:val="0081683C"/>
    <w:rsid w:val="00816B89"/>
    <w:rsid w:val="00816CC5"/>
    <w:rsid w:val="00816F80"/>
    <w:rsid w:val="008172B0"/>
    <w:rsid w:val="0081747B"/>
    <w:rsid w:val="00817857"/>
    <w:rsid w:val="00817908"/>
    <w:rsid w:val="00817C43"/>
    <w:rsid w:val="00817DD1"/>
    <w:rsid w:val="00817E3E"/>
    <w:rsid w:val="00820416"/>
    <w:rsid w:val="00820AA0"/>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3D68"/>
    <w:rsid w:val="0082407C"/>
    <w:rsid w:val="008241EC"/>
    <w:rsid w:val="00824555"/>
    <w:rsid w:val="008245D5"/>
    <w:rsid w:val="008248CD"/>
    <w:rsid w:val="00824941"/>
    <w:rsid w:val="00824FD1"/>
    <w:rsid w:val="008252E4"/>
    <w:rsid w:val="008258E4"/>
    <w:rsid w:val="008259D4"/>
    <w:rsid w:val="00825CB0"/>
    <w:rsid w:val="00825D61"/>
    <w:rsid w:val="00826146"/>
    <w:rsid w:val="008265CC"/>
    <w:rsid w:val="0082698B"/>
    <w:rsid w:val="00826A04"/>
    <w:rsid w:val="00826ABB"/>
    <w:rsid w:val="00826D10"/>
    <w:rsid w:val="00826DC1"/>
    <w:rsid w:val="00826E73"/>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CEA"/>
    <w:rsid w:val="00833EF5"/>
    <w:rsid w:val="008340BD"/>
    <w:rsid w:val="00834173"/>
    <w:rsid w:val="00834293"/>
    <w:rsid w:val="0083445D"/>
    <w:rsid w:val="0083484C"/>
    <w:rsid w:val="00834B9C"/>
    <w:rsid w:val="00834CBD"/>
    <w:rsid w:val="00834D55"/>
    <w:rsid w:val="00834D6C"/>
    <w:rsid w:val="00834F81"/>
    <w:rsid w:val="00834F84"/>
    <w:rsid w:val="00835097"/>
    <w:rsid w:val="008353BA"/>
    <w:rsid w:val="008354D0"/>
    <w:rsid w:val="0083550C"/>
    <w:rsid w:val="00835784"/>
    <w:rsid w:val="008358FD"/>
    <w:rsid w:val="008359A6"/>
    <w:rsid w:val="00836323"/>
    <w:rsid w:val="008365EE"/>
    <w:rsid w:val="008365F2"/>
    <w:rsid w:val="00836775"/>
    <w:rsid w:val="00836A7D"/>
    <w:rsid w:val="00836B78"/>
    <w:rsid w:val="00836B8C"/>
    <w:rsid w:val="00836C89"/>
    <w:rsid w:val="00836CA8"/>
    <w:rsid w:val="008373C7"/>
    <w:rsid w:val="0083768F"/>
    <w:rsid w:val="008376FB"/>
    <w:rsid w:val="00837E61"/>
    <w:rsid w:val="00840453"/>
    <w:rsid w:val="008405ED"/>
    <w:rsid w:val="00840A4F"/>
    <w:rsid w:val="00840AA5"/>
    <w:rsid w:val="00840D2C"/>
    <w:rsid w:val="00840E59"/>
    <w:rsid w:val="00841D3F"/>
    <w:rsid w:val="00841E0F"/>
    <w:rsid w:val="0084218F"/>
    <w:rsid w:val="00842233"/>
    <w:rsid w:val="008422B6"/>
    <w:rsid w:val="00842726"/>
    <w:rsid w:val="00842AD3"/>
    <w:rsid w:val="008430C7"/>
    <w:rsid w:val="008435F2"/>
    <w:rsid w:val="00843926"/>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D49"/>
    <w:rsid w:val="00846F81"/>
    <w:rsid w:val="00847092"/>
    <w:rsid w:val="0084710F"/>
    <w:rsid w:val="00847631"/>
    <w:rsid w:val="00847976"/>
    <w:rsid w:val="008479D6"/>
    <w:rsid w:val="00847A21"/>
    <w:rsid w:val="00847A93"/>
    <w:rsid w:val="00847AA8"/>
    <w:rsid w:val="00847B8A"/>
    <w:rsid w:val="00847D6B"/>
    <w:rsid w:val="00847DCA"/>
    <w:rsid w:val="00847EBB"/>
    <w:rsid w:val="00847F2D"/>
    <w:rsid w:val="0085005E"/>
    <w:rsid w:val="00850433"/>
    <w:rsid w:val="00850556"/>
    <w:rsid w:val="008508E7"/>
    <w:rsid w:val="00850C22"/>
    <w:rsid w:val="00851046"/>
    <w:rsid w:val="00851155"/>
    <w:rsid w:val="008515EC"/>
    <w:rsid w:val="008518A6"/>
    <w:rsid w:val="00851C84"/>
    <w:rsid w:val="00852074"/>
    <w:rsid w:val="00852281"/>
    <w:rsid w:val="00852325"/>
    <w:rsid w:val="0085242A"/>
    <w:rsid w:val="008532F2"/>
    <w:rsid w:val="008532F6"/>
    <w:rsid w:val="00853581"/>
    <w:rsid w:val="00853A8F"/>
    <w:rsid w:val="00853D89"/>
    <w:rsid w:val="00854889"/>
    <w:rsid w:val="008549A7"/>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20"/>
    <w:rsid w:val="008601E5"/>
    <w:rsid w:val="008605D8"/>
    <w:rsid w:val="008609F8"/>
    <w:rsid w:val="00860DD9"/>
    <w:rsid w:val="0086137D"/>
    <w:rsid w:val="008615D3"/>
    <w:rsid w:val="00861F6E"/>
    <w:rsid w:val="008620C7"/>
    <w:rsid w:val="0086237E"/>
    <w:rsid w:val="008624DE"/>
    <w:rsid w:val="008628C3"/>
    <w:rsid w:val="00862B9E"/>
    <w:rsid w:val="00862E75"/>
    <w:rsid w:val="00862F01"/>
    <w:rsid w:val="00862F37"/>
    <w:rsid w:val="008631D8"/>
    <w:rsid w:val="008633DA"/>
    <w:rsid w:val="0086388A"/>
    <w:rsid w:val="008638B8"/>
    <w:rsid w:val="0086395A"/>
    <w:rsid w:val="00863D07"/>
    <w:rsid w:val="00863EAD"/>
    <w:rsid w:val="00864BFB"/>
    <w:rsid w:val="00864E89"/>
    <w:rsid w:val="00864F81"/>
    <w:rsid w:val="00865098"/>
    <w:rsid w:val="008652F6"/>
    <w:rsid w:val="00865376"/>
    <w:rsid w:val="0086574C"/>
    <w:rsid w:val="00865981"/>
    <w:rsid w:val="0086622A"/>
    <w:rsid w:val="00866311"/>
    <w:rsid w:val="008665FC"/>
    <w:rsid w:val="00866620"/>
    <w:rsid w:val="00866778"/>
    <w:rsid w:val="008667BA"/>
    <w:rsid w:val="00866A81"/>
    <w:rsid w:val="00866DC8"/>
    <w:rsid w:val="00866FDE"/>
    <w:rsid w:val="00867073"/>
    <w:rsid w:val="00867088"/>
    <w:rsid w:val="0086717B"/>
    <w:rsid w:val="008673B4"/>
    <w:rsid w:val="00867464"/>
    <w:rsid w:val="00867512"/>
    <w:rsid w:val="008675B3"/>
    <w:rsid w:val="008675D7"/>
    <w:rsid w:val="00867A0F"/>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D01"/>
    <w:rsid w:val="00872E58"/>
    <w:rsid w:val="0087314E"/>
    <w:rsid w:val="0087319F"/>
    <w:rsid w:val="008732C7"/>
    <w:rsid w:val="008737CB"/>
    <w:rsid w:val="008737FE"/>
    <w:rsid w:val="00873A2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012"/>
    <w:rsid w:val="008766E8"/>
    <w:rsid w:val="00876FA0"/>
    <w:rsid w:val="008773C7"/>
    <w:rsid w:val="008775E0"/>
    <w:rsid w:val="008775EB"/>
    <w:rsid w:val="00877C51"/>
    <w:rsid w:val="00877D01"/>
    <w:rsid w:val="00877D30"/>
    <w:rsid w:val="00877E4C"/>
    <w:rsid w:val="00877F42"/>
    <w:rsid w:val="00877F75"/>
    <w:rsid w:val="00877FB9"/>
    <w:rsid w:val="008804B4"/>
    <w:rsid w:val="00880633"/>
    <w:rsid w:val="008807B0"/>
    <w:rsid w:val="00880DA2"/>
    <w:rsid w:val="00880E71"/>
    <w:rsid w:val="008811D3"/>
    <w:rsid w:val="0088131B"/>
    <w:rsid w:val="008814F2"/>
    <w:rsid w:val="00881634"/>
    <w:rsid w:val="008817E0"/>
    <w:rsid w:val="008817FB"/>
    <w:rsid w:val="0088203B"/>
    <w:rsid w:val="008823FA"/>
    <w:rsid w:val="00882401"/>
    <w:rsid w:val="00882512"/>
    <w:rsid w:val="0088253A"/>
    <w:rsid w:val="00882B3F"/>
    <w:rsid w:val="00882BDE"/>
    <w:rsid w:val="00882DFD"/>
    <w:rsid w:val="00882FB8"/>
    <w:rsid w:val="0088311A"/>
    <w:rsid w:val="008832A3"/>
    <w:rsid w:val="0088333D"/>
    <w:rsid w:val="0088359F"/>
    <w:rsid w:val="008838AB"/>
    <w:rsid w:val="0088391D"/>
    <w:rsid w:val="00883B16"/>
    <w:rsid w:val="00883E43"/>
    <w:rsid w:val="00884070"/>
    <w:rsid w:val="0088429F"/>
    <w:rsid w:val="00884793"/>
    <w:rsid w:val="00884990"/>
    <w:rsid w:val="0088502A"/>
    <w:rsid w:val="008850FB"/>
    <w:rsid w:val="008853DF"/>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5E4"/>
    <w:rsid w:val="008876B5"/>
    <w:rsid w:val="008878A4"/>
    <w:rsid w:val="00887A3D"/>
    <w:rsid w:val="00887C22"/>
    <w:rsid w:val="0089009E"/>
    <w:rsid w:val="00890183"/>
    <w:rsid w:val="00890196"/>
    <w:rsid w:val="008905EE"/>
    <w:rsid w:val="00890A97"/>
    <w:rsid w:val="00890AD4"/>
    <w:rsid w:val="00890CA6"/>
    <w:rsid w:val="00890ECB"/>
    <w:rsid w:val="00890F58"/>
    <w:rsid w:val="00890FB9"/>
    <w:rsid w:val="0089123D"/>
    <w:rsid w:val="0089156C"/>
    <w:rsid w:val="008917D6"/>
    <w:rsid w:val="00891A1A"/>
    <w:rsid w:val="00891AD9"/>
    <w:rsid w:val="00891BB4"/>
    <w:rsid w:val="00891BFD"/>
    <w:rsid w:val="00891E21"/>
    <w:rsid w:val="00891F91"/>
    <w:rsid w:val="00892532"/>
    <w:rsid w:val="008926A5"/>
    <w:rsid w:val="0089271C"/>
    <w:rsid w:val="00892EC1"/>
    <w:rsid w:val="00892ED3"/>
    <w:rsid w:val="00892FAC"/>
    <w:rsid w:val="00893030"/>
    <w:rsid w:val="00893216"/>
    <w:rsid w:val="008935D8"/>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5F72"/>
    <w:rsid w:val="008966DA"/>
    <w:rsid w:val="00896999"/>
    <w:rsid w:val="00896D7D"/>
    <w:rsid w:val="00896F28"/>
    <w:rsid w:val="00897044"/>
    <w:rsid w:val="0089767E"/>
    <w:rsid w:val="0089780C"/>
    <w:rsid w:val="00897E1F"/>
    <w:rsid w:val="008A0527"/>
    <w:rsid w:val="008A0668"/>
    <w:rsid w:val="008A06FA"/>
    <w:rsid w:val="008A07BD"/>
    <w:rsid w:val="008A0962"/>
    <w:rsid w:val="008A0A03"/>
    <w:rsid w:val="008A0A61"/>
    <w:rsid w:val="008A0E48"/>
    <w:rsid w:val="008A14AF"/>
    <w:rsid w:val="008A1520"/>
    <w:rsid w:val="008A15EC"/>
    <w:rsid w:val="008A1BBA"/>
    <w:rsid w:val="008A1BCC"/>
    <w:rsid w:val="008A1CCE"/>
    <w:rsid w:val="008A2284"/>
    <w:rsid w:val="008A2340"/>
    <w:rsid w:val="008A244E"/>
    <w:rsid w:val="008A24A7"/>
    <w:rsid w:val="008A2AFB"/>
    <w:rsid w:val="008A2BEB"/>
    <w:rsid w:val="008A2E50"/>
    <w:rsid w:val="008A3208"/>
    <w:rsid w:val="008A3689"/>
    <w:rsid w:val="008A381A"/>
    <w:rsid w:val="008A3878"/>
    <w:rsid w:val="008A3A8F"/>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071"/>
    <w:rsid w:val="008A742B"/>
    <w:rsid w:val="008A74E6"/>
    <w:rsid w:val="008A766B"/>
    <w:rsid w:val="008A7921"/>
    <w:rsid w:val="008A7B5F"/>
    <w:rsid w:val="008A7BA0"/>
    <w:rsid w:val="008A7C4B"/>
    <w:rsid w:val="008A7E6A"/>
    <w:rsid w:val="008B0395"/>
    <w:rsid w:val="008B0845"/>
    <w:rsid w:val="008B1889"/>
    <w:rsid w:val="008B1DBA"/>
    <w:rsid w:val="008B2658"/>
    <w:rsid w:val="008B2710"/>
    <w:rsid w:val="008B29A0"/>
    <w:rsid w:val="008B2CE9"/>
    <w:rsid w:val="008B2EE2"/>
    <w:rsid w:val="008B31DD"/>
    <w:rsid w:val="008B3452"/>
    <w:rsid w:val="008B39DA"/>
    <w:rsid w:val="008B4396"/>
    <w:rsid w:val="008B43DB"/>
    <w:rsid w:val="008B4496"/>
    <w:rsid w:val="008B4907"/>
    <w:rsid w:val="008B4B36"/>
    <w:rsid w:val="008B4E27"/>
    <w:rsid w:val="008B5039"/>
    <w:rsid w:val="008B5113"/>
    <w:rsid w:val="008B525E"/>
    <w:rsid w:val="008B52F2"/>
    <w:rsid w:val="008B5B67"/>
    <w:rsid w:val="008B6CF4"/>
    <w:rsid w:val="008B70BF"/>
    <w:rsid w:val="008B7214"/>
    <w:rsid w:val="008B7365"/>
    <w:rsid w:val="008B7BD3"/>
    <w:rsid w:val="008B7DC4"/>
    <w:rsid w:val="008B7E56"/>
    <w:rsid w:val="008B7F10"/>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2DF9"/>
    <w:rsid w:val="008C3206"/>
    <w:rsid w:val="008C3B26"/>
    <w:rsid w:val="008C3F75"/>
    <w:rsid w:val="008C4149"/>
    <w:rsid w:val="008C4668"/>
    <w:rsid w:val="008C485D"/>
    <w:rsid w:val="008C4AED"/>
    <w:rsid w:val="008C4BB9"/>
    <w:rsid w:val="008C4C32"/>
    <w:rsid w:val="008C528F"/>
    <w:rsid w:val="008C551D"/>
    <w:rsid w:val="008C58C0"/>
    <w:rsid w:val="008C5991"/>
    <w:rsid w:val="008C5A7C"/>
    <w:rsid w:val="008C5AE3"/>
    <w:rsid w:val="008C5BD8"/>
    <w:rsid w:val="008C6882"/>
    <w:rsid w:val="008C6933"/>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1FE"/>
    <w:rsid w:val="008D1501"/>
    <w:rsid w:val="008D158B"/>
    <w:rsid w:val="008D176F"/>
    <w:rsid w:val="008D1E27"/>
    <w:rsid w:val="008D2406"/>
    <w:rsid w:val="008D2702"/>
    <w:rsid w:val="008D2782"/>
    <w:rsid w:val="008D2D2F"/>
    <w:rsid w:val="008D3355"/>
    <w:rsid w:val="008D3434"/>
    <w:rsid w:val="008D3435"/>
    <w:rsid w:val="008D364F"/>
    <w:rsid w:val="008D3793"/>
    <w:rsid w:val="008D3957"/>
    <w:rsid w:val="008D3A4B"/>
    <w:rsid w:val="008D3E90"/>
    <w:rsid w:val="008D3FA9"/>
    <w:rsid w:val="008D41E8"/>
    <w:rsid w:val="008D438E"/>
    <w:rsid w:val="008D48F6"/>
    <w:rsid w:val="008D519F"/>
    <w:rsid w:val="008D5329"/>
    <w:rsid w:val="008D53F4"/>
    <w:rsid w:val="008D55F5"/>
    <w:rsid w:val="008D58C4"/>
    <w:rsid w:val="008D590E"/>
    <w:rsid w:val="008D5F4A"/>
    <w:rsid w:val="008D61CD"/>
    <w:rsid w:val="008D6382"/>
    <w:rsid w:val="008D678D"/>
    <w:rsid w:val="008D67ED"/>
    <w:rsid w:val="008D6936"/>
    <w:rsid w:val="008D6AA6"/>
    <w:rsid w:val="008D6C35"/>
    <w:rsid w:val="008D6D0E"/>
    <w:rsid w:val="008D6D2D"/>
    <w:rsid w:val="008D6EB6"/>
    <w:rsid w:val="008D72F5"/>
    <w:rsid w:val="008D788F"/>
    <w:rsid w:val="008D790E"/>
    <w:rsid w:val="008D7DB1"/>
    <w:rsid w:val="008E041A"/>
    <w:rsid w:val="008E056D"/>
    <w:rsid w:val="008E05E5"/>
    <w:rsid w:val="008E07D1"/>
    <w:rsid w:val="008E16A3"/>
    <w:rsid w:val="008E16BE"/>
    <w:rsid w:val="008E17D3"/>
    <w:rsid w:val="008E1BB5"/>
    <w:rsid w:val="008E1FC4"/>
    <w:rsid w:val="008E20C4"/>
    <w:rsid w:val="008E22D4"/>
    <w:rsid w:val="008E2BE1"/>
    <w:rsid w:val="008E2FB4"/>
    <w:rsid w:val="008E30C1"/>
    <w:rsid w:val="008E31EA"/>
    <w:rsid w:val="008E3261"/>
    <w:rsid w:val="008E3505"/>
    <w:rsid w:val="008E3695"/>
    <w:rsid w:val="008E3A7B"/>
    <w:rsid w:val="008E3CE0"/>
    <w:rsid w:val="008E40F9"/>
    <w:rsid w:val="008E4D19"/>
    <w:rsid w:val="008E4EC5"/>
    <w:rsid w:val="008E5058"/>
    <w:rsid w:val="008E5185"/>
    <w:rsid w:val="008E5389"/>
    <w:rsid w:val="008E5A1C"/>
    <w:rsid w:val="008E5A6B"/>
    <w:rsid w:val="008E5BC7"/>
    <w:rsid w:val="008E5D36"/>
    <w:rsid w:val="008E5F1D"/>
    <w:rsid w:val="008E6025"/>
    <w:rsid w:val="008E61B7"/>
    <w:rsid w:val="008E6292"/>
    <w:rsid w:val="008E6BA0"/>
    <w:rsid w:val="008E6CEC"/>
    <w:rsid w:val="008E7758"/>
    <w:rsid w:val="008E78EF"/>
    <w:rsid w:val="008E7F27"/>
    <w:rsid w:val="008F012D"/>
    <w:rsid w:val="008F0556"/>
    <w:rsid w:val="008F05EA"/>
    <w:rsid w:val="008F062B"/>
    <w:rsid w:val="008F0A92"/>
    <w:rsid w:val="008F0CC8"/>
    <w:rsid w:val="008F1007"/>
    <w:rsid w:val="008F1091"/>
    <w:rsid w:val="008F10AC"/>
    <w:rsid w:val="008F110A"/>
    <w:rsid w:val="008F138F"/>
    <w:rsid w:val="008F1BA0"/>
    <w:rsid w:val="008F1F7C"/>
    <w:rsid w:val="008F22F4"/>
    <w:rsid w:val="008F25BB"/>
    <w:rsid w:val="008F2FC7"/>
    <w:rsid w:val="008F33A2"/>
    <w:rsid w:val="008F3665"/>
    <w:rsid w:val="008F36C1"/>
    <w:rsid w:val="008F37D3"/>
    <w:rsid w:val="008F38F3"/>
    <w:rsid w:val="008F3C9A"/>
    <w:rsid w:val="008F405C"/>
    <w:rsid w:val="008F409C"/>
    <w:rsid w:val="008F427E"/>
    <w:rsid w:val="008F447E"/>
    <w:rsid w:val="008F4525"/>
    <w:rsid w:val="008F476C"/>
    <w:rsid w:val="008F4D3F"/>
    <w:rsid w:val="008F4EC5"/>
    <w:rsid w:val="008F4ECF"/>
    <w:rsid w:val="008F4F12"/>
    <w:rsid w:val="008F520D"/>
    <w:rsid w:val="008F57EA"/>
    <w:rsid w:val="008F5935"/>
    <w:rsid w:val="008F5A61"/>
    <w:rsid w:val="008F5BF7"/>
    <w:rsid w:val="008F5DE9"/>
    <w:rsid w:val="008F5E55"/>
    <w:rsid w:val="008F61C9"/>
    <w:rsid w:val="008F6518"/>
    <w:rsid w:val="008F652E"/>
    <w:rsid w:val="008F6646"/>
    <w:rsid w:val="008F6867"/>
    <w:rsid w:val="008F6CA7"/>
    <w:rsid w:val="008F6E54"/>
    <w:rsid w:val="008F6F07"/>
    <w:rsid w:val="008F706C"/>
    <w:rsid w:val="008F70D5"/>
    <w:rsid w:val="008F7151"/>
    <w:rsid w:val="008F73C9"/>
    <w:rsid w:val="008F7415"/>
    <w:rsid w:val="008F7428"/>
    <w:rsid w:val="008F7619"/>
    <w:rsid w:val="009003DA"/>
    <w:rsid w:val="009003F2"/>
    <w:rsid w:val="0090053B"/>
    <w:rsid w:val="0090063C"/>
    <w:rsid w:val="0090093A"/>
    <w:rsid w:val="0090093F"/>
    <w:rsid w:val="00900C7B"/>
    <w:rsid w:val="00900D9C"/>
    <w:rsid w:val="00900FF7"/>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20A"/>
    <w:rsid w:val="009043D3"/>
    <w:rsid w:val="00904417"/>
    <w:rsid w:val="00905685"/>
    <w:rsid w:val="00905CBC"/>
    <w:rsid w:val="00905DE6"/>
    <w:rsid w:val="00905EB9"/>
    <w:rsid w:val="0090605B"/>
    <w:rsid w:val="009061B5"/>
    <w:rsid w:val="0090664E"/>
    <w:rsid w:val="009069E7"/>
    <w:rsid w:val="009069FF"/>
    <w:rsid w:val="00906C00"/>
    <w:rsid w:val="00907056"/>
    <w:rsid w:val="00907368"/>
    <w:rsid w:val="009074E4"/>
    <w:rsid w:val="00907682"/>
    <w:rsid w:val="009079AF"/>
    <w:rsid w:val="00907C22"/>
    <w:rsid w:val="00907C4C"/>
    <w:rsid w:val="00907F1D"/>
    <w:rsid w:val="00910054"/>
    <w:rsid w:val="009104FF"/>
    <w:rsid w:val="00910905"/>
    <w:rsid w:val="00910931"/>
    <w:rsid w:val="00910977"/>
    <w:rsid w:val="00910CA6"/>
    <w:rsid w:val="00911D7E"/>
    <w:rsid w:val="00911D81"/>
    <w:rsid w:val="00911F77"/>
    <w:rsid w:val="00912517"/>
    <w:rsid w:val="0091302E"/>
    <w:rsid w:val="009130FE"/>
    <w:rsid w:val="00913236"/>
    <w:rsid w:val="009133D4"/>
    <w:rsid w:val="00913AC0"/>
    <w:rsid w:val="00913FEE"/>
    <w:rsid w:val="00914440"/>
    <w:rsid w:val="00914799"/>
    <w:rsid w:val="009152E2"/>
    <w:rsid w:val="00915320"/>
    <w:rsid w:val="009154CA"/>
    <w:rsid w:val="00915677"/>
    <w:rsid w:val="009157F1"/>
    <w:rsid w:val="00915857"/>
    <w:rsid w:val="00915A4F"/>
    <w:rsid w:val="00915B06"/>
    <w:rsid w:val="00915C08"/>
    <w:rsid w:val="00915E5A"/>
    <w:rsid w:val="0091636D"/>
    <w:rsid w:val="009164D3"/>
    <w:rsid w:val="00916660"/>
    <w:rsid w:val="0091678F"/>
    <w:rsid w:val="00916A2F"/>
    <w:rsid w:val="00916DBC"/>
    <w:rsid w:val="00917751"/>
    <w:rsid w:val="00917793"/>
    <w:rsid w:val="00917E57"/>
    <w:rsid w:val="009205A4"/>
    <w:rsid w:val="00920B7F"/>
    <w:rsid w:val="00921244"/>
    <w:rsid w:val="0092150B"/>
    <w:rsid w:val="00921522"/>
    <w:rsid w:val="009215E4"/>
    <w:rsid w:val="00921685"/>
    <w:rsid w:val="009217F7"/>
    <w:rsid w:val="00921B1A"/>
    <w:rsid w:val="00921B22"/>
    <w:rsid w:val="00921BCC"/>
    <w:rsid w:val="00921E3B"/>
    <w:rsid w:val="0092241C"/>
    <w:rsid w:val="00922437"/>
    <w:rsid w:val="00922466"/>
    <w:rsid w:val="00922A1E"/>
    <w:rsid w:val="00922ECC"/>
    <w:rsid w:val="00922EEF"/>
    <w:rsid w:val="00923444"/>
    <w:rsid w:val="009234D2"/>
    <w:rsid w:val="00923565"/>
    <w:rsid w:val="00923745"/>
    <w:rsid w:val="0092383E"/>
    <w:rsid w:val="00923A67"/>
    <w:rsid w:val="00923DAF"/>
    <w:rsid w:val="00923F7C"/>
    <w:rsid w:val="00924025"/>
    <w:rsid w:val="0092407C"/>
    <w:rsid w:val="00924140"/>
    <w:rsid w:val="009242B3"/>
    <w:rsid w:val="0092523B"/>
    <w:rsid w:val="009255F0"/>
    <w:rsid w:val="009259C0"/>
    <w:rsid w:val="00925AE2"/>
    <w:rsid w:val="00925B85"/>
    <w:rsid w:val="00925D4D"/>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1BA"/>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15B"/>
    <w:rsid w:val="00932689"/>
    <w:rsid w:val="009329DA"/>
    <w:rsid w:val="00932AE7"/>
    <w:rsid w:val="00932C8D"/>
    <w:rsid w:val="00932D6A"/>
    <w:rsid w:val="00932D92"/>
    <w:rsid w:val="00932E85"/>
    <w:rsid w:val="00932FBB"/>
    <w:rsid w:val="00933039"/>
    <w:rsid w:val="009334C0"/>
    <w:rsid w:val="00933776"/>
    <w:rsid w:val="00933A0E"/>
    <w:rsid w:val="00933C63"/>
    <w:rsid w:val="00933CDC"/>
    <w:rsid w:val="00933DEC"/>
    <w:rsid w:val="00933E99"/>
    <w:rsid w:val="00933ED8"/>
    <w:rsid w:val="00933FA7"/>
    <w:rsid w:val="00934463"/>
    <w:rsid w:val="009349A6"/>
    <w:rsid w:val="00934A7C"/>
    <w:rsid w:val="00935085"/>
    <w:rsid w:val="00935135"/>
    <w:rsid w:val="0093516A"/>
    <w:rsid w:val="00935352"/>
    <w:rsid w:val="00935746"/>
    <w:rsid w:val="00935A06"/>
    <w:rsid w:val="00935A9C"/>
    <w:rsid w:val="00935B2A"/>
    <w:rsid w:val="00935BDF"/>
    <w:rsid w:val="00935C00"/>
    <w:rsid w:val="00935DA6"/>
    <w:rsid w:val="00935DC7"/>
    <w:rsid w:val="0093607F"/>
    <w:rsid w:val="00936470"/>
    <w:rsid w:val="009368A2"/>
    <w:rsid w:val="00936C6A"/>
    <w:rsid w:val="009371AF"/>
    <w:rsid w:val="009378B1"/>
    <w:rsid w:val="00937C30"/>
    <w:rsid w:val="00937C48"/>
    <w:rsid w:val="00937CC9"/>
    <w:rsid w:val="00937E2D"/>
    <w:rsid w:val="00940286"/>
    <w:rsid w:val="0094092B"/>
    <w:rsid w:val="00940B46"/>
    <w:rsid w:val="00940D79"/>
    <w:rsid w:val="00941259"/>
    <w:rsid w:val="00941315"/>
    <w:rsid w:val="009413B2"/>
    <w:rsid w:val="00941595"/>
    <w:rsid w:val="00941949"/>
    <w:rsid w:val="00941AC1"/>
    <w:rsid w:val="00941FF4"/>
    <w:rsid w:val="00942077"/>
    <w:rsid w:val="00942128"/>
    <w:rsid w:val="0094289D"/>
    <w:rsid w:val="00942F7C"/>
    <w:rsid w:val="009434AE"/>
    <w:rsid w:val="0094353B"/>
    <w:rsid w:val="009435F2"/>
    <w:rsid w:val="00943993"/>
    <w:rsid w:val="00943A2F"/>
    <w:rsid w:val="0094402D"/>
    <w:rsid w:val="00944734"/>
    <w:rsid w:val="00944BCA"/>
    <w:rsid w:val="00944D7A"/>
    <w:rsid w:val="00944E49"/>
    <w:rsid w:val="0094512A"/>
    <w:rsid w:val="00945296"/>
    <w:rsid w:val="009453C0"/>
    <w:rsid w:val="00945B01"/>
    <w:rsid w:val="00945B7B"/>
    <w:rsid w:val="00945C24"/>
    <w:rsid w:val="009460B7"/>
    <w:rsid w:val="0094641F"/>
    <w:rsid w:val="00946687"/>
    <w:rsid w:val="00946784"/>
    <w:rsid w:val="00946CCF"/>
    <w:rsid w:val="00946F3F"/>
    <w:rsid w:val="0094738D"/>
    <w:rsid w:val="009474F5"/>
    <w:rsid w:val="009475CA"/>
    <w:rsid w:val="009476F8"/>
    <w:rsid w:val="00947BCF"/>
    <w:rsid w:val="00947CE9"/>
    <w:rsid w:val="00947E6C"/>
    <w:rsid w:val="00950139"/>
    <w:rsid w:val="00950396"/>
    <w:rsid w:val="009508ED"/>
    <w:rsid w:val="0095090D"/>
    <w:rsid w:val="00950A80"/>
    <w:rsid w:val="00950D9B"/>
    <w:rsid w:val="00951496"/>
    <w:rsid w:val="00951914"/>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030"/>
    <w:rsid w:val="00954170"/>
    <w:rsid w:val="00954172"/>
    <w:rsid w:val="0095439C"/>
    <w:rsid w:val="009544F6"/>
    <w:rsid w:val="00954B61"/>
    <w:rsid w:val="00954D6A"/>
    <w:rsid w:val="00955173"/>
    <w:rsid w:val="009552FC"/>
    <w:rsid w:val="00955403"/>
    <w:rsid w:val="00955724"/>
    <w:rsid w:val="00955C8E"/>
    <w:rsid w:val="00955C98"/>
    <w:rsid w:val="00955EF5"/>
    <w:rsid w:val="0095619C"/>
    <w:rsid w:val="0095634B"/>
    <w:rsid w:val="00956666"/>
    <w:rsid w:val="009566BD"/>
    <w:rsid w:val="00956917"/>
    <w:rsid w:val="00956E48"/>
    <w:rsid w:val="00957089"/>
    <w:rsid w:val="0095715C"/>
    <w:rsid w:val="00957232"/>
    <w:rsid w:val="00957680"/>
    <w:rsid w:val="00957821"/>
    <w:rsid w:val="00957AE0"/>
    <w:rsid w:val="00957D26"/>
    <w:rsid w:val="00960622"/>
    <w:rsid w:val="009606B5"/>
    <w:rsid w:val="009609DD"/>
    <w:rsid w:val="00960A78"/>
    <w:rsid w:val="00960CB7"/>
    <w:rsid w:val="00960FF3"/>
    <w:rsid w:val="0096199D"/>
    <w:rsid w:val="009619F0"/>
    <w:rsid w:val="00961D36"/>
    <w:rsid w:val="00961FC0"/>
    <w:rsid w:val="009622A9"/>
    <w:rsid w:val="0096269F"/>
    <w:rsid w:val="00962EE4"/>
    <w:rsid w:val="0096305C"/>
    <w:rsid w:val="0096332D"/>
    <w:rsid w:val="00963A54"/>
    <w:rsid w:val="00963E41"/>
    <w:rsid w:val="0096441A"/>
    <w:rsid w:val="009648B4"/>
    <w:rsid w:val="009649C1"/>
    <w:rsid w:val="00964C0F"/>
    <w:rsid w:val="00964E42"/>
    <w:rsid w:val="00964F44"/>
    <w:rsid w:val="009655AE"/>
    <w:rsid w:val="009658D2"/>
    <w:rsid w:val="00965B63"/>
    <w:rsid w:val="00965D41"/>
    <w:rsid w:val="00966050"/>
    <w:rsid w:val="009661D7"/>
    <w:rsid w:val="009662DC"/>
    <w:rsid w:val="0096654E"/>
    <w:rsid w:val="0096664D"/>
    <w:rsid w:val="0096666A"/>
    <w:rsid w:val="0096676D"/>
    <w:rsid w:val="0096692A"/>
    <w:rsid w:val="009670B9"/>
    <w:rsid w:val="009671CB"/>
    <w:rsid w:val="00967540"/>
    <w:rsid w:val="00967731"/>
    <w:rsid w:val="009677BB"/>
    <w:rsid w:val="00967CBE"/>
    <w:rsid w:val="0097014E"/>
    <w:rsid w:val="00970431"/>
    <w:rsid w:val="009706B6"/>
    <w:rsid w:val="0097096F"/>
    <w:rsid w:val="00970E88"/>
    <w:rsid w:val="00971139"/>
    <w:rsid w:val="009711F1"/>
    <w:rsid w:val="00971380"/>
    <w:rsid w:val="009713B6"/>
    <w:rsid w:val="0097174E"/>
    <w:rsid w:val="009717B0"/>
    <w:rsid w:val="00971897"/>
    <w:rsid w:val="00972BF2"/>
    <w:rsid w:val="00972CBD"/>
    <w:rsid w:val="00972F2B"/>
    <w:rsid w:val="009737F7"/>
    <w:rsid w:val="00973C90"/>
    <w:rsid w:val="00973EB6"/>
    <w:rsid w:val="0097402D"/>
    <w:rsid w:val="009741A4"/>
    <w:rsid w:val="00974382"/>
    <w:rsid w:val="009743E0"/>
    <w:rsid w:val="009744C2"/>
    <w:rsid w:val="009746F3"/>
    <w:rsid w:val="00974A3E"/>
    <w:rsid w:val="00974E8F"/>
    <w:rsid w:val="009752E9"/>
    <w:rsid w:val="009753DF"/>
    <w:rsid w:val="00975841"/>
    <w:rsid w:val="00975A7F"/>
    <w:rsid w:val="00975DB7"/>
    <w:rsid w:val="0097625F"/>
    <w:rsid w:val="0097636D"/>
    <w:rsid w:val="00976AD7"/>
    <w:rsid w:val="00976CFD"/>
    <w:rsid w:val="009771C9"/>
    <w:rsid w:val="0097732A"/>
    <w:rsid w:val="009774DF"/>
    <w:rsid w:val="0097752B"/>
    <w:rsid w:val="00977A8A"/>
    <w:rsid w:val="00977F29"/>
    <w:rsid w:val="009800E4"/>
    <w:rsid w:val="009804D6"/>
    <w:rsid w:val="009807D0"/>
    <w:rsid w:val="00980B68"/>
    <w:rsid w:val="00980F21"/>
    <w:rsid w:val="00981197"/>
    <w:rsid w:val="0098124A"/>
    <w:rsid w:val="00981B7B"/>
    <w:rsid w:val="00981C09"/>
    <w:rsid w:val="00981C19"/>
    <w:rsid w:val="00981CCA"/>
    <w:rsid w:val="00981E41"/>
    <w:rsid w:val="00981F9B"/>
    <w:rsid w:val="00982BA4"/>
    <w:rsid w:val="00982D73"/>
    <w:rsid w:val="00982F35"/>
    <w:rsid w:val="009836A9"/>
    <w:rsid w:val="009839C8"/>
    <w:rsid w:val="00983BD6"/>
    <w:rsid w:val="00983BF3"/>
    <w:rsid w:val="00983E0F"/>
    <w:rsid w:val="00983E49"/>
    <w:rsid w:val="00983FC9"/>
    <w:rsid w:val="0098431E"/>
    <w:rsid w:val="00984587"/>
    <w:rsid w:val="00984A59"/>
    <w:rsid w:val="00984AA2"/>
    <w:rsid w:val="00984B5E"/>
    <w:rsid w:val="00984C28"/>
    <w:rsid w:val="00984D5D"/>
    <w:rsid w:val="00984FFF"/>
    <w:rsid w:val="00985022"/>
    <w:rsid w:val="009853BE"/>
    <w:rsid w:val="00985AA4"/>
    <w:rsid w:val="00985C2D"/>
    <w:rsid w:val="009860A7"/>
    <w:rsid w:val="00986668"/>
    <w:rsid w:val="009867F9"/>
    <w:rsid w:val="00986880"/>
    <w:rsid w:val="00986BAF"/>
    <w:rsid w:val="00986ED9"/>
    <w:rsid w:val="0098707B"/>
    <w:rsid w:val="0098719E"/>
    <w:rsid w:val="0098736B"/>
    <w:rsid w:val="00987666"/>
    <w:rsid w:val="00987A56"/>
    <w:rsid w:val="00987ADE"/>
    <w:rsid w:val="00987AFB"/>
    <w:rsid w:val="00987B2C"/>
    <w:rsid w:val="00987BCB"/>
    <w:rsid w:val="00987D18"/>
    <w:rsid w:val="0099000F"/>
    <w:rsid w:val="00990172"/>
    <w:rsid w:val="00990262"/>
    <w:rsid w:val="009904FF"/>
    <w:rsid w:val="00990532"/>
    <w:rsid w:val="0099081E"/>
    <w:rsid w:val="009908B4"/>
    <w:rsid w:val="00990D19"/>
    <w:rsid w:val="00990F73"/>
    <w:rsid w:val="00991015"/>
    <w:rsid w:val="009915BE"/>
    <w:rsid w:val="00991677"/>
    <w:rsid w:val="0099190C"/>
    <w:rsid w:val="00991968"/>
    <w:rsid w:val="00991B7D"/>
    <w:rsid w:val="00991C09"/>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745"/>
    <w:rsid w:val="00993865"/>
    <w:rsid w:val="0099386B"/>
    <w:rsid w:val="009938E6"/>
    <w:rsid w:val="00993B64"/>
    <w:rsid w:val="00994934"/>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FBA"/>
    <w:rsid w:val="009A1027"/>
    <w:rsid w:val="009A141B"/>
    <w:rsid w:val="009A1433"/>
    <w:rsid w:val="009A16FB"/>
    <w:rsid w:val="009A1815"/>
    <w:rsid w:val="009A1C51"/>
    <w:rsid w:val="009A2053"/>
    <w:rsid w:val="009A20EF"/>
    <w:rsid w:val="009A29A3"/>
    <w:rsid w:val="009A30DC"/>
    <w:rsid w:val="009A30E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5ECD"/>
    <w:rsid w:val="009A60E2"/>
    <w:rsid w:val="009A6265"/>
    <w:rsid w:val="009A6285"/>
    <w:rsid w:val="009A63E0"/>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6C8"/>
    <w:rsid w:val="009B1899"/>
    <w:rsid w:val="009B224F"/>
    <w:rsid w:val="009B25CE"/>
    <w:rsid w:val="009B26F7"/>
    <w:rsid w:val="009B2A11"/>
    <w:rsid w:val="009B2B54"/>
    <w:rsid w:val="009B2D6A"/>
    <w:rsid w:val="009B2E48"/>
    <w:rsid w:val="009B3278"/>
    <w:rsid w:val="009B36CC"/>
    <w:rsid w:val="009B3925"/>
    <w:rsid w:val="009B3CAF"/>
    <w:rsid w:val="009B3DF5"/>
    <w:rsid w:val="009B3EB8"/>
    <w:rsid w:val="009B421E"/>
    <w:rsid w:val="009B4283"/>
    <w:rsid w:val="009B4418"/>
    <w:rsid w:val="009B448C"/>
    <w:rsid w:val="009B482B"/>
    <w:rsid w:val="009B484C"/>
    <w:rsid w:val="009B491F"/>
    <w:rsid w:val="009B4974"/>
    <w:rsid w:val="009B536F"/>
    <w:rsid w:val="009B54EB"/>
    <w:rsid w:val="009B5A39"/>
    <w:rsid w:val="009B5AEE"/>
    <w:rsid w:val="009B5C72"/>
    <w:rsid w:val="009B6230"/>
    <w:rsid w:val="009B6652"/>
    <w:rsid w:val="009B6B1B"/>
    <w:rsid w:val="009B6C88"/>
    <w:rsid w:val="009B6E49"/>
    <w:rsid w:val="009B6F6E"/>
    <w:rsid w:val="009B717F"/>
    <w:rsid w:val="009B7470"/>
    <w:rsid w:val="009B75BE"/>
    <w:rsid w:val="009B77F3"/>
    <w:rsid w:val="009B7973"/>
    <w:rsid w:val="009B7C1D"/>
    <w:rsid w:val="009C0115"/>
    <w:rsid w:val="009C048C"/>
    <w:rsid w:val="009C068D"/>
    <w:rsid w:val="009C06C5"/>
    <w:rsid w:val="009C0797"/>
    <w:rsid w:val="009C0CB5"/>
    <w:rsid w:val="009C0FCC"/>
    <w:rsid w:val="009C18D8"/>
    <w:rsid w:val="009C19A3"/>
    <w:rsid w:val="009C1AA4"/>
    <w:rsid w:val="009C1AD4"/>
    <w:rsid w:val="009C1E00"/>
    <w:rsid w:val="009C1EE7"/>
    <w:rsid w:val="009C1FDC"/>
    <w:rsid w:val="009C21B4"/>
    <w:rsid w:val="009C2876"/>
    <w:rsid w:val="009C28E2"/>
    <w:rsid w:val="009C2F6F"/>
    <w:rsid w:val="009C306F"/>
    <w:rsid w:val="009C3121"/>
    <w:rsid w:val="009C31B5"/>
    <w:rsid w:val="009C37FE"/>
    <w:rsid w:val="009C3941"/>
    <w:rsid w:val="009C3AEC"/>
    <w:rsid w:val="009C3C9D"/>
    <w:rsid w:val="009C432C"/>
    <w:rsid w:val="009C43EA"/>
    <w:rsid w:val="009C4932"/>
    <w:rsid w:val="009C4CC6"/>
    <w:rsid w:val="009C4CEF"/>
    <w:rsid w:val="009C542B"/>
    <w:rsid w:val="009C54F7"/>
    <w:rsid w:val="009C559B"/>
    <w:rsid w:val="009C5E09"/>
    <w:rsid w:val="009C5F7A"/>
    <w:rsid w:val="009C61CC"/>
    <w:rsid w:val="009C643F"/>
    <w:rsid w:val="009C64AF"/>
    <w:rsid w:val="009C6590"/>
    <w:rsid w:val="009C664B"/>
    <w:rsid w:val="009C6666"/>
    <w:rsid w:val="009C66C4"/>
    <w:rsid w:val="009C6A80"/>
    <w:rsid w:val="009C70B4"/>
    <w:rsid w:val="009C71FA"/>
    <w:rsid w:val="009C7419"/>
    <w:rsid w:val="009C760E"/>
    <w:rsid w:val="009C76B1"/>
    <w:rsid w:val="009C7824"/>
    <w:rsid w:val="009C7A41"/>
    <w:rsid w:val="009C7BC4"/>
    <w:rsid w:val="009D01D1"/>
    <w:rsid w:val="009D0266"/>
    <w:rsid w:val="009D0548"/>
    <w:rsid w:val="009D05A4"/>
    <w:rsid w:val="009D0937"/>
    <w:rsid w:val="009D0B1D"/>
    <w:rsid w:val="009D1362"/>
    <w:rsid w:val="009D1692"/>
    <w:rsid w:val="009D16EF"/>
    <w:rsid w:val="009D193B"/>
    <w:rsid w:val="009D1AE3"/>
    <w:rsid w:val="009D1B42"/>
    <w:rsid w:val="009D1C53"/>
    <w:rsid w:val="009D2013"/>
    <w:rsid w:val="009D20CC"/>
    <w:rsid w:val="009D2105"/>
    <w:rsid w:val="009D277E"/>
    <w:rsid w:val="009D2BB1"/>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6D66"/>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524"/>
    <w:rsid w:val="009E1881"/>
    <w:rsid w:val="009E1A90"/>
    <w:rsid w:val="009E1AA4"/>
    <w:rsid w:val="009E1B57"/>
    <w:rsid w:val="009E1BBA"/>
    <w:rsid w:val="009E207E"/>
    <w:rsid w:val="009E21F9"/>
    <w:rsid w:val="009E235C"/>
    <w:rsid w:val="009E23F9"/>
    <w:rsid w:val="009E2513"/>
    <w:rsid w:val="009E2A8E"/>
    <w:rsid w:val="009E2C73"/>
    <w:rsid w:val="009E2EE2"/>
    <w:rsid w:val="009E2FD8"/>
    <w:rsid w:val="009E303A"/>
    <w:rsid w:val="009E3432"/>
    <w:rsid w:val="009E3549"/>
    <w:rsid w:val="009E3711"/>
    <w:rsid w:val="009E3AA2"/>
    <w:rsid w:val="009E3ED6"/>
    <w:rsid w:val="009E40C1"/>
    <w:rsid w:val="009E48D3"/>
    <w:rsid w:val="009E4B75"/>
    <w:rsid w:val="009E4C55"/>
    <w:rsid w:val="009E4C60"/>
    <w:rsid w:val="009E55A2"/>
    <w:rsid w:val="009E5C66"/>
    <w:rsid w:val="009E5D45"/>
    <w:rsid w:val="009E5DF5"/>
    <w:rsid w:val="009E6058"/>
    <w:rsid w:val="009E639F"/>
    <w:rsid w:val="009E6535"/>
    <w:rsid w:val="009E6D0F"/>
    <w:rsid w:val="009E70E5"/>
    <w:rsid w:val="009E7123"/>
    <w:rsid w:val="009E71BB"/>
    <w:rsid w:val="009E744F"/>
    <w:rsid w:val="009E74DB"/>
    <w:rsid w:val="009E759B"/>
    <w:rsid w:val="009E78DD"/>
    <w:rsid w:val="009E7906"/>
    <w:rsid w:val="009E7F24"/>
    <w:rsid w:val="009F0032"/>
    <w:rsid w:val="009F0121"/>
    <w:rsid w:val="009F03C2"/>
    <w:rsid w:val="009F03F6"/>
    <w:rsid w:val="009F0446"/>
    <w:rsid w:val="009F0722"/>
    <w:rsid w:val="009F07FF"/>
    <w:rsid w:val="009F080C"/>
    <w:rsid w:val="009F084E"/>
    <w:rsid w:val="009F0AEE"/>
    <w:rsid w:val="009F0BBD"/>
    <w:rsid w:val="009F0CBF"/>
    <w:rsid w:val="009F0D6A"/>
    <w:rsid w:val="009F0D77"/>
    <w:rsid w:val="009F0F11"/>
    <w:rsid w:val="009F1034"/>
    <w:rsid w:val="009F1128"/>
    <w:rsid w:val="009F1431"/>
    <w:rsid w:val="009F164A"/>
    <w:rsid w:val="009F1781"/>
    <w:rsid w:val="009F1BED"/>
    <w:rsid w:val="009F1D36"/>
    <w:rsid w:val="009F1F84"/>
    <w:rsid w:val="009F22FE"/>
    <w:rsid w:val="009F240B"/>
    <w:rsid w:val="009F25C2"/>
    <w:rsid w:val="009F272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5F5"/>
    <w:rsid w:val="009F6A1B"/>
    <w:rsid w:val="009F6FDA"/>
    <w:rsid w:val="009F7010"/>
    <w:rsid w:val="009F7065"/>
    <w:rsid w:val="009F727E"/>
    <w:rsid w:val="009F7827"/>
    <w:rsid w:val="009F799B"/>
    <w:rsid w:val="009F7C06"/>
    <w:rsid w:val="009F7E8E"/>
    <w:rsid w:val="009F7EEC"/>
    <w:rsid w:val="009F7F56"/>
    <w:rsid w:val="00A00374"/>
    <w:rsid w:val="00A00601"/>
    <w:rsid w:val="00A00DE0"/>
    <w:rsid w:val="00A00DE9"/>
    <w:rsid w:val="00A01021"/>
    <w:rsid w:val="00A01060"/>
    <w:rsid w:val="00A01940"/>
    <w:rsid w:val="00A01BEF"/>
    <w:rsid w:val="00A01DCC"/>
    <w:rsid w:val="00A01F68"/>
    <w:rsid w:val="00A01FC1"/>
    <w:rsid w:val="00A02168"/>
    <w:rsid w:val="00A02366"/>
    <w:rsid w:val="00A026FE"/>
    <w:rsid w:val="00A0294B"/>
    <w:rsid w:val="00A02C50"/>
    <w:rsid w:val="00A030D9"/>
    <w:rsid w:val="00A038CF"/>
    <w:rsid w:val="00A03949"/>
    <w:rsid w:val="00A03EF2"/>
    <w:rsid w:val="00A040B1"/>
    <w:rsid w:val="00A04388"/>
    <w:rsid w:val="00A049D1"/>
    <w:rsid w:val="00A04AFA"/>
    <w:rsid w:val="00A04D52"/>
    <w:rsid w:val="00A0564D"/>
    <w:rsid w:val="00A05A74"/>
    <w:rsid w:val="00A05DDD"/>
    <w:rsid w:val="00A06384"/>
    <w:rsid w:val="00A0647C"/>
    <w:rsid w:val="00A0651B"/>
    <w:rsid w:val="00A0666C"/>
    <w:rsid w:val="00A06877"/>
    <w:rsid w:val="00A0694C"/>
    <w:rsid w:val="00A06BD6"/>
    <w:rsid w:val="00A06E13"/>
    <w:rsid w:val="00A07582"/>
    <w:rsid w:val="00A07922"/>
    <w:rsid w:val="00A07B52"/>
    <w:rsid w:val="00A07EEE"/>
    <w:rsid w:val="00A07F7A"/>
    <w:rsid w:val="00A103FF"/>
    <w:rsid w:val="00A10573"/>
    <w:rsid w:val="00A106A3"/>
    <w:rsid w:val="00A10734"/>
    <w:rsid w:val="00A108B7"/>
    <w:rsid w:val="00A109A4"/>
    <w:rsid w:val="00A10DE1"/>
    <w:rsid w:val="00A10E74"/>
    <w:rsid w:val="00A114DB"/>
    <w:rsid w:val="00A11517"/>
    <w:rsid w:val="00A11623"/>
    <w:rsid w:val="00A11779"/>
    <w:rsid w:val="00A11821"/>
    <w:rsid w:val="00A11BD6"/>
    <w:rsid w:val="00A11DDC"/>
    <w:rsid w:val="00A11F2C"/>
    <w:rsid w:val="00A12058"/>
    <w:rsid w:val="00A12299"/>
    <w:rsid w:val="00A1280C"/>
    <w:rsid w:val="00A12C28"/>
    <w:rsid w:val="00A12F13"/>
    <w:rsid w:val="00A1303E"/>
    <w:rsid w:val="00A133A2"/>
    <w:rsid w:val="00A13648"/>
    <w:rsid w:val="00A138FC"/>
    <w:rsid w:val="00A13BB2"/>
    <w:rsid w:val="00A13E0C"/>
    <w:rsid w:val="00A14418"/>
    <w:rsid w:val="00A144A6"/>
    <w:rsid w:val="00A14939"/>
    <w:rsid w:val="00A14A3B"/>
    <w:rsid w:val="00A1505D"/>
    <w:rsid w:val="00A15171"/>
    <w:rsid w:val="00A15299"/>
    <w:rsid w:val="00A152FE"/>
    <w:rsid w:val="00A153E6"/>
    <w:rsid w:val="00A155E6"/>
    <w:rsid w:val="00A15A76"/>
    <w:rsid w:val="00A161BA"/>
    <w:rsid w:val="00A16228"/>
    <w:rsid w:val="00A16420"/>
    <w:rsid w:val="00A16C64"/>
    <w:rsid w:val="00A16DE5"/>
    <w:rsid w:val="00A16F0D"/>
    <w:rsid w:val="00A17656"/>
    <w:rsid w:val="00A17AC9"/>
    <w:rsid w:val="00A201FA"/>
    <w:rsid w:val="00A20263"/>
    <w:rsid w:val="00A20573"/>
    <w:rsid w:val="00A216B6"/>
    <w:rsid w:val="00A217CD"/>
    <w:rsid w:val="00A21962"/>
    <w:rsid w:val="00A21B30"/>
    <w:rsid w:val="00A21E2A"/>
    <w:rsid w:val="00A21F40"/>
    <w:rsid w:val="00A22100"/>
    <w:rsid w:val="00A2231D"/>
    <w:rsid w:val="00A22608"/>
    <w:rsid w:val="00A226A3"/>
    <w:rsid w:val="00A2274A"/>
    <w:rsid w:val="00A228B8"/>
    <w:rsid w:val="00A228F4"/>
    <w:rsid w:val="00A22B03"/>
    <w:rsid w:val="00A22B64"/>
    <w:rsid w:val="00A22B80"/>
    <w:rsid w:val="00A22F68"/>
    <w:rsid w:val="00A23319"/>
    <w:rsid w:val="00A237FF"/>
    <w:rsid w:val="00A23D20"/>
    <w:rsid w:val="00A23ECB"/>
    <w:rsid w:val="00A23F42"/>
    <w:rsid w:val="00A23F46"/>
    <w:rsid w:val="00A2440B"/>
    <w:rsid w:val="00A24474"/>
    <w:rsid w:val="00A24533"/>
    <w:rsid w:val="00A248F8"/>
    <w:rsid w:val="00A24963"/>
    <w:rsid w:val="00A24BC1"/>
    <w:rsid w:val="00A25077"/>
    <w:rsid w:val="00A251C5"/>
    <w:rsid w:val="00A253B9"/>
    <w:rsid w:val="00A2583F"/>
    <w:rsid w:val="00A25C72"/>
    <w:rsid w:val="00A25F2A"/>
    <w:rsid w:val="00A2608C"/>
    <w:rsid w:val="00A26188"/>
    <w:rsid w:val="00A26528"/>
    <w:rsid w:val="00A2654E"/>
    <w:rsid w:val="00A26868"/>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29A"/>
    <w:rsid w:val="00A3231A"/>
    <w:rsid w:val="00A32470"/>
    <w:rsid w:val="00A329A5"/>
    <w:rsid w:val="00A32E24"/>
    <w:rsid w:val="00A32F81"/>
    <w:rsid w:val="00A33033"/>
    <w:rsid w:val="00A3309A"/>
    <w:rsid w:val="00A333A3"/>
    <w:rsid w:val="00A333AA"/>
    <w:rsid w:val="00A333E0"/>
    <w:rsid w:val="00A3343A"/>
    <w:rsid w:val="00A3362B"/>
    <w:rsid w:val="00A33692"/>
    <w:rsid w:val="00A33899"/>
    <w:rsid w:val="00A33973"/>
    <w:rsid w:val="00A339F0"/>
    <w:rsid w:val="00A33C55"/>
    <w:rsid w:val="00A33C83"/>
    <w:rsid w:val="00A33CCC"/>
    <w:rsid w:val="00A33ED4"/>
    <w:rsid w:val="00A344A8"/>
    <w:rsid w:val="00A344D3"/>
    <w:rsid w:val="00A34640"/>
    <w:rsid w:val="00A34646"/>
    <w:rsid w:val="00A3466A"/>
    <w:rsid w:val="00A349CF"/>
    <w:rsid w:val="00A34CCF"/>
    <w:rsid w:val="00A34DEA"/>
    <w:rsid w:val="00A3534E"/>
    <w:rsid w:val="00A354AF"/>
    <w:rsid w:val="00A3559C"/>
    <w:rsid w:val="00A357DB"/>
    <w:rsid w:val="00A35A3C"/>
    <w:rsid w:val="00A35D2E"/>
    <w:rsid w:val="00A3637C"/>
    <w:rsid w:val="00A368D8"/>
    <w:rsid w:val="00A36BFA"/>
    <w:rsid w:val="00A36CFB"/>
    <w:rsid w:val="00A36FED"/>
    <w:rsid w:val="00A37109"/>
    <w:rsid w:val="00A37156"/>
    <w:rsid w:val="00A37377"/>
    <w:rsid w:val="00A373D1"/>
    <w:rsid w:val="00A37498"/>
    <w:rsid w:val="00A3749E"/>
    <w:rsid w:val="00A376DE"/>
    <w:rsid w:val="00A379D6"/>
    <w:rsid w:val="00A37D91"/>
    <w:rsid w:val="00A37D9F"/>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34"/>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47411"/>
    <w:rsid w:val="00A47540"/>
    <w:rsid w:val="00A47BBE"/>
    <w:rsid w:val="00A502F9"/>
    <w:rsid w:val="00A50682"/>
    <w:rsid w:val="00A50DAF"/>
    <w:rsid w:val="00A51404"/>
    <w:rsid w:val="00A51C26"/>
    <w:rsid w:val="00A51CF3"/>
    <w:rsid w:val="00A520D7"/>
    <w:rsid w:val="00A52276"/>
    <w:rsid w:val="00A522E3"/>
    <w:rsid w:val="00A5236E"/>
    <w:rsid w:val="00A52AAC"/>
    <w:rsid w:val="00A52B41"/>
    <w:rsid w:val="00A52EE1"/>
    <w:rsid w:val="00A5327C"/>
    <w:rsid w:val="00A533A8"/>
    <w:rsid w:val="00A5342E"/>
    <w:rsid w:val="00A53A20"/>
    <w:rsid w:val="00A54697"/>
    <w:rsid w:val="00A54840"/>
    <w:rsid w:val="00A549B7"/>
    <w:rsid w:val="00A54BD6"/>
    <w:rsid w:val="00A55485"/>
    <w:rsid w:val="00A55702"/>
    <w:rsid w:val="00A55E28"/>
    <w:rsid w:val="00A561FF"/>
    <w:rsid w:val="00A56743"/>
    <w:rsid w:val="00A567E9"/>
    <w:rsid w:val="00A56946"/>
    <w:rsid w:val="00A56B7E"/>
    <w:rsid w:val="00A56BCA"/>
    <w:rsid w:val="00A56C1D"/>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375"/>
    <w:rsid w:val="00A6138F"/>
    <w:rsid w:val="00A6151F"/>
    <w:rsid w:val="00A61520"/>
    <w:rsid w:val="00A618A1"/>
    <w:rsid w:val="00A6194E"/>
    <w:rsid w:val="00A61B06"/>
    <w:rsid w:val="00A6241E"/>
    <w:rsid w:val="00A627F7"/>
    <w:rsid w:val="00A62F51"/>
    <w:rsid w:val="00A6307E"/>
    <w:rsid w:val="00A6324A"/>
    <w:rsid w:val="00A63329"/>
    <w:rsid w:val="00A637B8"/>
    <w:rsid w:val="00A638AD"/>
    <w:rsid w:val="00A63AC0"/>
    <w:rsid w:val="00A63AFE"/>
    <w:rsid w:val="00A63B18"/>
    <w:rsid w:val="00A63D61"/>
    <w:rsid w:val="00A63D88"/>
    <w:rsid w:val="00A6410C"/>
    <w:rsid w:val="00A641B4"/>
    <w:rsid w:val="00A641CA"/>
    <w:rsid w:val="00A64329"/>
    <w:rsid w:val="00A6447F"/>
    <w:rsid w:val="00A644B1"/>
    <w:rsid w:val="00A646A9"/>
    <w:rsid w:val="00A6488B"/>
    <w:rsid w:val="00A64AAF"/>
    <w:rsid w:val="00A64ADB"/>
    <w:rsid w:val="00A64B5A"/>
    <w:rsid w:val="00A64D53"/>
    <w:rsid w:val="00A64D66"/>
    <w:rsid w:val="00A65035"/>
    <w:rsid w:val="00A65581"/>
    <w:rsid w:val="00A65B42"/>
    <w:rsid w:val="00A65CE0"/>
    <w:rsid w:val="00A65D88"/>
    <w:rsid w:val="00A6604C"/>
    <w:rsid w:val="00A66A77"/>
    <w:rsid w:val="00A66BB6"/>
    <w:rsid w:val="00A66C0A"/>
    <w:rsid w:val="00A66E7D"/>
    <w:rsid w:val="00A67056"/>
    <w:rsid w:val="00A67180"/>
    <w:rsid w:val="00A672D7"/>
    <w:rsid w:val="00A679AE"/>
    <w:rsid w:val="00A67C3D"/>
    <w:rsid w:val="00A67D06"/>
    <w:rsid w:val="00A70065"/>
    <w:rsid w:val="00A7010E"/>
    <w:rsid w:val="00A70394"/>
    <w:rsid w:val="00A7043D"/>
    <w:rsid w:val="00A70476"/>
    <w:rsid w:val="00A7064D"/>
    <w:rsid w:val="00A7081B"/>
    <w:rsid w:val="00A7099E"/>
    <w:rsid w:val="00A70CD3"/>
    <w:rsid w:val="00A71054"/>
    <w:rsid w:val="00A71272"/>
    <w:rsid w:val="00A7155D"/>
    <w:rsid w:val="00A715B5"/>
    <w:rsid w:val="00A71721"/>
    <w:rsid w:val="00A717A8"/>
    <w:rsid w:val="00A71C5E"/>
    <w:rsid w:val="00A71EE0"/>
    <w:rsid w:val="00A720FF"/>
    <w:rsid w:val="00A721B4"/>
    <w:rsid w:val="00A725B3"/>
    <w:rsid w:val="00A727FA"/>
    <w:rsid w:val="00A72E25"/>
    <w:rsid w:val="00A730B9"/>
    <w:rsid w:val="00A7317C"/>
    <w:rsid w:val="00A7367F"/>
    <w:rsid w:val="00A737B3"/>
    <w:rsid w:val="00A73875"/>
    <w:rsid w:val="00A739F4"/>
    <w:rsid w:val="00A73B6E"/>
    <w:rsid w:val="00A73D76"/>
    <w:rsid w:val="00A73E5C"/>
    <w:rsid w:val="00A74114"/>
    <w:rsid w:val="00A746DD"/>
    <w:rsid w:val="00A74BB4"/>
    <w:rsid w:val="00A74C20"/>
    <w:rsid w:val="00A74D2E"/>
    <w:rsid w:val="00A75027"/>
    <w:rsid w:val="00A750C3"/>
    <w:rsid w:val="00A75470"/>
    <w:rsid w:val="00A75A1F"/>
    <w:rsid w:val="00A75B07"/>
    <w:rsid w:val="00A75B93"/>
    <w:rsid w:val="00A75C55"/>
    <w:rsid w:val="00A75C94"/>
    <w:rsid w:val="00A760A1"/>
    <w:rsid w:val="00A7633C"/>
    <w:rsid w:val="00A7695C"/>
    <w:rsid w:val="00A76C84"/>
    <w:rsid w:val="00A76FA9"/>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1DAC"/>
    <w:rsid w:val="00A81F4B"/>
    <w:rsid w:val="00A8219D"/>
    <w:rsid w:val="00A8223A"/>
    <w:rsid w:val="00A8232C"/>
    <w:rsid w:val="00A823B9"/>
    <w:rsid w:val="00A82448"/>
    <w:rsid w:val="00A82993"/>
    <w:rsid w:val="00A82BB4"/>
    <w:rsid w:val="00A82F55"/>
    <w:rsid w:val="00A831A6"/>
    <w:rsid w:val="00A833FB"/>
    <w:rsid w:val="00A83889"/>
    <w:rsid w:val="00A83D18"/>
    <w:rsid w:val="00A83DB4"/>
    <w:rsid w:val="00A83E65"/>
    <w:rsid w:val="00A84115"/>
    <w:rsid w:val="00A843AC"/>
    <w:rsid w:val="00A845B0"/>
    <w:rsid w:val="00A84831"/>
    <w:rsid w:val="00A84CD4"/>
    <w:rsid w:val="00A84CF0"/>
    <w:rsid w:val="00A84EC6"/>
    <w:rsid w:val="00A85590"/>
    <w:rsid w:val="00A85633"/>
    <w:rsid w:val="00A856E5"/>
    <w:rsid w:val="00A857BF"/>
    <w:rsid w:val="00A85C31"/>
    <w:rsid w:val="00A85D68"/>
    <w:rsid w:val="00A86100"/>
    <w:rsid w:val="00A86449"/>
    <w:rsid w:val="00A86624"/>
    <w:rsid w:val="00A86753"/>
    <w:rsid w:val="00A868BE"/>
    <w:rsid w:val="00A86A3B"/>
    <w:rsid w:val="00A86A93"/>
    <w:rsid w:val="00A86B54"/>
    <w:rsid w:val="00A8708A"/>
    <w:rsid w:val="00A87344"/>
    <w:rsid w:val="00A87416"/>
    <w:rsid w:val="00A87466"/>
    <w:rsid w:val="00A8748E"/>
    <w:rsid w:val="00A87529"/>
    <w:rsid w:val="00A879BD"/>
    <w:rsid w:val="00A87A12"/>
    <w:rsid w:val="00A900DE"/>
    <w:rsid w:val="00A901BE"/>
    <w:rsid w:val="00A90782"/>
    <w:rsid w:val="00A9080B"/>
    <w:rsid w:val="00A908BA"/>
    <w:rsid w:val="00A90C51"/>
    <w:rsid w:val="00A912A7"/>
    <w:rsid w:val="00A914B5"/>
    <w:rsid w:val="00A916E9"/>
    <w:rsid w:val="00A9181A"/>
    <w:rsid w:val="00A91AB3"/>
    <w:rsid w:val="00A91E2A"/>
    <w:rsid w:val="00A92113"/>
    <w:rsid w:val="00A9227E"/>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183"/>
    <w:rsid w:val="00A95252"/>
    <w:rsid w:val="00A9601E"/>
    <w:rsid w:val="00A96023"/>
    <w:rsid w:val="00A9619C"/>
    <w:rsid w:val="00A96782"/>
    <w:rsid w:val="00A96949"/>
    <w:rsid w:val="00A96AB0"/>
    <w:rsid w:val="00A96C21"/>
    <w:rsid w:val="00A970CD"/>
    <w:rsid w:val="00A9713D"/>
    <w:rsid w:val="00A97240"/>
    <w:rsid w:val="00A97290"/>
    <w:rsid w:val="00AA0188"/>
    <w:rsid w:val="00AA053C"/>
    <w:rsid w:val="00AA08C8"/>
    <w:rsid w:val="00AA0A70"/>
    <w:rsid w:val="00AA0CDD"/>
    <w:rsid w:val="00AA0E81"/>
    <w:rsid w:val="00AA0EB3"/>
    <w:rsid w:val="00AA10B3"/>
    <w:rsid w:val="00AA118A"/>
    <w:rsid w:val="00AA152B"/>
    <w:rsid w:val="00AA1739"/>
    <w:rsid w:val="00AA17D5"/>
    <w:rsid w:val="00AA1945"/>
    <w:rsid w:val="00AA1B2C"/>
    <w:rsid w:val="00AA2312"/>
    <w:rsid w:val="00AA2376"/>
    <w:rsid w:val="00AA24D9"/>
    <w:rsid w:val="00AA2714"/>
    <w:rsid w:val="00AA274A"/>
    <w:rsid w:val="00AA279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5C0"/>
    <w:rsid w:val="00AA46FD"/>
    <w:rsid w:val="00AA4B22"/>
    <w:rsid w:val="00AA4E2E"/>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66DE"/>
    <w:rsid w:val="00AA6A12"/>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54A"/>
    <w:rsid w:val="00AB66CB"/>
    <w:rsid w:val="00AB696A"/>
    <w:rsid w:val="00AB6B7B"/>
    <w:rsid w:val="00AB6C90"/>
    <w:rsid w:val="00AB6F36"/>
    <w:rsid w:val="00AB7176"/>
    <w:rsid w:val="00AB735A"/>
    <w:rsid w:val="00AB742E"/>
    <w:rsid w:val="00AB78D8"/>
    <w:rsid w:val="00AC00A0"/>
    <w:rsid w:val="00AC01B0"/>
    <w:rsid w:val="00AC057C"/>
    <w:rsid w:val="00AC093B"/>
    <w:rsid w:val="00AC0B4B"/>
    <w:rsid w:val="00AC174E"/>
    <w:rsid w:val="00AC17F5"/>
    <w:rsid w:val="00AC1A0D"/>
    <w:rsid w:val="00AC1B16"/>
    <w:rsid w:val="00AC1BE5"/>
    <w:rsid w:val="00AC1D36"/>
    <w:rsid w:val="00AC1D64"/>
    <w:rsid w:val="00AC1E87"/>
    <w:rsid w:val="00AC2016"/>
    <w:rsid w:val="00AC2578"/>
    <w:rsid w:val="00AC2678"/>
    <w:rsid w:val="00AC2BFC"/>
    <w:rsid w:val="00AC2D6D"/>
    <w:rsid w:val="00AC3232"/>
    <w:rsid w:val="00AC3363"/>
    <w:rsid w:val="00AC345B"/>
    <w:rsid w:val="00AC389E"/>
    <w:rsid w:val="00AC3D0E"/>
    <w:rsid w:val="00AC4099"/>
    <w:rsid w:val="00AC49E5"/>
    <w:rsid w:val="00AC4BA6"/>
    <w:rsid w:val="00AC4D80"/>
    <w:rsid w:val="00AC5410"/>
    <w:rsid w:val="00AC57A9"/>
    <w:rsid w:val="00AC5A2C"/>
    <w:rsid w:val="00AC5B86"/>
    <w:rsid w:val="00AC5FF2"/>
    <w:rsid w:val="00AC60D4"/>
    <w:rsid w:val="00AC6175"/>
    <w:rsid w:val="00AC6223"/>
    <w:rsid w:val="00AC6576"/>
    <w:rsid w:val="00AC6761"/>
    <w:rsid w:val="00AC6891"/>
    <w:rsid w:val="00AC6C1D"/>
    <w:rsid w:val="00AC6CFB"/>
    <w:rsid w:val="00AC6D60"/>
    <w:rsid w:val="00AC6E4A"/>
    <w:rsid w:val="00AC7769"/>
    <w:rsid w:val="00AC7A1D"/>
    <w:rsid w:val="00AD0211"/>
    <w:rsid w:val="00AD0626"/>
    <w:rsid w:val="00AD0983"/>
    <w:rsid w:val="00AD0A51"/>
    <w:rsid w:val="00AD0A92"/>
    <w:rsid w:val="00AD0DD7"/>
    <w:rsid w:val="00AD0E85"/>
    <w:rsid w:val="00AD1004"/>
    <w:rsid w:val="00AD119A"/>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42"/>
    <w:rsid w:val="00AD5160"/>
    <w:rsid w:val="00AD532D"/>
    <w:rsid w:val="00AD5499"/>
    <w:rsid w:val="00AD5522"/>
    <w:rsid w:val="00AD563C"/>
    <w:rsid w:val="00AD57C9"/>
    <w:rsid w:val="00AD5932"/>
    <w:rsid w:val="00AD5952"/>
    <w:rsid w:val="00AD5C88"/>
    <w:rsid w:val="00AD5E5B"/>
    <w:rsid w:val="00AD641F"/>
    <w:rsid w:val="00AD6E25"/>
    <w:rsid w:val="00AD7165"/>
    <w:rsid w:val="00AD774C"/>
    <w:rsid w:val="00AD7A6A"/>
    <w:rsid w:val="00AD7B45"/>
    <w:rsid w:val="00AD7C42"/>
    <w:rsid w:val="00AE070E"/>
    <w:rsid w:val="00AE073C"/>
    <w:rsid w:val="00AE0B72"/>
    <w:rsid w:val="00AE0EE6"/>
    <w:rsid w:val="00AE128B"/>
    <w:rsid w:val="00AE17E4"/>
    <w:rsid w:val="00AE18F9"/>
    <w:rsid w:val="00AE1D08"/>
    <w:rsid w:val="00AE1E94"/>
    <w:rsid w:val="00AE2184"/>
    <w:rsid w:val="00AE22BC"/>
    <w:rsid w:val="00AE2624"/>
    <w:rsid w:val="00AE28D4"/>
    <w:rsid w:val="00AE2A34"/>
    <w:rsid w:val="00AE319B"/>
    <w:rsid w:val="00AE33D1"/>
    <w:rsid w:val="00AE350C"/>
    <w:rsid w:val="00AE36F8"/>
    <w:rsid w:val="00AE37E9"/>
    <w:rsid w:val="00AE3D9A"/>
    <w:rsid w:val="00AE406A"/>
    <w:rsid w:val="00AE4456"/>
    <w:rsid w:val="00AE45E3"/>
    <w:rsid w:val="00AE46CC"/>
    <w:rsid w:val="00AE47A0"/>
    <w:rsid w:val="00AE499C"/>
    <w:rsid w:val="00AE4AB4"/>
    <w:rsid w:val="00AE4EF6"/>
    <w:rsid w:val="00AE520A"/>
    <w:rsid w:val="00AE5314"/>
    <w:rsid w:val="00AE53F9"/>
    <w:rsid w:val="00AE5458"/>
    <w:rsid w:val="00AE565C"/>
    <w:rsid w:val="00AE58EB"/>
    <w:rsid w:val="00AE5BB6"/>
    <w:rsid w:val="00AE5FFA"/>
    <w:rsid w:val="00AE6ABB"/>
    <w:rsid w:val="00AE6B92"/>
    <w:rsid w:val="00AE6D2E"/>
    <w:rsid w:val="00AE70C2"/>
    <w:rsid w:val="00AE7158"/>
    <w:rsid w:val="00AE7976"/>
    <w:rsid w:val="00AE79FF"/>
    <w:rsid w:val="00AE7A54"/>
    <w:rsid w:val="00AE7D7B"/>
    <w:rsid w:val="00AE7F1F"/>
    <w:rsid w:val="00AF0323"/>
    <w:rsid w:val="00AF032E"/>
    <w:rsid w:val="00AF0432"/>
    <w:rsid w:val="00AF0531"/>
    <w:rsid w:val="00AF0565"/>
    <w:rsid w:val="00AF073C"/>
    <w:rsid w:val="00AF1030"/>
    <w:rsid w:val="00AF1442"/>
    <w:rsid w:val="00AF15A9"/>
    <w:rsid w:val="00AF15F4"/>
    <w:rsid w:val="00AF167E"/>
    <w:rsid w:val="00AF1A45"/>
    <w:rsid w:val="00AF1ED7"/>
    <w:rsid w:val="00AF2006"/>
    <w:rsid w:val="00AF20BA"/>
    <w:rsid w:val="00AF2109"/>
    <w:rsid w:val="00AF26C5"/>
    <w:rsid w:val="00AF2C17"/>
    <w:rsid w:val="00AF2C23"/>
    <w:rsid w:val="00AF305B"/>
    <w:rsid w:val="00AF335A"/>
    <w:rsid w:val="00AF34C3"/>
    <w:rsid w:val="00AF35EB"/>
    <w:rsid w:val="00AF3662"/>
    <w:rsid w:val="00AF3AEE"/>
    <w:rsid w:val="00AF3BBF"/>
    <w:rsid w:val="00AF3E21"/>
    <w:rsid w:val="00AF441F"/>
    <w:rsid w:val="00AF442A"/>
    <w:rsid w:val="00AF44EC"/>
    <w:rsid w:val="00AF4528"/>
    <w:rsid w:val="00AF4CFE"/>
    <w:rsid w:val="00AF4DB2"/>
    <w:rsid w:val="00AF4EE2"/>
    <w:rsid w:val="00AF504E"/>
    <w:rsid w:val="00AF5089"/>
    <w:rsid w:val="00AF5229"/>
    <w:rsid w:val="00AF52DD"/>
    <w:rsid w:val="00AF5430"/>
    <w:rsid w:val="00AF5624"/>
    <w:rsid w:val="00AF5694"/>
    <w:rsid w:val="00AF57A4"/>
    <w:rsid w:val="00AF58E8"/>
    <w:rsid w:val="00AF5A83"/>
    <w:rsid w:val="00AF5DCF"/>
    <w:rsid w:val="00AF5E79"/>
    <w:rsid w:val="00AF5FEE"/>
    <w:rsid w:val="00AF620C"/>
    <w:rsid w:val="00AF6341"/>
    <w:rsid w:val="00AF645A"/>
    <w:rsid w:val="00AF6D18"/>
    <w:rsid w:val="00AF6F82"/>
    <w:rsid w:val="00AF6F9F"/>
    <w:rsid w:val="00AF7082"/>
    <w:rsid w:val="00AF71D6"/>
    <w:rsid w:val="00AF7758"/>
    <w:rsid w:val="00AF77E8"/>
    <w:rsid w:val="00AF7883"/>
    <w:rsid w:val="00AF7AEA"/>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3F9"/>
    <w:rsid w:val="00B0172F"/>
    <w:rsid w:val="00B01840"/>
    <w:rsid w:val="00B01D4F"/>
    <w:rsid w:val="00B01E00"/>
    <w:rsid w:val="00B02133"/>
    <w:rsid w:val="00B0284E"/>
    <w:rsid w:val="00B02A02"/>
    <w:rsid w:val="00B02A14"/>
    <w:rsid w:val="00B02EB2"/>
    <w:rsid w:val="00B030B9"/>
    <w:rsid w:val="00B03344"/>
    <w:rsid w:val="00B035AB"/>
    <w:rsid w:val="00B03D64"/>
    <w:rsid w:val="00B03D8D"/>
    <w:rsid w:val="00B04167"/>
    <w:rsid w:val="00B04392"/>
    <w:rsid w:val="00B04492"/>
    <w:rsid w:val="00B045B9"/>
    <w:rsid w:val="00B04645"/>
    <w:rsid w:val="00B048DA"/>
    <w:rsid w:val="00B04EA2"/>
    <w:rsid w:val="00B051E9"/>
    <w:rsid w:val="00B05B25"/>
    <w:rsid w:val="00B05B48"/>
    <w:rsid w:val="00B05DD0"/>
    <w:rsid w:val="00B05FAF"/>
    <w:rsid w:val="00B06010"/>
    <w:rsid w:val="00B06170"/>
    <w:rsid w:val="00B067D8"/>
    <w:rsid w:val="00B06D3F"/>
    <w:rsid w:val="00B0702C"/>
    <w:rsid w:val="00B070B8"/>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B01"/>
    <w:rsid w:val="00B11C2A"/>
    <w:rsid w:val="00B12322"/>
    <w:rsid w:val="00B1237C"/>
    <w:rsid w:val="00B1253B"/>
    <w:rsid w:val="00B127D1"/>
    <w:rsid w:val="00B129DB"/>
    <w:rsid w:val="00B12AC9"/>
    <w:rsid w:val="00B12C63"/>
    <w:rsid w:val="00B13128"/>
    <w:rsid w:val="00B13B32"/>
    <w:rsid w:val="00B13C4E"/>
    <w:rsid w:val="00B13CB1"/>
    <w:rsid w:val="00B13CEC"/>
    <w:rsid w:val="00B13F64"/>
    <w:rsid w:val="00B14050"/>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4D9"/>
    <w:rsid w:val="00B17726"/>
    <w:rsid w:val="00B1780B"/>
    <w:rsid w:val="00B20151"/>
    <w:rsid w:val="00B202FF"/>
    <w:rsid w:val="00B20303"/>
    <w:rsid w:val="00B20E05"/>
    <w:rsid w:val="00B21495"/>
    <w:rsid w:val="00B215F7"/>
    <w:rsid w:val="00B2195B"/>
    <w:rsid w:val="00B219EE"/>
    <w:rsid w:val="00B21A3B"/>
    <w:rsid w:val="00B21A8E"/>
    <w:rsid w:val="00B21B88"/>
    <w:rsid w:val="00B21C1F"/>
    <w:rsid w:val="00B21C58"/>
    <w:rsid w:val="00B21E36"/>
    <w:rsid w:val="00B21FFF"/>
    <w:rsid w:val="00B2213E"/>
    <w:rsid w:val="00B22156"/>
    <w:rsid w:val="00B22454"/>
    <w:rsid w:val="00B2249D"/>
    <w:rsid w:val="00B2288F"/>
    <w:rsid w:val="00B22F56"/>
    <w:rsid w:val="00B235EA"/>
    <w:rsid w:val="00B23BFB"/>
    <w:rsid w:val="00B23E16"/>
    <w:rsid w:val="00B23ECC"/>
    <w:rsid w:val="00B241C9"/>
    <w:rsid w:val="00B2434D"/>
    <w:rsid w:val="00B243C7"/>
    <w:rsid w:val="00B24412"/>
    <w:rsid w:val="00B2459E"/>
    <w:rsid w:val="00B2466C"/>
    <w:rsid w:val="00B2486C"/>
    <w:rsid w:val="00B248F7"/>
    <w:rsid w:val="00B24900"/>
    <w:rsid w:val="00B24967"/>
    <w:rsid w:val="00B24EA6"/>
    <w:rsid w:val="00B24FF0"/>
    <w:rsid w:val="00B24FFC"/>
    <w:rsid w:val="00B2510E"/>
    <w:rsid w:val="00B25337"/>
    <w:rsid w:val="00B2543E"/>
    <w:rsid w:val="00B258D5"/>
    <w:rsid w:val="00B25B68"/>
    <w:rsid w:val="00B25CB7"/>
    <w:rsid w:val="00B25D4A"/>
    <w:rsid w:val="00B25ED7"/>
    <w:rsid w:val="00B25FE7"/>
    <w:rsid w:val="00B26079"/>
    <w:rsid w:val="00B260B7"/>
    <w:rsid w:val="00B26165"/>
    <w:rsid w:val="00B261E9"/>
    <w:rsid w:val="00B2663F"/>
    <w:rsid w:val="00B266A0"/>
    <w:rsid w:val="00B26C27"/>
    <w:rsid w:val="00B272AD"/>
    <w:rsid w:val="00B272B1"/>
    <w:rsid w:val="00B272C4"/>
    <w:rsid w:val="00B273CF"/>
    <w:rsid w:val="00B27FE1"/>
    <w:rsid w:val="00B30010"/>
    <w:rsid w:val="00B30167"/>
    <w:rsid w:val="00B3022A"/>
    <w:rsid w:val="00B3042A"/>
    <w:rsid w:val="00B30806"/>
    <w:rsid w:val="00B30911"/>
    <w:rsid w:val="00B30D00"/>
    <w:rsid w:val="00B30D1A"/>
    <w:rsid w:val="00B30E16"/>
    <w:rsid w:val="00B30F88"/>
    <w:rsid w:val="00B31067"/>
    <w:rsid w:val="00B310B0"/>
    <w:rsid w:val="00B31670"/>
    <w:rsid w:val="00B31778"/>
    <w:rsid w:val="00B31879"/>
    <w:rsid w:val="00B318B5"/>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400E"/>
    <w:rsid w:val="00B340F0"/>
    <w:rsid w:val="00B34337"/>
    <w:rsid w:val="00B34385"/>
    <w:rsid w:val="00B3446E"/>
    <w:rsid w:val="00B34795"/>
    <w:rsid w:val="00B34914"/>
    <w:rsid w:val="00B35956"/>
    <w:rsid w:val="00B35B42"/>
    <w:rsid w:val="00B35E60"/>
    <w:rsid w:val="00B35FD8"/>
    <w:rsid w:val="00B3605F"/>
    <w:rsid w:val="00B362E4"/>
    <w:rsid w:val="00B36783"/>
    <w:rsid w:val="00B370B4"/>
    <w:rsid w:val="00B37190"/>
    <w:rsid w:val="00B37415"/>
    <w:rsid w:val="00B3742D"/>
    <w:rsid w:val="00B3780D"/>
    <w:rsid w:val="00B37A25"/>
    <w:rsid w:val="00B37BED"/>
    <w:rsid w:val="00B37D4D"/>
    <w:rsid w:val="00B37FA3"/>
    <w:rsid w:val="00B40151"/>
    <w:rsid w:val="00B401E9"/>
    <w:rsid w:val="00B405D6"/>
    <w:rsid w:val="00B4060F"/>
    <w:rsid w:val="00B40843"/>
    <w:rsid w:val="00B40A30"/>
    <w:rsid w:val="00B40D0B"/>
    <w:rsid w:val="00B40F76"/>
    <w:rsid w:val="00B4145C"/>
    <w:rsid w:val="00B41722"/>
    <w:rsid w:val="00B41914"/>
    <w:rsid w:val="00B41E1A"/>
    <w:rsid w:val="00B41E22"/>
    <w:rsid w:val="00B41F9A"/>
    <w:rsid w:val="00B424BD"/>
    <w:rsid w:val="00B427A7"/>
    <w:rsid w:val="00B42BF6"/>
    <w:rsid w:val="00B42BF9"/>
    <w:rsid w:val="00B42CCA"/>
    <w:rsid w:val="00B432A8"/>
    <w:rsid w:val="00B4350E"/>
    <w:rsid w:val="00B43728"/>
    <w:rsid w:val="00B43A62"/>
    <w:rsid w:val="00B43C63"/>
    <w:rsid w:val="00B43C90"/>
    <w:rsid w:val="00B44230"/>
    <w:rsid w:val="00B44274"/>
    <w:rsid w:val="00B442AD"/>
    <w:rsid w:val="00B442DF"/>
    <w:rsid w:val="00B444B8"/>
    <w:rsid w:val="00B4470B"/>
    <w:rsid w:val="00B4473A"/>
    <w:rsid w:val="00B447DC"/>
    <w:rsid w:val="00B4495A"/>
    <w:rsid w:val="00B44DB8"/>
    <w:rsid w:val="00B44FD9"/>
    <w:rsid w:val="00B451C6"/>
    <w:rsid w:val="00B454A2"/>
    <w:rsid w:val="00B4556D"/>
    <w:rsid w:val="00B457BC"/>
    <w:rsid w:val="00B45960"/>
    <w:rsid w:val="00B45BF3"/>
    <w:rsid w:val="00B4613D"/>
    <w:rsid w:val="00B4648E"/>
    <w:rsid w:val="00B46572"/>
    <w:rsid w:val="00B46882"/>
    <w:rsid w:val="00B46B72"/>
    <w:rsid w:val="00B46CC2"/>
    <w:rsid w:val="00B46D39"/>
    <w:rsid w:val="00B46E33"/>
    <w:rsid w:val="00B46EAB"/>
    <w:rsid w:val="00B47181"/>
    <w:rsid w:val="00B475A4"/>
    <w:rsid w:val="00B47B25"/>
    <w:rsid w:val="00B47BC5"/>
    <w:rsid w:val="00B47D28"/>
    <w:rsid w:val="00B47E3C"/>
    <w:rsid w:val="00B500FB"/>
    <w:rsid w:val="00B502D2"/>
    <w:rsid w:val="00B50386"/>
    <w:rsid w:val="00B505FB"/>
    <w:rsid w:val="00B50722"/>
    <w:rsid w:val="00B507D4"/>
    <w:rsid w:val="00B508C2"/>
    <w:rsid w:val="00B5094A"/>
    <w:rsid w:val="00B509AE"/>
    <w:rsid w:val="00B517ED"/>
    <w:rsid w:val="00B518EB"/>
    <w:rsid w:val="00B51901"/>
    <w:rsid w:val="00B519B1"/>
    <w:rsid w:val="00B51B94"/>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A67"/>
    <w:rsid w:val="00B53E73"/>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41"/>
    <w:rsid w:val="00B55D62"/>
    <w:rsid w:val="00B55D94"/>
    <w:rsid w:val="00B55E6B"/>
    <w:rsid w:val="00B55F82"/>
    <w:rsid w:val="00B5625A"/>
    <w:rsid w:val="00B5681C"/>
    <w:rsid w:val="00B56D4F"/>
    <w:rsid w:val="00B574DB"/>
    <w:rsid w:val="00B57665"/>
    <w:rsid w:val="00B5780E"/>
    <w:rsid w:val="00B578EC"/>
    <w:rsid w:val="00B57A8C"/>
    <w:rsid w:val="00B6063F"/>
    <w:rsid w:val="00B60751"/>
    <w:rsid w:val="00B60EE4"/>
    <w:rsid w:val="00B6101E"/>
    <w:rsid w:val="00B615B9"/>
    <w:rsid w:val="00B61672"/>
    <w:rsid w:val="00B622E3"/>
    <w:rsid w:val="00B62312"/>
    <w:rsid w:val="00B62348"/>
    <w:rsid w:val="00B62364"/>
    <w:rsid w:val="00B623E1"/>
    <w:rsid w:val="00B628CF"/>
    <w:rsid w:val="00B62931"/>
    <w:rsid w:val="00B62E10"/>
    <w:rsid w:val="00B63578"/>
    <w:rsid w:val="00B63611"/>
    <w:rsid w:val="00B63719"/>
    <w:rsid w:val="00B639ED"/>
    <w:rsid w:val="00B6414C"/>
    <w:rsid w:val="00B64658"/>
    <w:rsid w:val="00B64D03"/>
    <w:rsid w:val="00B64DBC"/>
    <w:rsid w:val="00B651A0"/>
    <w:rsid w:val="00B65617"/>
    <w:rsid w:val="00B65D96"/>
    <w:rsid w:val="00B662D8"/>
    <w:rsid w:val="00B663C9"/>
    <w:rsid w:val="00B66761"/>
    <w:rsid w:val="00B66B52"/>
    <w:rsid w:val="00B66C16"/>
    <w:rsid w:val="00B6714E"/>
    <w:rsid w:val="00B6717B"/>
    <w:rsid w:val="00B678A8"/>
    <w:rsid w:val="00B678B7"/>
    <w:rsid w:val="00B67DA8"/>
    <w:rsid w:val="00B67EA2"/>
    <w:rsid w:val="00B70435"/>
    <w:rsid w:val="00B70A38"/>
    <w:rsid w:val="00B7115A"/>
    <w:rsid w:val="00B711E6"/>
    <w:rsid w:val="00B7122C"/>
    <w:rsid w:val="00B71752"/>
    <w:rsid w:val="00B71BAB"/>
    <w:rsid w:val="00B71C3C"/>
    <w:rsid w:val="00B71DDC"/>
    <w:rsid w:val="00B71E98"/>
    <w:rsid w:val="00B71EDC"/>
    <w:rsid w:val="00B72582"/>
    <w:rsid w:val="00B7265F"/>
    <w:rsid w:val="00B728A8"/>
    <w:rsid w:val="00B72A71"/>
    <w:rsid w:val="00B72C7F"/>
    <w:rsid w:val="00B72C9C"/>
    <w:rsid w:val="00B72DF4"/>
    <w:rsid w:val="00B72F71"/>
    <w:rsid w:val="00B72FBA"/>
    <w:rsid w:val="00B7344D"/>
    <w:rsid w:val="00B7393D"/>
    <w:rsid w:val="00B73B46"/>
    <w:rsid w:val="00B73BD6"/>
    <w:rsid w:val="00B73C62"/>
    <w:rsid w:val="00B73F1A"/>
    <w:rsid w:val="00B73F46"/>
    <w:rsid w:val="00B74099"/>
    <w:rsid w:val="00B741C1"/>
    <w:rsid w:val="00B741C2"/>
    <w:rsid w:val="00B74349"/>
    <w:rsid w:val="00B7476F"/>
    <w:rsid w:val="00B749A8"/>
    <w:rsid w:val="00B74F10"/>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307"/>
    <w:rsid w:val="00B77617"/>
    <w:rsid w:val="00B77CF6"/>
    <w:rsid w:val="00B80177"/>
    <w:rsid w:val="00B801DA"/>
    <w:rsid w:val="00B80397"/>
    <w:rsid w:val="00B804AB"/>
    <w:rsid w:val="00B80A94"/>
    <w:rsid w:val="00B80CE6"/>
    <w:rsid w:val="00B80F33"/>
    <w:rsid w:val="00B80F97"/>
    <w:rsid w:val="00B8114B"/>
    <w:rsid w:val="00B8130B"/>
    <w:rsid w:val="00B81310"/>
    <w:rsid w:val="00B81404"/>
    <w:rsid w:val="00B8171C"/>
    <w:rsid w:val="00B81C31"/>
    <w:rsid w:val="00B81F0E"/>
    <w:rsid w:val="00B82244"/>
    <w:rsid w:val="00B8248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D7B"/>
    <w:rsid w:val="00B84E89"/>
    <w:rsid w:val="00B85392"/>
    <w:rsid w:val="00B85525"/>
    <w:rsid w:val="00B85651"/>
    <w:rsid w:val="00B85F64"/>
    <w:rsid w:val="00B8661C"/>
    <w:rsid w:val="00B86798"/>
    <w:rsid w:val="00B869B8"/>
    <w:rsid w:val="00B86AE0"/>
    <w:rsid w:val="00B86D51"/>
    <w:rsid w:val="00B87225"/>
    <w:rsid w:val="00B87501"/>
    <w:rsid w:val="00B904E2"/>
    <w:rsid w:val="00B904E9"/>
    <w:rsid w:val="00B907F3"/>
    <w:rsid w:val="00B90BB0"/>
    <w:rsid w:val="00B90C35"/>
    <w:rsid w:val="00B90F3C"/>
    <w:rsid w:val="00B914FE"/>
    <w:rsid w:val="00B91698"/>
    <w:rsid w:val="00B919CC"/>
    <w:rsid w:val="00B91ECD"/>
    <w:rsid w:val="00B91ED3"/>
    <w:rsid w:val="00B91F59"/>
    <w:rsid w:val="00B9204C"/>
    <w:rsid w:val="00B927F2"/>
    <w:rsid w:val="00B92D6B"/>
    <w:rsid w:val="00B92F1B"/>
    <w:rsid w:val="00B93098"/>
    <w:rsid w:val="00B933E7"/>
    <w:rsid w:val="00B934F8"/>
    <w:rsid w:val="00B9390A"/>
    <w:rsid w:val="00B93A6B"/>
    <w:rsid w:val="00B93E04"/>
    <w:rsid w:val="00B93E7A"/>
    <w:rsid w:val="00B93F39"/>
    <w:rsid w:val="00B94243"/>
    <w:rsid w:val="00B947CD"/>
    <w:rsid w:val="00B94922"/>
    <w:rsid w:val="00B94947"/>
    <w:rsid w:val="00B94D53"/>
    <w:rsid w:val="00B94E6A"/>
    <w:rsid w:val="00B94FA1"/>
    <w:rsid w:val="00B95164"/>
    <w:rsid w:val="00B95282"/>
    <w:rsid w:val="00B955CE"/>
    <w:rsid w:val="00B955DF"/>
    <w:rsid w:val="00B9567A"/>
    <w:rsid w:val="00B95694"/>
    <w:rsid w:val="00B957E0"/>
    <w:rsid w:val="00B95B13"/>
    <w:rsid w:val="00B961F4"/>
    <w:rsid w:val="00B96425"/>
    <w:rsid w:val="00B969E0"/>
    <w:rsid w:val="00B96A9C"/>
    <w:rsid w:val="00B96ED1"/>
    <w:rsid w:val="00B97118"/>
    <w:rsid w:val="00B971DC"/>
    <w:rsid w:val="00B97525"/>
    <w:rsid w:val="00B9754A"/>
    <w:rsid w:val="00B9774B"/>
    <w:rsid w:val="00B97F0D"/>
    <w:rsid w:val="00BA01C7"/>
    <w:rsid w:val="00BA0609"/>
    <w:rsid w:val="00BA08FE"/>
    <w:rsid w:val="00BA0D2C"/>
    <w:rsid w:val="00BA0ED3"/>
    <w:rsid w:val="00BA0EFA"/>
    <w:rsid w:val="00BA13DB"/>
    <w:rsid w:val="00BA14B8"/>
    <w:rsid w:val="00BA16FC"/>
    <w:rsid w:val="00BA1707"/>
    <w:rsid w:val="00BA1D4A"/>
    <w:rsid w:val="00BA21A5"/>
    <w:rsid w:val="00BA2405"/>
    <w:rsid w:val="00BA246A"/>
    <w:rsid w:val="00BA25FA"/>
    <w:rsid w:val="00BA2629"/>
    <w:rsid w:val="00BA263E"/>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A47"/>
    <w:rsid w:val="00BA4E04"/>
    <w:rsid w:val="00BA4EB9"/>
    <w:rsid w:val="00BA4EBF"/>
    <w:rsid w:val="00BA50CA"/>
    <w:rsid w:val="00BA5232"/>
    <w:rsid w:val="00BA540A"/>
    <w:rsid w:val="00BA5692"/>
    <w:rsid w:val="00BA59A8"/>
    <w:rsid w:val="00BA5FA8"/>
    <w:rsid w:val="00BA6753"/>
    <w:rsid w:val="00BA6762"/>
    <w:rsid w:val="00BA6B8A"/>
    <w:rsid w:val="00BA6CF5"/>
    <w:rsid w:val="00BA6F51"/>
    <w:rsid w:val="00BA724F"/>
    <w:rsid w:val="00BA74A6"/>
    <w:rsid w:val="00BA7893"/>
    <w:rsid w:val="00BA798B"/>
    <w:rsid w:val="00BA7D58"/>
    <w:rsid w:val="00BA7F95"/>
    <w:rsid w:val="00BB02FF"/>
    <w:rsid w:val="00BB0353"/>
    <w:rsid w:val="00BB0E97"/>
    <w:rsid w:val="00BB0F38"/>
    <w:rsid w:val="00BB0FF1"/>
    <w:rsid w:val="00BB1534"/>
    <w:rsid w:val="00BB17C3"/>
    <w:rsid w:val="00BB1EDC"/>
    <w:rsid w:val="00BB21C8"/>
    <w:rsid w:val="00BB29DF"/>
    <w:rsid w:val="00BB2C30"/>
    <w:rsid w:val="00BB3012"/>
    <w:rsid w:val="00BB38C8"/>
    <w:rsid w:val="00BB3A00"/>
    <w:rsid w:val="00BB3AAF"/>
    <w:rsid w:val="00BB3C3A"/>
    <w:rsid w:val="00BB3EE0"/>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6BD"/>
    <w:rsid w:val="00BB7914"/>
    <w:rsid w:val="00BB7A91"/>
    <w:rsid w:val="00BB7B0A"/>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91D"/>
    <w:rsid w:val="00BC2B5C"/>
    <w:rsid w:val="00BC2E2D"/>
    <w:rsid w:val="00BC2E8F"/>
    <w:rsid w:val="00BC2EB0"/>
    <w:rsid w:val="00BC2F79"/>
    <w:rsid w:val="00BC346D"/>
    <w:rsid w:val="00BC353A"/>
    <w:rsid w:val="00BC37BC"/>
    <w:rsid w:val="00BC3D19"/>
    <w:rsid w:val="00BC3EE0"/>
    <w:rsid w:val="00BC40D7"/>
    <w:rsid w:val="00BC41E9"/>
    <w:rsid w:val="00BC42C4"/>
    <w:rsid w:val="00BC43B4"/>
    <w:rsid w:val="00BC4832"/>
    <w:rsid w:val="00BC48BF"/>
    <w:rsid w:val="00BC4BBB"/>
    <w:rsid w:val="00BC4CBE"/>
    <w:rsid w:val="00BC51C5"/>
    <w:rsid w:val="00BC569D"/>
    <w:rsid w:val="00BC570E"/>
    <w:rsid w:val="00BC5BF7"/>
    <w:rsid w:val="00BC670F"/>
    <w:rsid w:val="00BC67F6"/>
    <w:rsid w:val="00BC6A75"/>
    <w:rsid w:val="00BC6A80"/>
    <w:rsid w:val="00BC6BB5"/>
    <w:rsid w:val="00BC6EE0"/>
    <w:rsid w:val="00BC706E"/>
    <w:rsid w:val="00BC73A7"/>
    <w:rsid w:val="00BC7516"/>
    <w:rsid w:val="00BC7B14"/>
    <w:rsid w:val="00BC7BEF"/>
    <w:rsid w:val="00BC7CB1"/>
    <w:rsid w:val="00BD00AC"/>
    <w:rsid w:val="00BD0237"/>
    <w:rsid w:val="00BD0AAF"/>
    <w:rsid w:val="00BD0C6D"/>
    <w:rsid w:val="00BD0D95"/>
    <w:rsid w:val="00BD118A"/>
    <w:rsid w:val="00BD13CE"/>
    <w:rsid w:val="00BD1402"/>
    <w:rsid w:val="00BD1857"/>
    <w:rsid w:val="00BD1A3F"/>
    <w:rsid w:val="00BD1BB1"/>
    <w:rsid w:val="00BD1D90"/>
    <w:rsid w:val="00BD236E"/>
    <w:rsid w:val="00BD2749"/>
    <w:rsid w:val="00BD3A47"/>
    <w:rsid w:val="00BD3CAA"/>
    <w:rsid w:val="00BD3DD8"/>
    <w:rsid w:val="00BD409F"/>
    <w:rsid w:val="00BD415E"/>
    <w:rsid w:val="00BD4192"/>
    <w:rsid w:val="00BD4631"/>
    <w:rsid w:val="00BD4710"/>
    <w:rsid w:val="00BD4C49"/>
    <w:rsid w:val="00BD50EE"/>
    <w:rsid w:val="00BD5483"/>
    <w:rsid w:val="00BD5602"/>
    <w:rsid w:val="00BD5656"/>
    <w:rsid w:val="00BD5984"/>
    <w:rsid w:val="00BD5BFE"/>
    <w:rsid w:val="00BD5CBB"/>
    <w:rsid w:val="00BD63CF"/>
    <w:rsid w:val="00BD644B"/>
    <w:rsid w:val="00BD645E"/>
    <w:rsid w:val="00BD647F"/>
    <w:rsid w:val="00BD648A"/>
    <w:rsid w:val="00BD69BB"/>
    <w:rsid w:val="00BD6C34"/>
    <w:rsid w:val="00BD70FD"/>
    <w:rsid w:val="00BD715F"/>
    <w:rsid w:val="00BD72F7"/>
    <w:rsid w:val="00BD743D"/>
    <w:rsid w:val="00BD7573"/>
    <w:rsid w:val="00BD7577"/>
    <w:rsid w:val="00BD7ABB"/>
    <w:rsid w:val="00BD7D02"/>
    <w:rsid w:val="00BD7E35"/>
    <w:rsid w:val="00BD7EC5"/>
    <w:rsid w:val="00BD7EE8"/>
    <w:rsid w:val="00BE0153"/>
    <w:rsid w:val="00BE032A"/>
    <w:rsid w:val="00BE04BF"/>
    <w:rsid w:val="00BE08C2"/>
    <w:rsid w:val="00BE0C00"/>
    <w:rsid w:val="00BE165F"/>
    <w:rsid w:val="00BE16E0"/>
    <w:rsid w:val="00BE1991"/>
    <w:rsid w:val="00BE1CEC"/>
    <w:rsid w:val="00BE1EEA"/>
    <w:rsid w:val="00BE2114"/>
    <w:rsid w:val="00BE2C99"/>
    <w:rsid w:val="00BE2CC1"/>
    <w:rsid w:val="00BE3029"/>
    <w:rsid w:val="00BE3448"/>
    <w:rsid w:val="00BE34F2"/>
    <w:rsid w:val="00BE3570"/>
    <w:rsid w:val="00BE3DAF"/>
    <w:rsid w:val="00BE3F6E"/>
    <w:rsid w:val="00BE417F"/>
    <w:rsid w:val="00BE4216"/>
    <w:rsid w:val="00BE4853"/>
    <w:rsid w:val="00BE4983"/>
    <w:rsid w:val="00BE4BBA"/>
    <w:rsid w:val="00BE4E99"/>
    <w:rsid w:val="00BE4EBA"/>
    <w:rsid w:val="00BE5100"/>
    <w:rsid w:val="00BE551C"/>
    <w:rsid w:val="00BE556F"/>
    <w:rsid w:val="00BE5797"/>
    <w:rsid w:val="00BE57C9"/>
    <w:rsid w:val="00BE5C1E"/>
    <w:rsid w:val="00BE5C3B"/>
    <w:rsid w:val="00BE603C"/>
    <w:rsid w:val="00BE63FB"/>
    <w:rsid w:val="00BE6C6C"/>
    <w:rsid w:val="00BE6E4C"/>
    <w:rsid w:val="00BE746E"/>
    <w:rsid w:val="00BE74F5"/>
    <w:rsid w:val="00BE783B"/>
    <w:rsid w:val="00BE7843"/>
    <w:rsid w:val="00BE797D"/>
    <w:rsid w:val="00BE798D"/>
    <w:rsid w:val="00BE7BAE"/>
    <w:rsid w:val="00BF0186"/>
    <w:rsid w:val="00BF05C0"/>
    <w:rsid w:val="00BF07A8"/>
    <w:rsid w:val="00BF0AA8"/>
    <w:rsid w:val="00BF151F"/>
    <w:rsid w:val="00BF172D"/>
    <w:rsid w:val="00BF1964"/>
    <w:rsid w:val="00BF19ED"/>
    <w:rsid w:val="00BF1AC1"/>
    <w:rsid w:val="00BF1F53"/>
    <w:rsid w:val="00BF1FB8"/>
    <w:rsid w:val="00BF225B"/>
    <w:rsid w:val="00BF246E"/>
    <w:rsid w:val="00BF272A"/>
    <w:rsid w:val="00BF29A5"/>
    <w:rsid w:val="00BF2E84"/>
    <w:rsid w:val="00BF35AC"/>
    <w:rsid w:val="00BF3840"/>
    <w:rsid w:val="00BF3A1D"/>
    <w:rsid w:val="00BF3B73"/>
    <w:rsid w:val="00BF4234"/>
    <w:rsid w:val="00BF4985"/>
    <w:rsid w:val="00BF4D43"/>
    <w:rsid w:val="00BF4F29"/>
    <w:rsid w:val="00BF5040"/>
    <w:rsid w:val="00BF5322"/>
    <w:rsid w:val="00BF5568"/>
    <w:rsid w:val="00BF56F6"/>
    <w:rsid w:val="00BF57BA"/>
    <w:rsid w:val="00BF58D6"/>
    <w:rsid w:val="00BF5C78"/>
    <w:rsid w:val="00BF5D56"/>
    <w:rsid w:val="00BF5D99"/>
    <w:rsid w:val="00BF5FD9"/>
    <w:rsid w:val="00BF60DE"/>
    <w:rsid w:val="00BF60EB"/>
    <w:rsid w:val="00BF66A5"/>
    <w:rsid w:val="00BF66B8"/>
    <w:rsid w:val="00BF6AEB"/>
    <w:rsid w:val="00BF6BA9"/>
    <w:rsid w:val="00BF6CA3"/>
    <w:rsid w:val="00BF6EE3"/>
    <w:rsid w:val="00BF6F5A"/>
    <w:rsid w:val="00BF767E"/>
    <w:rsid w:val="00BF793E"/>
    <w:rsid w:val="00BF7C94"/>
    <w:rsid w:val="00BF7E3D"/>
    <w:rsid w:val="00BF7F86"/>
    <w:rsid w:val="00C000D1"/>
    <w:rsid w:val="00C00482"/>
    <w:rsid w:val="00C007D9"/>
    <w:rsid w:val="00C009D8"/>
    <w:rsid w:val="00C00A58"/>
    <w:rsid w:val="00C00F0E"/>
    <w:rsid w:val="00C0106C"/>
    <w:rsid w:val="00C01404"/>
    <w:rsid w:val="00C01679"/>
    <w:rsid w:val="00C018C8"/>
    <w:rsid w:val="00C01CE2"/>
    <w:rsid w:val="00C01EBC"/>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304"/>
    <w:rsid w:val="00C10307"/>
    <w:rsid w:val="00C1035E"/>
    <w:rsid w:val="00C10649"/>
    <w:rsid w:val="00C10AB1"/>
    <w:rsid w:val="00C10ACB"/>
    <w:rsid w:val="00C10D12"/>
    <w:rsid w:val="00C10E6E"/>
    <w:rsid w:val="00C10F42"/>
    <w:rsid w:val="00C112AD"/>
    <w:rsid w:val="00C11383"/>
    <w:rsid w:val="00C11492"/>
    <w:rsid w:val="00C11593"/>
    <w:rsid w:val="00C11679"/>
    <w:rsid w:val="00C1192D"/>
    <w:rsid w:val="00C11EB3"/>
    <w:rsid w:val="00C11EB8"/>
    <w:rsid w:val="00C12099"/>
    <w:rsid w:val="00C12D7C"/>
    <w:rsid w:val="00C12D82"/>
    <w:rsid w:val="00C12E15"/>
    <w:rsid w:val="00C12E69"/>
    <w:rsid w:val="00C13292"/>
    <w:rsid w:val="00C13319"/>
    <w:rsid w:val="00C13494"/>
    <w:rsid w:val="00C1398D"/>
    <w:rsid w:val="00C13B02"/>
    <w:rsid w:val="00C13E0B"/>
    <w:rsid w:val="00C13F15"/>
    <w:rsid w:val="00C14123"/>
    <w:rsid w:val="00C145F9"/>
    <w:rsid w:val="00C146C0"/>
    <w:rsid w:val="00C148A7"/>
    <w:rsid w:val="00C149E2"/>
    <w:rsid w:val="00C14A51"/>
    <w:rsid w:val="00C14A5A"/>
    <w:rsid w:val="00C14CBD"/>
    <w:rsid w:val="00C15171"/>
    <w:rsid w:val="00C154CC"/>
    <w:rsid w:val="00C15627"/>
    <w:rsid w:val="00C158B9"/>
    <w:rsid w:val="00C15929"/>
    <w:rsid w:val="00C163C6"/>
    <w:rsid w:val="00C1662A"/>
    <w:rsid w:val="00C167DC"/>
    <w:rsid w:val="00C16AD7"/>
    <w:rsid w:val="00C16B65"/>
    <w:rsid w:val="00C16EF8"/>
    <w:rsid w:val="00C1707A"/>
    <w:rsid w:val="00C17092"/>
    <w:rsid w:val="00C17190"/>
    <w:rsid w:val="00C171A1"/>
    <w:rsid w:val="00C172BC"/>
    <w:rsid w:val="00C17376"/>
    <w:rsid w:val="00C1774E"/>
    <w:rsid w:val="00C177D6"/>
    <w:rsid w:val="00C177EE"/>
    <w:rsid w:val="00C17AB4"/>
    <w:rsid w:val="00C17F3B"/>
    <w:rsid w:val="00C2005A"/>
    <w:rsid w:val="00C20369"/>
    <w:rsid w:val="00C203F8"/>
    <w:rsid w:val="00C204D6"/>
    <w:rsid w:val="00C2054F"/>
    <w:rsid w:val="00C20586"/>
    <w:rsid w:val="00C20AB4"/>
    <w:rsid w:val="00C20B63"/>
    <w:rsid w:val="00C20E65"/>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A54"/>
    <w:rsid w:val="00C24C43"/>
    <w:rsid w:val="00C24E19"/>
    <w:rsid w:val="00C250E5"/>
    <w:rsid w:val="00C257AA"/>
    <w:rsid w:val="00C25DA7"/>
    <w:rsid w:val="00C260E8"/>
    <w:rsid w:val="00C2635E"/>
    <w:rsid w:val="00C26360"/>
    <w:rsid w:val="00C2694B"/>
    <w:rsid w:val="00C26BE1"/>
    <w:rsid w:val="00C26D74"/>
    <w:rsid w:val="00C273B5"/>
    <w:rsid w:val="00C277A9"/>
    <w:rsid w:val="00C277C1"/>
    <w:rsid w:val="00C277F7"/>
    <w:rsid w:val="00C30520"/>
    <w:rsid w:val="00C30938"/>
    <w:rsid w:val="00C30CA1"/>
    <w:rsid w:val="00C31006"/>
    <w:rsid w:val="00C31105"/>
    <w:rsid w:val="00C313C1"/>
    <w:rsid w:val="00C31575"/>
    <w:rsid w:val="00C31AA9"/>
    <w:rsid w:val="00C31AF8"/>
    <w:rsid w:val="00C31B12"/>
    <w:rsid w:val="00C31B65"/>
    <w:rsid w:val="00C31D10"/>
    <w:rsid w:val="00C31DAF"/>
    <w:rsid w:val="00C31DB0"/>
    <w:rsid w:val="00C31E56"/>
    <w:rsid w:val="00C3216A"/>
    <w:rsid w:val="00C32652"/>
    <w:rsid w:val="00C328C4"/>
    <w:rsid w:val="00C330ED"/>
    <w:rsid w:val="00C33163"/>
    <w:rsid w:val="00C3326B"/>
    <w:rsid w:val="00C3328C"/>
    <w:rsid w:val="00C335A7"/>
    <w:rsid w:val="00C33651"/>
    <w:rsid w:val="00C34106"/>
    <w:rsid w:val="00C3412F"/>
    <w:rsid w:val="00C341ED"/>
    <w:rsid w:val="00C34435"/>
    <w:rsid w:val="00C3517B"/>
    <w:rsid w:val="00C35404"/>
    <w:rsid w:val="00C3563C"/>
    <w:rsid w:val="00C35A64"/>
    <w:rsid w:val="00C35CBD"/>
    <w:rsid w:val="00C35D82"/>
    <w:rsid w:val="00C35F90"/>
    <w:rsid w:val="00C35FD2"/>
    <w:rsid w:val="00C35FDE"/>
    <w:rsid w:val="00C36350"/>
    <w:rsid w:val="00C365D9"/>
    <w:rsid w:val="00C36757"/>
    <w:rsid w:val="00C36F1A"/>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1B2"/>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BD0"/>
    <w:rsid w:val="00C42E0D"/>
    <w:rsid w:val="00C42FFE"/>
    <w:rsid w:val="00C430D3"/>
    <w:rsid w:val="00C4310E"/>
    <w:rsid w:val="00C43479"/>
    <w:rsid w:val="00C436E1"/>
    <w:rsid w:val="00C43819"/>
    <w:rsid w:val="00C43D0C"/>
    <w:rsid w:val="00C43E20"/>
    <w:rsid w:val="00C441EC"/>
    <w:rsid w:val="00C44280"/>
    <w:rsid w:val="00C442D7"/>
    <w:rsid w:val="00C44349"/>
    <w:rsid w:val="00C443AE"/>
    <w:rsid w:val="00C444D1"/>
    <w:rsid w:val="00C44B0E"/>
    <w:rsid w:val="00C44B73"/>
    <w:rsid w:val="00C44CAB"/>
    <w:rsid w:val="00C44D4C"/>
    <w:rsid w:val="00C44F98"/>
    <w:rsid w:val="00C44FE2"/>
    <w:rsid w:val="00C45414"/>
    <w:rsid w:val="00C45584"/>
    <w:rsid w:val="00C456EB"/>
    <w:rsid w:val="00C458B6"/>
    <w:rsid w:val="00C4595B"/>
    <w:rsid w:val="00C45A00"/>
    <w:rsid w:val="00C45BBD"/>
    <w:rsid w:val="00C45F4C"/>
    <w:rsid w:val="00C463C9"/>
    <w:rsid w:val="00C4698A"/>
    <w:rsid w:val="00C472FF"/>
    <w:rsid w:val="00C4745F"/>
    <w:rsid w:val="00C4763C"/>
    <w:rsid w:val="00C47F91"/>
    <w:rsid w:val="00C50364"/>
    <w:rsid w:val="00C505FE"/>
    <w:rsid w:val="00C5067E"/>
    <w:rsid w:val="00C5070A"/>
    <w:rsid w:val="00C507F3"/>
    <w:rsid w:val="00C508BC"/>
    <w:rsid w:val="00C50BC9"/>
    <w:rsid w:val="00C50D87"/>
    <w:rsid w:val="00C50E15"/>
    <w:rsid w:val="00C50EAC"/>
    <w:rsid w:val="00C512DA"/>
    <w:rsid w:val="00C51696"/>
    <w:rsid w:val="00C51720"/>
    <w:rsid w:val="00C51837"/>
    <w:rsid w:val="00C51A01"/>
    <w:rsid w:val="00C52533"/>
    <w:rsid w:val="00C52B65"/>
    <w:rsid w:val="00C52FA9"/>
    <w:rsid w:val="00C52FD9"/>
    <w:rsid w:val="00C533EE"/>
    <w:rsid w:val="00C535E3"/>
    <w:rsid w:val="00C535E8"/>
    <w:rsid w:val="00C53722"/>
    <w:rsid w:val="00C53B3C"/>
    <w:rsid w:val="00C53C0F"/>
    <w:rsid w:val="00C540A8"/>
    <w:rsid w:val="00C541DE"/>
    <w:rsid w:val="00C5437D"/>
    <w:rsid w:val="00C5438B"/>
    <w:rsid w:val="00C54461"/>
    <w:rsid w:val="00C54939"/>
    <w:rsid w:val="00C54A41"/>
    <w:rsid w:val="00C54BC9"/>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0CA"/>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4D59"/>
    <w:rsid w:val="00C65206"/>
    <w:rsid w:val="00C652AB"/>
    <w:rsid w:val="00C654AA"/>
    <w:rsid w:val="00C65687"/>
    <w:rsid w:val="00C65787"/>
    <w:rsid w:val="00C65BD1"/>
    <w:rsid w:val="00C65F18"/>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4FB"/>
    <w:rsid w:val="00C71564"/>
    <w:rsid w:val="00C7156C"/>
    <w:rsid w:val="00C7168B"/>
    <w:rsid w:val="00C717F2"/>
    <w:rsid w:val="00C71898"/>
    <w:rsid w:val="00C71A2E"/>
    <w:rsid w:val="00C71BD2"/>
    <w:rsid w:val="00C71C07"/>
    <w:rsid w:val="00C71CBF"/>
    <w:rsid w:val="00C71F5C"/>
    <w:rsid w:val="00C72560"/>
    <w:rsid w:val="00C72673"/>
    <w:rsid w:val="00C72907"/>
    <w:rsid w:val="00C729D2"/>
    <w:rsid w:val="00C72C9C"/>
    <w:rsid w:val="00C72D70"/>
    <w:rsid w:val="00C730B8"/>
    <w:rsid w:val="00C731FE"/>
    <w:rsid w:val="00C73279"/>
    <w:rsid w:val="00C733E3"/>
    <w:rsid w:val="00C7344A"/>
    <w:rsid w:val="00C73512"/>
    <w:rsid w:val="00C7383F"/>
    <w:rsid w:val="00C73F02"/>
    <w:rsid w:val="00C74134"/>
    <w:rsid w:val="00C74453"/>
    <w:rsid w:val="00C7462D"/>
    <w:rsid w:val="00C747E0"/>
    <w:rsid w:val="00C74995"/>
    <w:rsid w:val="00C74A2D"/>
    <w:rsid w:val="00C74BBF"/>
    <w:rsid w:val="00C75189"/>
    <w:rsid w:val="00C75381"/>
    <w:rsid w:val="00C75396"/>
    <w:rsid w:val="00C75472"/>
    <w:rsid w:val="00C758F7"/>
    <w:rsid w:val="00C75E08"/>
    <w:rsid w:val="00C75E85"/>
    <w:rsid w:val="00C76430"/>
    <w:rsid w:val="00C76A50"/>
    <w:rsid w:val="00C76FB7"/>
    <w:rsid w:val="00C77164"/>
    <w:rsid w:val="00C7716F"/>
    <w:rsid w:val="00C77292"/>
    <w:rsid w:val="00C774A6"/>
    <w:rsid w:val="00C77AD6"/>
    <w:rsid w:val="00C77BC2"/>
    <w:rsid w:val="00C77C60"/>
    <w:rsid w:val="00C8011C"/>
    <w:rsid w:val="00C80C4C"/>
    <w:rsid w:val="00C80E02"/>
    <w:rsid w:val="00C8192C"/>
    <w:rsid w:val="00C81B15"/>
    <w:rsid w:val="00C81B8A"/>
    <w:rsid w:val="00C81B9B"/>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4EB3"/>
    <w:rsid w:val="00C85330"/>
    <w:rsid w:val="00C85371"/>
    <w:rsid w:val="00C85818"/>
    <w:rsid w:val="00C85A5E"/>
    <w:rsid w:val="00C85C9E"/>
    <w:rsid w:val="00C85CC7"/>
    <w:rsid w:val="00C8615D"/>
    <w:rsid w:val="00C86205"/>
    <w:rsid w:val="00C86275"/>
    <w:rsid w:val="00C868DE"/>
    <w:rsid w:val="00C86CAD"/>
    <w:rsid w:val="00C86FFA"/>
    <w:rsid w:val="00C87319"/>
    <w:rsid w:val="00C87552"/>
    <w:rsid w:val="00C8777E"/>
    <w:rsid w:val="00C8797B"/>
    <w:rsid w:val="00C90653"/>
    <w:rsid w:val="00C906D5"/>
    <w:rsid w:val="00C90912"/>
    <w:rsid w:val="00C90BC6"/>
    <w:rsid w:val="00C90C94"/>
    <w:rsid w:val="00C90EBE"/>
    <w:rsid w:val="00C90F6E"/>
    <w:rsid w:val="00C91AD2"/>
    <w:rsid w:val="00C91BE2"/>
    <w:rsid w:val="00C91CE2"/>
    <w:rsid w:val="00C91EF4"/>
    <w:rsid w:val="00C91EFC"/>
    <w:rsid w:val="00C92223"/>
    <w:rsid w:val="00C92573"/>
    <w:rsid w:val="00C92715"/>
    <w:rsid w:val="00C9279C"/>
    <w:rsid w:val="00C9279F"/>
    <w:rsid w:val="00C92CED"/>
    <w:rsid w:val="00C92D88"/>
    <w:rsid w:val="00C93132"/>
    <w:rsid w:val="00C937AF"/>
    <w:rsid w:val="00C93EFA"/>
    <w:rsid w:val="00C9434C"/>
    <w:rsid w:val="00C94478"/>
    <w:rsid w:val="00C946C9"/>
    <w:rsid w:val="00C947BB"/>
    <w:rsid w:val="00C94D32"/>
    <w:rsid w:val="00C9525C"/>
    <w:rsid w:val="00C953BB"/>
    <w:rsid w:val="00C954DE"/>
    <w:rsid w:val="00C95853"/>
    <w:rsid w:val="00C95EB5"/>
    <w:rsid w:val="00C96209"/>
    <w:rsid w:val="00C9633E"/>
    <w:rsid w:val="00C96DD8"/>
    <w:rsid w:val="00C96FED"/>
    <w:rsid w:val="00C97341"/>
    <w:rsid w:val="00C975FE"/>
    <w:rsid w:val="00C97EF5"/>
    <w:rsid w:val="00CA05DA"/>
    <w:rsid w:val="00CA0747"/>
    <w:rsid w:val="00CA0BEB"/>
    <w:rsid w:val="00CA0CCE"/>
    <w:rsid w:val="00CA0D0C"/>
    <w:rsid w:val="00CA0E47"/>
    <w:rsid w:val="00CA0F65"/>
    <w:rsid w:val="00CA1361"/>
    <w:rsid w:val="00CA171E"/>
    <w:rsid w:val="00CA1B78"/>
    <w:rsid w:val="00CA1ED0"/>
    <w:rsid w:val="00CA23E5"/>
    <w:rsid w:val="00CA2687"/>
    <w:rsid w:val="00CA2A3F"/>
    <w:rsid w:val="00CA2B1C"/>
    <w:rsid w:val="00CA2B8E"/>
    <w:rsid w:val="00CA2CF8"/>
    <w:rsid w:val="00CA2D8A"/>
    <w:rsid w:val="00CA2FA3"/>
    <w:rsid w:val="00CA31D5"/>
    <w:rsid w:val="00CA3A38"/>
    <w:rsid w:val="00CA3D01"/>
    <w:rsid w:val="00CA3F39"/>
    <w:rsid w:val="00CA426F"/>
    <w:rsid w:val="00CA4336"/>
    <w:rsid w:val="00CA44C9"/>
    <w:rsid w:val="00CA479B"/>
    <w:rsid w:val="00CA47F6"/>
    <w:rsid w:val="00CA4AC8"/>
    <w:rsid w:val="00CA4B49"/>
    <w:rsid w:val="00CA4B61"/>
    <w:rsid w:val="00CA4C29"/>
    <w:rsid w:val="00CA4EA3"/>
    <w:rsid w:val="00CA5063"/>
    <w:rsid w:val="00CA513C"/>
    <w:rsid w:val="00CA55D0"/>
    <w:rsid w:val="00CA588C"/>
    <w:rsid w:val="00CA59C5"/>
    <w:rsid w:val="00CA617A"/>
    <w:rsid w:val="00CA63E1"/>
    <w:rsid w:val="00CA68A2"/>
    <w:rsid w:val="00CA6992"/>
    <w:rsid w:val="00CA6A1D"/>
    <w:rsid w:val="00CA6B87"/>
    <w:rsid w:val="00CA6D44"/>
    <w:rsid w:val="00CA6E76"/>
    <w:rsid w:val="00CA72E6"/>
    <w:rsid w:val="00CA7445"/>
    <w:rsid w:val="00CA78D4"/>
    <w:rsid w:val="00CA79A2"/>
    <w:rsid w:val="00CA7BE3"/>
    <w:rsid w:val="00CB0680"/>
    <w:rsid w:val="00CB08FC"/>
    <w:rsid w:val="00CB0BA6"/>
    <w:rsid w:val="00CB1348"/>
    <w:rsid w:val="00CB13C6"/>
    <w:rsid w:val="00CB140C"/>
    <w:rsid w:val="00CB1536"/>
    <w:rsid w:val="00CB1631"/>
    <w:rsid w:val="00CB164E"/>
    <w:rsid w:val="00CB1794"/>
    <w:rsid w:val="00CB17E9"/>
    <w:rsid w:val="00CB1851"/>
    <w:rsid w:val="00CB194B"/>
    <w:rsid w:val="00CB1A25"/>
    <w:rsid w:val="00CB26CF"/>
    <w:rsid w:val="00CB28AB"/>
    <w:rsid w:val="00CB28DF"/>
    <w:rsid w:val="00CB2B04"/>
    <w:rsid w:val="00CB2C2B"/>
    <w:rsid w:val="00CB2CDD"/>
    <w:rsid w:val="00CB3161"/>
    <w:rsid w:val="00CB3EBF"/>
    <w:rsid w:val="00CB3EEC"/>
    <w:rsid w:val="00CB4432"/>
    <w:rsid w:val="00CB465B"/>
    <w:rsid w:val="00CB48D5"/>
    <w:rsid w:val="00CB4EF0"/>
    <w:rsid w:val="00CB55F2"/>
    <w:rsid w:val="00CB58B4"/>
    <w:rsid w:val="00CB5975"/>
    <w:rsid w:val="00CB5D62"/>
    <w:rsid w:val="00CB66F3"/>
    <w:rsid w:val="00CB6957"/>
    <w:rsid w:val="00CB6DD1"/>
    <w:rsid w:val="00CB6FBC"/>
    <w:rsid w:val="00CB72CF"/>
    <w:rsid w:val="00CB749C"/>
    <w:rsid w:val="00CB757D"/>
    <w:rsid w:val="00CB7891"/>
    <w:rsid w:val="00CB7C8A"/>
    <w:rsid w:val="00CB7E96"/>
    <w:rsid w:val="00CB7FEA"/>
    <w:rsid w:val="00CC03FE"/>
    <w:rsid w:val="00CC04FC"/>
    <w:rsid w:val="00CC090D"/>
    <w:rsid w:val="00CC09B8"/>
    <w:rsid w:val="00CC0C6C"/>
    <w:rsid w:val="00CC0DE3"/>
    <w:rsid w:val="00CC1037"/>
    <w:rsid w:val="00CC112A"/>
    <w:rsid w:val="00CC189C"/>
    <w:rsid w:val="00CC1901"/>
    <w:rsid w:val="00CC1AC2"/>
    <w:rsid w:val="00CC1B33"/>
    <w:rsid w:val="00CC1B42"/>
    <w:rsid w:val="00CC1B4C"/>
    <w:rsid w:val="00CC2362"/>
    <w:rsid w:val="00CC23D3"/>
    <w:rsid w:val="00CC24ED"/>
    <w:rsid w:val="00CC2646"/>
    <w:rsid w:val="00CC27D9"/>
    <w:rsid w:val="00CC2970"/>
    <w:rsid w:val="00CC2D06"/>
    <w:rsid w:val="00CC2D7C"/>
    <w:rsid w:val="00CC2F2E"/>
    <w:rsid w:val="00CC33A6"/>
    <w:rsid w:val="00CC33D7"/>
    <w:rsid w:val="00CC34EA"/>
    <w:rsid w:val="00CC3BFC"/>
    <w:rsid w:val="00CC3D4F"/>
    <w:rsid w:val="00CC43F9"/>
    <w:rsid w:val="00CC480A"/>
    <w:rsid w:val="00CC4EC3"/>
    <w:rsid w:val="00CC500F"/>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E2"/>
    <w:rsid w:val="00CC7EF0"/>
    <w:rsid w:val="00CD0438"/>
    <w:rsid w:val="00CD081E"/>
    <w:rsid w:val="00CD0822"/>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297"/>
    <w:rsid w:val="00CD33DA"/>
    <w:rsid w:val="00CD345B"/>
    <w:rsid w:val="00CD3791"/>
    <w:rsid w:val="00CD3E27"/>
    <w:rsid w:val="00CD46D1"/>
    <w:rsid w:val="00CD491A"/>
    <w:rsid w:val="00CD4D55"/>
    <w:rsid w:val="00CD4DCD"/>
    <w:rsid w:val="00CD51E1"/>
    <w:rsid w:val="00CD5331"/>
    <w:rsid w:val="00CD548D"/>
    <w:rsid w:val="00CD565D"/>
    <w:rsid w:val="00CD5917"/>
    <w:rsid w:val="00CD5974"/>
    <w:rsid w:val="00CD5F31"/>
    <w:rsid w:val="00CD62A4"/>
    <w:rsid w:val="00CD683B"/>
    <w:rsid w:val="00CD6ED7"/>
    <w:rsid w:val="00CD757B"/>
    <w:rsid w:val="00CD75D3"/>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25E"/>
    <w:rsid w:val="00CE12D2"/>
    <w:rsid w:val="00CE1395"/>
    <w:rsid w:val="00CE1412"/>
    <w:rsid w:val="00CE14C8"/>
    <w:rsid w:val="00CE1709"/>
    <w:rsid w:val="00CE1916"/>
    <w:rsid w:val="00CE195C"/>
    <w:rsid w:val="00CE1A5A"/>
    <w:rsid w:val="00CE1A70"/>
    <w:rsid w:val="00CE1E6E"/>
    <w:rsid w:val="00CE1FAD"/>
    <w:rsid w:val="00CE1FF0"/>
    <w:rsid w:val="00CE2071"/>
    <w:rsid w:val="00CE2118"/>
    <w:rsid w:val="00CE26E9"/>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8D"/>
    <w:rsid w:val="00CF18F6"/>
    <w:rsid w:val="00CF1D51"/>
    <w:rsid w:val="00CF1F14"/>
    <w:rsid w:val="00CF2555"/>
    <w:rsid w:val="00CF2D06"/>
    <w:rsid w:val="00CF2E13"/>
    <w:rsid w:val="00CF30EC"/>
    <w:rsid w:val="00CF3163"/>
    <w:rsid w:val="00CF31B8"/>
    <w:rsid w:val="00CF3308"/>
    <w:rsid w:val="00CF35A3"/>
    <w:rsid w:val="00CF3C95"/>
    <w:rsid w:val="00CF41B9"/>
    <w:rsid w:val="00CF43E1"/>
    <w:rsid w:val="00CF4B77"/>
    <w:rsid w:val="00CF4EA9"/>
    <w:rsid w:val="00CF53C1"/>
    <w:rsid w:val="00CF5928"/>
    <w:rsid w:val="00CF59EA"/>
    <w:rsid w:val="00CF59EF"/>
    <w:rsid w:val="00CF5D35"/>
    <w:rsid w:val="00CF5DF0"/>
    <w:rsid w:val="00CF5EA5"/>
    <w:rsid w:val="00CF5F17"/>
    <w:rsid w:val="00CF60B4"/>
    <w:rsid w:val="00CF612A"/>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3D55"/>
    <w:rsid w:val="00D040CE"/>
    <w:rsid w:val="00D0415C"/>
    <w:rsid w:val="00D04509"/>
    <w:rsid w:val="00D04529"/>
    <w:rsid w:val="00D04552"/>
    <w:rsid w:val="00D049A0"/>
    <w:rsid w:val="00D04A68"/>
    <w:rsid w:val="00D04C16"/>
    <w:rsid w:val="00D04E3E"/>
    <w:rsid w:val="00D0507C"/>
    <w:rsid w:val="00D050FB"/>
    <w:rsid w:val="00D05411"/>
    <w:rsid w:val="00D05494"/>
    <w:rsid w:val="00D055A3"/>
    <w:rsid w:val="00D05607"/>
    <w:rsid w:val="00D0569B"/>
    <w:rsid w:val="00D05902"/>
    <w:rsid w:val="00D05BD4"/>
    <w:rsid w:val="00D05DA1"/>
    <w:rsid w:val="00D05ECC"/>
    <w:rsid w:val="00D05F6A"/>
    <w:rsid w:val="00D0615B"/>
    <w:rsid w:val="00D065D5"/>
    <w:rsid w:val="00D067BE"/>
    <w:rsid w:val="00D0694F"/>
    <w:rsid w:val="00D07152"/>
    <w:rsid w:val="00D07255"/>
    <w:rsid w:val="00D07685"/>
    <w:rsid w:val="00D0769D"/>
    <w:rsid w:val="00D0790D"/>
    <w:rsid w:val="00D079A6"/>
    <w:rsid w:val="00D07B49"/>
    <w:rsid w:val="00D07E17"/>
    <w:rsid w:val="00D10168"/>
    <w:rsid w:val="00D105F9"/>
    <w:rsid w:val="00D1063F"/>
    <w:rsid w:val="00D106E9"/>
    <w:rsid w:val="00D109F5"/>
    <w:rsid w:val="00D1109E"/>
    <w:rsid w:val="00D110C0"/>
    <w:rsid w:val="00D111C6"/>
    <w:rsid w:val="00D11672"/>
    <w:rsid w:val="00D11713"/>
    <w:rsid w:val="00D11B68"/>
    <w:rsid w:val="00D11EEE"/>
    <w:rsid w:val="00D12DA9"/>
    <w:rsid w:val="00D131A1"/>
    <w:rsid w:val="00D131CC"/>
    <w:rsid w:val="00D13502"/>
    <w:rsid w:val="00D1389C"/>
    <w:rsid w:val="00D13A5D"/>
    <w:rsid w:val="00D13A94"/>
    <w:rsid w:val="00D13C67"/>
    <w:rsid w:val="00D13D20"/>
    <w:rsid w:val="00D144CA"/>
    <w:rsid w:val="00D1452F"/>
    <w:rsid w:val="00D14595"/>
    <w:rsid w:val="00D14B57"/>
    <w:rsid w:val="00D15485"/>
    <w:rsid w:val="00D1558B"/>
    <w:rsid w:val="00D1568A"/>
    <w:rsid w:val="00D1590F"/>
    <w:rsid w:val="00D15B87"/>
    <w:rsid w:val="00D15C74"/>
    <w:rsid w:val="00D15E19"/>
    <w:rsid w:val="00D162DC"/>
    <w:rsid w:val="00D164B1"/>
    <w:rsid w:val="00D164ED"/>
    <w:rsid w:val="00D16504"/>
    <w:rsid w:val="00D16674"/>
    <w:rsid w:val="00D1701B"/>
    <w:rsid w:val="00D1705D"/>
    <w:rsid w:val="00D172CC"/>
    <w:rsid w:val="00D172FD"/>
    <w:rsid w:val="00D1735D"/>
    <w:rsid w:val="00D177DA"/>
    <w:rsid w:val="00D17837"/>
    <w:rsid w:val="00D20309"/>
    <w:rsid w:val="00D2038F"/>
    <w:rsid w:val="00D205E7"/>
    <w:rsid w:val="00D207DF"/>
    <w:rsid w:val="00D20805"/>
    <w:rsid w:val="00D20D49"/>
    <w:rsid w:val="00D211A3"/>
    <w:rsid w:val="00D21295"/>
    <w:rsid w:val="00D21364"/>
    <w:rsid w:val="00D21DA6"/>
    <w:rsid w:val="00D21F6F"/>
    <w:rsid w:val="00D23053"/>
    <w:rsid w:val="00D2318B"/>
    <w:rsid w:val="00D23264"/>
    <w:rsid w:val="00D23740"/>
    <w:rsid w:val="00D238E8"/>
    <w:rsid w:val="00D23ABB"/>
    <w:rsid w:val="00D23C44"/>
    <w:rsid w:val="00D23E0D"/>
    <w:rsid w:val="00D2454D"/>
    <w:rsid w:val="00D24632"/>
    <w:rsid w:val="00D24670"/>
    <w:rsid w:val="00D24943"/>
    <w:rsid w:val="00D25580"/>
    <w:rsid w:val="00D2566E"/>
    <w:rsid w:val="00D2568A"/>
    <w:rsid w:val="00D258BD"/>
    <w:rsid w:val="00D25A61"/>
    <w:rsid w:val="00D25DA8"/>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C86"/>
    <w:rsid w:val="00D30E9A"/>
    <w:rsid w:val="00D3117A"/>
    <w:rsid w:val="00D311F8"/>
    <w:rsid w:val="00D3127E"/>
    <w:rsid w:val="00D313F8"/>
    <w:rsid w:val="00D31640"/>
    <w:rsid w:val="00D317EE"/>
    <w:rsid w:val="00D31ADD"/>
    <w:rsid w:val="00D31CB8"/>
    <w:rsid w:val="00D32575"/>
    <w:rsid w:val="00D325F8"/>
    <w:rsid w:val="00D32973"/>
    <w:rsid w:val="00D32AB8"/>
    <w:rsid w:val="00D32B18"/>
    <w:rsid w:val="00D32E5C"/>
    <w:rsid w:val="00D32F1E"/>
    <w:rsid w:val="00D3309D"/>
    <w:rsid w:val="00D3316D"/>
    <w:rsid w:val="00D33171"/>
    <w:rsid w:val="00D332D4"/>
    <w:rsid w:val="00D3368D"/>
    <w:rsid w:val="00D339B7"/>
    <w:rsid w:val="00D339C5"/>
    <w:rsid w:val="00D339F2"/>
    <w:rsid w:val="00D33C11"/>
    <w:rsid w:val="00D33C35"/>
    <w:rsid w:val="00D33C37"/>
    <w:rsid w:val="00D33CF6"/>
    <w:rsid w:val="00D33D50"/>
    <w:rsid w:val="00D3442D"/>
    <w:rsid w:val="00D34516"/>
    <w:rsid w:val="00D346B0"/>
    <w:rsid w:val="00D34A19"/>
    <w:rsid w:val="00D34DD8"/>
    <w:rsid w:val="00D34FCA"/>
    <w:rsid w:val="00D35123"/>
    <w:rsid w:val="00D352E0"/>
    <w:rsid w:val="00D35828"/>
    <w:rsid w:val="00D35C59"/>
    <w:rsid w:val="00D36974"/>
    <w:rsid w:val="00D369A5"/>
    <w:rsid w:val="00D36D16"/>
    <w:rsid w:val="00D36E30"/>
    <w:rsid w:val="00D36EA6"/>
    <w:rsid w:val="00D36F2C"/>
    <w:rsid w:val="00D3718E"/>
    <w:rsid w:val="00D373B7"/>
    <w:rsid w:val="00D373BB"/>
    <w:rsid w:val="00D37635"/>
    <w:rsid w:val="00D379F1"/>
    <w:rsid w:val="00D4047D"/>
    <w:rsid w:val="00D40491"/>
    <w:rsid w:val="00D40D76"/>
    <w:rsid w:val="00D41073"/>
    <w:rsid w:val="00D4115C"/>
    <w:rsid w:val="00D41230"/>
    <w:rsid w:val="00D4153A"/>
    <w:rsid w:val="00D41543"/>
    <w:rsid w:val="00D41705"/>
    <w:rsid w:val="00D41AD7"/>
    <w:rsid w:val="00D41B9B"/>
    <w:rsid w:val="00D41F51"/>
    <w:rsid w:val="00D420F4"/>
    <w:rsid w:val="00D4216B"/>
    <w:rsid w:val="00D4221B"/>
    <w:rsid w:val="00D42344"/>
    <w:rsid w:val="00D4239A"/>
    <w:rsid w:val="00D4242F"/>
    <w:rsid w:val="00D426BD"/>
    <w:rsid w:val="00D42BFD"/>
    <w:rsid w:val="00D42C71"/>
    <w:rsid w:val="00D42E39"/>
    <w:rsid w:val="00D42E3F"/>
    <w:rsid w:val="00D42F3F"/>
    <w:rsid w:val="00D42FA7"/>
    <w:rsid w:val="00D4375A"/>
    <w:rsid w:val="00D437DE"/>
    <w:rsid w:val="00D43AC8"/>
    <w:rsid w:val="00D43B35"/>
    <w:rsid w:val="00D43BF5"/>
    <w:rsid w:val="00D44245"/>
    <w:rsid w:val="00D44470"/>
    <w:rsid w:val="00D44796"/>
    <w:rsid w:val="00D447BB"/>
    <w:rsid w:val="00D44CBF"/>
    <w:rsid w:val="00D44D7C"/>
    <w:rsid w:val="00D44EE7"/>
    <w:rsid w:val="00D45119"/>
    <w:rsid w:val="00D45153"/>
    <w:rsid w:val="00D45693"/>
    <w:rsid w:val="00D45BBB"/>
    <w:rsid w:val="00D45CAC"/>
    <w:rsid w:val="00D45F1A"/>
    <w:rsid w:val="00D45FD2"/>
    <w:rsid w:val="00D463DA"/>
    <w:rsid w:val="00D468DB"/>
    <w:rsid w:val="00D4691B"/>
    <w:rsid w:val="00D46F10"/>
    <w:rsid w:val="00D47666"/>
    <w:rsid w:val="00D479DC"/>
    <w:rsid w:val="00D47C4C"/>
    <w:rsid w:val="00D50049"/>
    <w:rsid w:val="00D50495"/>
    <w:rsid w:val="00D5063D"/>
    <w:rsid w:val="00D50662"/>
    <w:rsid w:val="00D506DF"/>
    <w:rsid w:val="00D50F3D"/>
    <w:rsid w:val="00D51431"/>
    <w:rsid w:val="00D5199A"/>
    <w:rsid w:val="00D51A52"/>
    <w:rsid w:val="00D51CEF"/>
    <w:rsid w:val="00D521B3"/>
    <w:rsid w:val="00D52B1F"/>
    <w:rsid w:val="00D52C29"/>
    <w:rsid w:val="00D52C3B"/>
    <w:rsid w:val="00D52F40"/>
    <w:rsid w:val="00D52FC0"/>
    <w:rsid w:val="00D533E5"/>
    <w:rsid w:val="00D53A0C"/>
    <w:rsid w:val="00D53F63"/>
    <w:rsid w:val="00D54146"/>
    <w:rsid w:val="00D5433F"/>
    <w:rsid w:val="00D5447D"/>
    <w:rsid w:val="00D544FC"/>
    <w:rsid w:val="00D547C3"/>
    <w:rsid w:val="00D54819"/>
    <w:rsid w:val="00D54880"/>
    <w:rsid w:val="00D54D8F"/>
    <w:rsid w:val="00D54F2F"/>
    <w:rsid w:val="00D55346"/>
    <w:rsid w:val="00D558BC"/>
    <w:rsid w:val="00D55B87"/>
    <w:rsid w:val="00D55CCE"/>
    <w:rsid w:val="00D56046"/>
    <w:rsid w:val="00D5649A"/>
    <w:rsid w:val="00D56737"/>
    <w:rsid w:val="00D56A40"/>
    <w:rsid w:val="00D56B6D"/>
    <w:rsid w:val="00D56EE3"/>
    <w:rsid w:val="00D56EEA"/>
    <w:rsid w:val="00D571DB"/>
    <w:rsid w:val="00D572BE"/>
    <w:rsid w:val="00D573E5"/>
    <w:rsid w:val="00D57C54"/>
    <w:rsid w:val="00D57D8E"/>
    <w:rsid w:val="00D60749"/>
    <w:rsid w:val="00D607CE"/>
    <w:rsid w:val="00D608BB"/>
    <w:rsid w:val="00D60936"/>
    <w:rsid w:val="00D60A93"/>
    <w:rsid w:val="00D60B34"/>
    <w:rsid w:val="00D6179E"/>
    <w:rsid w:val="00D617A7"/>
    <w:rsid w:val="00D61D28"/>
    <w:rsid w:val="00D62070"/>
    <w:rsid w:val="00D621B6"/>
    <w:rsid w:val="00D62343"/>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7E6"/>
    <w:rsid w:val="00D6599D"/>
    <w:rsid w:val="00D659C8"/>
    <w:rsid w:val="00D6610D"/>
    <w:rsid w:val="00D66331"/>
    <w:rsid w:val="00D664B0"/>
    <w:rsid w:val="00D66973"/>
    <w:rsid w:val="00D66BCD"/>
    <w:rsid w:val="00D66C50"/>
    <w:rsid w:val="00D66E8B"/>
    <w:rsid w:val="00D6710D"/>
    <w:rsid w:val="00D67591"/>
    <w:rsid w:val="00D67AC4"/>
    <w:rsid w:val="00D67C6F"/>
    <w:rsid w:val="00D67C84"/>
    <w:rsid w:val="00D67E16"/>
    <w:rsid w:val="00D67F53"/>
    <w:rsid w:val="00D70222"/>
    <w:rsid w:val="00D704E4"/>
    <w:rsid w:val="00D70880"/>
    <w:rsid w:val="00D70925"/>
    <w:rsid w:val="00D70B97"/>
    <w:rsid w:val="00D70F26"/>
    <w:rsid w:val="00D71496"/>
    <w:rsid w:val="00D714B5"/>
    <w:rsid w:val="00D7150C"/>
    <w:rsid w:val="00D71A9F"/>
    <w:rsid w:val="00D71AF5"/>
    <w:rsid w:val="00D71C8B"/>
    <w:rsid w:val="00D71E76"/>
    <w:rsid w:val="00D72254"/>
    <w:rsid w:val="00D72382"/>
    <w:rsid w:val="00D727FD"/>
    <w:rsid w:val="00D7296A"/>
    <w:rsid w:val="00D72BA8"/>
    <w:rsid w:val="00D72E9A"/>
    <w:rsid w:val="00D73143"/>
    <w:rsid w:val="00D73154"/>
    <w:rsid w:val="00D73198"/>
    <w:rsid w:val="00D73265"/>
    <w:rsid w:val="00D73BCB"/>
    <w:rsid w:val="00D73E63"/>
    <w:rsid w:val="00D73F1E"/>
    <w:rsid w:val="00D744E5"/>
    <w:rsid w:val="00D74CD4"/>
    <w:rsid w:val="00D74DDC"/>
    <w:rsid w:val="00D753ED"/>
    <w:rsid w:val="00D75806"/>
    <w:rsid w:val="00D75B86"/>
    <w:rsid w:val="00D75BA7"/>
    <w:rsid w:val="00D76999"/>
    <w:rsid w:val="00D7721C"/>
    <w:rsid w:val="00D77335"/>
    <w:rsid w:val="00D7737D"/>
    <w:rsid w:val="00D77399"/>
    <w:rsid w:val="00D77F7A"/>
    <w:rsid w:val="00D805A4"/>
    <w:rsid w:val="00D807F3"/>
    <w:rsid w:val="00D80C2D"/>
    <w:rsid w:val="00D8132B"/>
    <w:rsid w:val="00D816EA"/>
    <w:rsid w:val="00D81789"/>
    <w:rsid w:val="00D8231E"/>
    <w:rsid w:val="00D826B0"/>
    <w:rsid w:val="00D828AC"/>
    <w:rsid w:val="00D82AD0"/>
    <w:rsid w:val="00D82AFF"/>
    <w:rsid w:val="00D830DF"/>
    <w:rsid w:val="00D8322F"/>
    <w:rsid w:val="00D832A6"/>
    <w:rsid w:val="00D8349D"/>
    <w:rsid w:val="00D83AC9"/>
    <w:rsid w:val="00D83DA7"/>
    <w:rsid w:val="00D8401D"/>
    <w:rsid w:val="00D8417A"/>
    <w:rsid w:val="00D843B5"/>
    <w:rsid w:val="00D845CE"/>
    <w:rsid w:val="00D845E6"/>
    <w:rsid w:val="00D84CA5"/>
    <w:rsid w:val="00D84D9C"/>
    <w:rsid w:val="00D84F9A"/>
    <w:rsid w:val="00D851B1"/>
    <w:rsid w:val="00D8540B"/>
    <w:rsid w:val="00D8544E"/>
    <w:rsid w:val="00D85726"/>
    <w:rsid w:val="00D859BB"/>
    <w:rsid w:val="00D85E83"/>
    <w:rsid w:val="00D86474"/>
    <w:rsid w:val="00D86509"/>
    <w:rsid w:val="00D86833"/>
    <w:rsid w:val="00D87064"/>
    <w:rsid w:val="00D87801"/>
    <w:rsid w:val="00D8793C"/>
    <w:rsid w:val="00D87B26"/>
    <w:rsid w:val="00D87CD9"/>
    <w:rsid w:val="00D87D5F"/>
    <w:rsid w:val="00D87D83"/>
    <w:rsid w:val="00D900DB"/>
    <w:rsid w:val="00D901E7"/>
    <w:rsid w:val="00D90460"/>
    <w:rsid w:val="00D90521"/>
    <w:rsid w:val="00D90A43"/>
    <w:rsid w:val="00D90C54"/>
    <w:rsid w:val="00D90D6E"/>
    <w:rsid w:val="00D914DE"/>
    <w:rsid w:val="00D91953"/>
    <w:rsid w:val="00D922F5"/>
    <w:rsid w:val="00D925D4"/>
    <w:rsid w:val="00D9276A"/>
    <w:rsid w:val="00D928DC"/>
    <w:rsid w:val="00D92AC7"/>
    <w:rsid w:val="00D92C05"/>
    <w:rsid w:val="00D92CBA"/>
    <w:rsid w:val="00D92DDE"/>
    <w:rsid w:val="00D9319B"/>
    <w:rsid w:val="00D934D3"/>
    <w:rsid w:val="00D93AD8"/>
    <w:rsid w:val="00D93B54"/>
    <w:rsid w:val="00D93E51"/>
    <w:rsid w:val="00D93EB7"/>
    <w:rsid w:val="00D93FB2"/>
    <w:rsid w:val="00D9412E"/>
    <w:rsid w:val="00D94461"/>
    <w:rsid w:val="00D94608"/>
    <w:rsid w:val="00D946BA"/>
    <w:rsid w:val="00D9485E"/>
    <w:rsid w:val="00D94DFD"/>
    <w:rsid w:val="00D950EF"/>
    <w:rsid w:val="00D95637"/>
    <w:rsid w:val="00D956EA"/>
    <w:rsid w:val="00D95703"/>
    <w:rsid w:val="00D9570B"/>
    <w:rsid w:val="00D95F47"/>
    <w:rsid w:val="00D96112"/>
    <w:rsid w:val="00D9638A"/>
    <w:rsid w:val="00D96432"/>
    <w:rsid w:val="00D96749"/>
    <w:rsid w:val="00D96960"/>
    <w:rsid w:val="00D97040"/>
    <w:rsid w:val="00D97457"/>
    <w:rsid w:val="00D9760F"/>
    <w:rsid w:val="00D97749"/>
    <w:rsid w:val="00D97B1F"/>
    <w:rsid w:val="00D97D07"/>
    <w:rsid w:val="00D97F47"/>
    <w:rsid w:val="00DA01EC"/>
    <w:rsid w:val="00DA0A5A"/>
    <w:rsid w:val="00DA0E8F"/>
    <w:rsid w:val="00DA107C"/>
    <w:rsid w:val="00DA1135"/>
    <w:rsid w:val="00DA11F8"/>
    <w:rsid w:val="00DA146C"/>
    <w:rsid w:val="00DA18FA"/>
    <w:rsid w:val="00DA19C9"/>
    <w:rsid w:val="00DA1BDA"/>
    <w:rsid w:val="00DA1CBC"/>
    <w:rsid w:val="00DA1CED"/>
    <w:rsid w:val="00DA1EC6"/>
    <w:rsid w:val="00DA1F4A"/>
    <w:rsid w:val="00DA20EB"/>
    <w:rsid w:val="00DA249A"/>
    <w:rsid w:val="00DA294D"/>
    <w:rsid w:val="00DA2E1C"/>
    <w:rsid w:val="00DA2FF0"/>
    <w:rsid w:val="00DA3128"/>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BA3"/>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C35"/>
    <w:rsid w:val="00DB2E18"/>
    <w:rsid w:val="00DB2E1C"/>
    <w:rsid w:val="00DB375D"/>
    <w:rsid w:val="00DB3867"/>
    <w:rsid w:val="00DB3AD3"/>
    <w:rsid w:val="00DB3C1C"/>
    <w:rsid w:val="00DB3E31"/>
    <w:rsid w:val="00DB3E70"/>
    <w:rsid w:val="00DB4178"/>
    <w:rsid w:val="00DB4210"/>
    <w:rsid w:val="00DB498B"/>
    <w:rsid w:val="00DB4AEB"/>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388"/>
    <w:rsid w:val="00DB7838"/>
    <w:rsid w:val="00DB7867"/>
    <w:rsid w:val="00DB7CBA"/>
    <w:rsid w:val="00DB7D4D"/>
    <w:rsid w:val="00DC03B6"/>
    <w:rsid w:val="00DC03C6"/>
    <w:rsid w:val="00DC0A6B"/>
    <w:rsid w:val="00DC0BE5"/>
    <w:rsid w:val="00DC1289"/>
    <w:rsid w:val="00DC142F"/>
    <w:rsid w:val="00DC16C1"/>
    <w:rsid w:val="00DC1701"/>
    <w:rsid w:val="00DC1A8A"/>
    <w:rsid w:val="00DC1DFA"/>
    <w:rsid w:val="00DC1F5B"/>
    <w:rsid w:val="00DC22F3"/>
    <w:rsid w:val="00DC27E0"/>
    <w:rsid w:val="00DC2C15"/>
    <w:rsid w:val="00DC2C52"/>
    <w:rsid w:val="00DC2F8F"/>
    <w:rsid w:val="00DC3293"/>
    <w:rsid w:val="00DC3417"/>
    <w:rsid w:val="00DC3838"/>
    <w:rsid w:val="00DC3858"/>
    <w:rsid w:val="00DC3C0B"/>
    <w:rsid w:val="00DC3D14"/>
    <w:rsid w:val="00DC40B9"/>
    <w:rsid w:val="00DC4910"/>
    <w:rsid w:val="00DC4C0A"/>
    <w:rsid w:val="00DC4D69"/>
    <w:rsid w:val="00DC4F05"/>
    <w:rsid w:val="00DC5005"/>
    <w:rsid w:val="00DC52CA"/>
    <w:rsid w:val="00DC5652"/>
    <w:rsid w:val="00DC59A1"/>
    <w:rsid w:val="00DC6187"/>
    <w:rsid w:val="00DC6317"/>
    <w:rsid w:val="00DC64D4"/>
    <w:rsid w:val="00DC64D9"/>
    <w:rsid w:val="00DC652A"/>
    <w:rsid w:val="00DC7244"/>
    <w:rsid w:val="00DC7287"/>
    <w:rsid w:val="00DC753B"/>
    <w:rsid w:val="00DC7A08"/>
    <w:rsid w:val="00DC7A31"/>
    <w:rsid w:val="00DC7DB1"/>
    <w:rsid w:val="00DD01F8"/>
    <w:rsid w:val="00DD094C"/>
    <w:rsid w:val="00DD09EC"/>
    <w:rsid w:val="00DD0A43"/>
    <w:rsid w:val="00DD0AFB"/>
    <w:rsid w:val="00DD0F2E"/>
    <w:rsid w:val="00DD1147"/>
    <w:rsid w:val="00DD11FD"/>
    <w:rsid w:val="00DD14EB"/>
    <w:rsid w:val="00DD1511"/>
    <w:rsid w:val="00DD21D0"/>
    <w:rsid w:val="00DD2309"/>
    <w:rsid w:val="00DD28FC"/>
    <w:rsid w:val="00DD297E"/>
    <w:rsid w:val="00DD2985"/>
    <w:rsid w:val="00DD2A0B"/>
    <w:rsid w:val="00DD2AAA"/>
    <w:rsid w:val="00DD2AF3"/>
    <w:rsid w:val="00DD2B89"/>
    <w:rsid w:val="00DD3445"/>
    <w:rsid w:val="00DD3611"/>
    <w:rsid w:val="00DD37DB"/>
    <w:rsid w:val="00DD3C47"/>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11"/>
    <w:rsid w:val="00DD7AD8"/>
    <w:rsid w:val="00DD7BE4"/>
    <w:rsid w:val="00DD7C81"/>
    <w:rsid w:val="00DD7D02"/>
    <w:rsid w:val="00DD7EB7"/>
    <w:rsid w:val="00DE0100"/>
    <w:rsid w:val="00DE02CB"/>
    <w:rsid w:val="00DE06F3"/>
    <w:rsid w:val="00DE073C"/>
    <w:rsid w:val="00DE0A39"/>
    <w:rsid w:val="00DE0FE4"/>
    <w:rsid w:val="00DE129B"/>
    <w:rsid w:val="00DE18C4"/>
    <w:rsid w:val="00DE18CA"/>
    <w:rsid w:val="00DE1AD3"/>
    <w:rsid w:val="00DE1BCB"/>
    <w:rsid w:val="00DE1FC8"/>
    <w:rsid w:val="00DE268A"/>
    <w:rsid w:val="00DE273A"/>
    <w:rsid w:val="00DE2A29"/>
    <w:rsid w:val="00DE2A45"/>
    <w:rsid w:val="00DE2D47"/>
    <w:rsid w:val="00DE3152"/>
    <w:rsid w:val="00DE3BE9"/>
    <w:rsid w:val="00DE3C95"/>
    <w:rsid w:val="00DE3CF5"/>
    <w:rsid w:val="00DE3ED3"/>
    <w:rsid w:val="00DE42A0"/>
    <w:rsid w:val="00DE4450"/>
    <w:rsid w:val="00DE4611"/>
    <w:rsid w:val="00DE4663"/>
    <w:rsid w:val="00DE4881"/>
    <w:rsid w:val="00DE48B0"/>
    <w:rsid w:val="00DE4E60"/>
    <w:rsid w:val="00DE4EBD"/>
    <w:rsid w:val="00DE558C"/>
    <w:rsid w:val="00DE563F"/>
    <w:rsid w:val="00DE5A00"/>
    <w:rsid w:val="00DE5DDE"/>
    <w:rsid w:val="00DE5F18"/>
    <w:rsid w:val="00DE6057"/>
    <w:rsid w:val="00DE6077"/>
    <w:rsid w:val="00DE61BF"/>
    <w:rsid w:val="00DE6A71"/>
    <w:rsid w:val="00DE6AF1"/>
    <w:rsid w:val="00DE6B67"/>
    <w:rsid w:val="00DE6DC2"/>
    <w:rsid w:val="00DE74B0"/>
    <w:rsid w:val="00DE755A"/>
    <w:rsid w:val="00DE75DB"/>
    <w:rsid w:val="00DE7659"/>
    <w:rsid w:val="00DE7AED"/>
    <w:rsid w:val="00DE7D52"/>
    <w:rsid w:val="00DE7EDF"/>
    <w:rsid w:val="00DF03A9"/>
    <w:rsid w:val="00DF0522"/>
    <w:rsid w:val="00DF06EB"/>
    <w:rsid w:val="00DF073D"/>
    <w:rsid w:val="00DF07F5"/>
    <w:rsid w:val="00DF0894"/>
    <w:rsid w:val="00DF0CEB"/>
    <w:rsid w:val="00DF0DA9"/>
    <w:rsid w:val="00DF140D"/>
    <w:rsid w:val="00DF1676"/>
    <w:rsid w:val="00DF1732"/>
    <w:rsid w:val="00DF1915"/>
    <w:rsid w:val="00DF1A5B"/>
    <w:rsid w:val="00DF22F2"/>
    <w:rsid w:val="00DF264D"/>
    <w:rsid w:val="00DF2BF6"/>
    <w:rsid w:val="00DF2EEB"/>
    <w:rsid w:val="00DF30B1"/>
    <w:rsid w:val="00DF3277"/>
    <w:rsid w:val="00DF3283"/>
    <w:rsid w:val="00DF3289"/>
    <w:rsid w:val="00DF32F7"/>
    <w:rsid w:val="00DF33F3"/>
    <w:rsid w:val="00DF352F"/>
    <w:rsid w:val="00DF39C9"/>
    <w:rsid w:val="00DF3B07"/>
    <w:rsid w:val="00DF4061"/>
    <w:rsid w:val="00DF43D2"/>
    <w:rsid w:val="00DF4875"/>
    <w:rsid w:val="00DF4A11"/>
    <w:rsid w:val="00DF4A3F"/>
    <w:rsid w:val="00DF4B6F"/>
    <w:rsid w:val="00DF4FDD"/>
    <w:rsid w:val="00DF5241"/>
    <w:rsid w:val="00DF5520"/>
    <w:rsid w:val="00DF59AE"/>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1E99"/>
    <w:rsid w:val="00E021F3"/>
    <w:rsid w:val="00E034BA"/>
    <w:rsid w:val="00E0360A"/>
    <w:rsid w:val="00E038E1"/>
    <w:rsid w:val="00E0392A"/>
    <w:rsid w:val="00E03A3A"/>
    <w:rsid w:val="00E03BA1"/>
    <w:rsid w:val="00E0430B"/>
    <w:rsid w:val="00E04378"/>
    <w:rsid w:val="00E0460C"/>
    <w:rsid w:val="00E0490A"/>
    <w:rsid w:val="00E05605"/>
    <w:rsid w:val="00E05665"/>
    <w:rsid w:val="00E057C8"/>
    <w:rsid w:val="00E0596B"/>
    <w:rsid w:val="00E05E3D"/>
    <w:rsid w:val="00E064BB"/>
    <w:rsid w:val="00E0653F"/>
    <w:rsid w:val="00E0658A"/>
    <w:rsid w:val="00E06A94"/>
    <w:rsid w:val="00E06E69"/>
    <w:rsid w:val="00E0743B"/>
    <w:rsid w:val="00E078AC"/>
    <w:rsid w:val="00E10684"/>
    <w:rsid w:val="00E10932"/>
    <w:rsid w:val="00E10B5F"/>
    <w:rsid w:val="00E10C60"/>
    <w:rsid w:val="00E113D2"/>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1D3"/>
    <w:rsid w:val="00E143A5"/>
    <w:rsid w:val="00E145A2"/>
    <w:rsid w:val="00E145B7"/>
    <w:rsid w:val="00E14A1C"/>
    <w:rsid w:val="00E14B7D"/>
    <w:rsid w:val="00E14F61"/>
    <w:rsid w:val="00E14FC4"/>
    <w:rsid w:val="00E15894"/>
    <w:rsid w:val="00E15AEA"/>
    <w:rsid w:val="00E15B86"/>
    <w:rsid w:val="00E15E2C"/>
    <w:rsid w:val="00E16311"/>
    <w:rsid w:val="00E16566"/>
    <w:rsid w:val="00E1658D"/>
    <w:rsid w:val="00E1658F"/>
    <w:rsid w:val="00E166FD"/>
    <w:rsid w:val="00E16938"/>
    <w:rsid w:val="00E16A16"/>
    <w:rsid w:val="00E16B17"/>
    <w:rsid w:val="00E171F7"/>
    <w:rsid w:val="00E17242"/>
    <w:rsid w:val="00E17E68"/>
    <w:rsid w:val="00E17E7D"/>
    <w:rsid w:val="00E20178"/>
    <w:rsid w:val="00E204A9"/>
    <w:rsid w:val="00E20833"/>
    <w:rsid w:val="00E208A1"/>
    <w:rsid w:val="00E2096F"/>
    <w:rsid w:val="00E20B47"/>
    <w:rsid w:val="00E20B7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97B"/>
    <w:rsid w:val="00E23C1D"/>
    <w:rsid w:val="00E24046"/>
    <w:rsid w:val="00E244C0"/>
    <w:rsid w:val="00E24CC1"/>
    <w:rsid w:val="00E250C5"/>
    <w:rsid w:val="00E25232"/>
    <w:rsid w:val="00E253ED"/>
    <w:rsid w:val="00E25502"/>
    <w:rsid w:val="00E256DE"/>
    <w:rsid w:val="00E2581D"/>
    <w:rsid w:val="00E25C92"/>
    <w:rsid w:val="00E25FFB"/>
    <w:rsid w:val="00E26164"/>
    <w:rsid w:val="00E261AB"/>
    <w:rsid w:val="00E264CA"/>
    <w:rsid w:val="00E26658"/>
    <w:rsid w:val="00E2680B"/>
    <w:rsid w:val="00E268C5"/>
    <w:rsid w:val="00E268D9"/>
    <w:rsid w:val="00E27003"/>
    <w:rsid w:val="00E270AF"/>
    <w:rsid w:val="00E27203"/>
    <w:rsid w:val="00E2744A"/>
    <w:rsid w:val="00E276F0"/>
    <w:rsid w:val="00E276F4"/>
    <w:rsid w:val="00E27755"/>
    <w:rsid w:val="00E277C3"/>
    <w:rsid w:val="00E279FA"/>
    <w:rsid w:val="00E27B18"/>
    <w:rsid w:val="00E3014E"/>
    <w:rsid w:val="00E303D1"/>
    <w:rsid w:val="00E30A2A"/>
    <w:rsid w:val="00E30BCE"/>
    <w:rsid w:val="00E30E36"/>
    <w:rsid w:val="00E3119B"/>
    <w:rsid w:val="00E312F5"/>
    <w:rsid w:val="00E3138A"/>
    <w:rsid w:val="00E31811"/>
    <w:rsid w:val="00E31D30"/>
    <w:rsid w:val="00E31D40"/>
    <w:rsid w:val="00E31F15"/>
    <w:rsid w:val="00E3287E"/>
    <w:rsid w:val="00E32F93"/>
    <w:rsid w:val="00E33095"/>
    <w:rsid w:val="00E3316F"/>
    <w:rsid w:val="00E3353E"/>
    <w:rsid w:val="00E33612"/>
    <w:rsid w:val="00E33BAF"/>
    <w:rsid w:val="00E33DE6"/>
    <w:rsid w:val="00E34070"/>
    <w:rsid w:val="00E34669"/>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9D4"/>
    <w:rsid w:val="00E36A19"/>
    <w:rsid w:val="00E37154"/>
    <w:rsid w:val="00E3746B"/>
    <w:rsid w:val="00E375B2"/>
    <w:rsid w:val="00E400CA"/>
    <w:rsid w:val="00E409D8"/>
    <w:rsid w:val="00E4116D"/>
    <w:rsid w:val="00E411DF"/>
    <w:rsid w:val="00E415F1"/>
    <w:rsid w:val="00E4161A"/>
    <w:rsid w:val="00E41A63"/>
    <w:rsid w:val="00E4249E"/>
    <w:rsid w:val="00E426AE"/>
    <w:rsid w:val="00E42B66"/>
    <w:rsid w:val="00E433D1"/>
    <w:rsid w:val="00E4365E"/>
    <w:rsid w:val="00E4377C"/>
    <w:rsid w:val="00E43A5D"/>
    <w:rsid w:val="00E43ADD"/>
    <w:rsid w:val="00E44266"/>
    <w:rsid w:val="00E4452D"/>
    <w:rsid w:val="00E4453B"/>
    <w:rsid w:val="00E4483C"/>
    <w:rsid w:val="00E44892"/>
    <w:rsid w:val="00E44CB5"/>
    <w:rsid w:val="00E45337"/>
    <w:rsid w:val="00E453CA"/>
    <w:rsid w:val="00E45607"/>
    <w:rsid w:val="00E45AB0"/>
    <w:rsid w:val="00E45CE4"/>
    <w:rsid w:val="00E45D70"/>
    <w:rsid w:val="00E45DA5"/>
    <w:rsid w:val="00E45E87"/>
    <w:rsid w:val="00E45EBB"/>
    <w:rsid w:val="00E4607E"/>
    <w:rsid w:val="00E46923"/>
    <w:rsid w:val="00E46A46"/>
    <w:rsid w:val="00E46AA9"/>
    <w:rsid w:val="00E46DC3"/>
    <w:rsid w:val="00E46E63"/>
    <w:rsid w:val="00E46EBC"/>
    <w:rsid w:val="00E47280"/>
    <w:rsid w:val="00E47294"/>
    <w:rsid w:val="00E4789A"/>
    <w:rsid w:val="00E47A2B"/>
    <w:rsid w:val="00E47DDC"/>
    <w:rsid w:val="00E47F7D"/>
    <w:rsid w:val="00E500CE"/>
    <w:rsid w:val="00E50253"/>
    <w:rsid w:val="00E5033D"/>
    <w:rsid w:val="00E50438"/>
    <w:rsid w:val="00E505F1"/>
    <w:rsid w:val="00E50A41"/>
    <w:rsid w:val="00E50B27"/>
    <w:rsid w:val="00E51283"/>
    <w:rsid w:val="00E513DA"/>
    <w:rsid w:val="00E51581"/>
    <w:rsid w:val="00E51737"/>
    <w:rsid w:val="00E51797"/>
    <w:rsid w:val="00E51911"/>
    <w:rsid w:val="00E519C0"/>
    <w:rsid w:val="00E51A8F"/>
    <w:rsid w:val="00E51B03"/>
    <w:rsid w:val="00E51C02"/>
    <w:rsid w:val="00E51ED5"/>
    <w:rsid w:val="00E51F19"/>
    <w:rsid w:val="00E520B8"/>
    <w:rsid w:val="00E525F0"/>
    <w:rsid w:val="00E52A43"/>
    <w:rsid w:val="00E52AFB"/>
    <w:rsid w:val="00E52AFC"/>
    <w:rsid w:val="00E52BEC"/>
    <w:rsid w:val="00E52FD4"/>
    <w:rsid w:val="00E531A8"/>
    <w:rsid w:val="00E538CD"/>
    <w:rsid w:val="00E53D98"/>
    <w:rsid w:val="00E53DCD"/>
    <w:rsid w:val="00E53E84"/>
    <w:rsid w:val="00E53EC6"/>
    <w:rsid w:val="00E53F04"/>
    <w:rsid w:val="00E54100"/>
    <w:rsid w:val="00E5414A"/>
    <w:rsid w:val="00E54389"/>
    <w:rsid w:val="00E5456B"/>
    <w:rsid w:val="00E545F7"/>
    <w:rsid w:val="00E54891"/>
    <w:rsid w:val="00E54A91"/>
    <w:rsid w:val="00E54B75"/>
    <w:rsid w:val="00E54E44"/>
    <w:rsid w:val="00E54EAB"/>
    <w:rsid w:val="00E54F01"/>
    <w:rsid w:val="00E5531E"/>
    <w:rsid w:val="00E556C6"/>
    <w:rsid w:val="00E5577E"/>
    <w:rsid w:val="00E55851"/>
    <w:rsid w:val="00E5590C"/>
    <w:rsid w:val="00E559A9"/>
    <w:rsid w:val="00E55B9D"/>
    <w:rsid w:val="00E560DB"/>
    <w:rsid w:val="00E56353"/>
    <w:rsid w:val="00E56374"/>
    <w:rsid w:val="00E56527"/>
    <w:rsid w:val="00E56945"/>
    <w:rsid w:val="00E569E1"/>
    <w:rsid w:val="00E56B69"/>
    <w:rsid w:val="00E56C1D"/>
    <w:rsid w:val="00E57493"/>
    <w:rsid w:val="00E600CC"/>
    <w:rsid w:val="00E600EA"/>
    <w:rsid w:val="00E60301"/>
    <w:rsid w:val="00E60333"/>
    <w:rsid w:val="00E60390"/>
    <w:rsid w:val="00E605D6"/>
    <w:rsid w:val="00E605E6"/>
    <w:rsid w:val="00E607F2"/>
    <w:rsid w:val="00E60B3A"/>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D5"/>
    <w:rsid w:val="00E647FC"/>
    <w:rsid w:val="00E64A02"/>
    <w:rsid w:val="00E64CB4"/>
    <w:rsid w:val="00E653E7"/>
    <w:rsid w:val="00E654D0"/>
    <w:rsid w:val="00E65681"/>
    <w:rsid w:val="00E6578E"/>
    <w:rsid w:val="00E65951"/>
    <w:rsid w:val="00E65BD9"/>
    <w:rsid w:val="00E65D13"/>
    <w:rsid w:val="00E65EEC"/>
    <w:rsid w:val="00E6633D"/>
    <w:rsid w:val="00E6660A"/>
    <w:rsid w:val="00E66690"/>
    <w:rsid w:val="00E669D2"/>
    <w:rsid w:val="00E66A47"/>
    <w:rsid w:val="00E67397"/>
    <w:rsid w:val="00E6798D"/>
    <w:rsid w:val="00E67DA1"/>
    <w:rsid w:val="00E67DA6"/>
    <w:rsid w:val="00E701E3"/>
    <w:rsid w:val="00E70602"/>
    <w:rsid w:val="00E70989"/>
    <w:rsid w:val="00E70B18"/>
    <w:rsid w:val="00E70B90"/>
    <w:rsid w:val="00E71029"/>
    <w:rsid w:val="00E71195"/>
    <w:rsid w:val="00E714FC"/>
    <w:rsid w:val="00E71A36"/>
    <w:rsid w:val="00E71AAA"/>
    <w:rsid w:val="00E71BCA"/>
    <w:rsid w:val="00E7209D"/>
    <w:rsid w:val="00E72866"/>
    <w:rsid w:val="00E72C84"/>
    <w:rsid w:val="00E72CDE"/>
    <w:rsid w:val="00E72E87"/>
    <w:rsid w:val="00E72FF1"/>
    <w:rsid w:val="00E7307E"/>
    <w:rsid w:val="00E73377"/>
    <w:rsid w:val="00E73496"/>
    <w:rsid w:val="00E7350C"/>
    <w:rsid w:val="00E73720"/>
    <w:rsid w:val="00E73745"/>
    <w:rsid w:val="00E73757"/>
    <w:rsid w:val="00E73FC1"/>
    <w:rsid w:val="00E74093"/>
    <w:rsid w:val="00E740E8"/>
    <w:rsid w:val="00E747C5"/>
    <w:rsid w:val="00E74B41"/>
    <w:rsid w:val="00E74B82"/>
    <w:rsid w:val="00E74C62"/>
    <w:rsid w:val="00E74FF1"/>
    <w:rsid w:val="00E75058"/>
    <w:rsid w:val="00E75103"/>
    <w:rsid w:val="00E757A2"/>
    <w:rsid w:val="00E7589E"/>
    <w:rsid w:val="00E7594A"/>
    <w:rsid w:val="00E75AA7"/>
    <w:rsid w:val="00E75F9D"/>
    <w:rsid w:val="00E75FEC"/>
    <w:rsid w:val="00E76213"/>
    <w:rsid w:val="00E76491"/>
    <w:rsid w:val="00E76F89"/>
    <w:rsid w:val="00E771AD"/>
    <w:rsid w:val="00E774C8"/>
    <w:rsid w:val="00E775B2"/>
    <w:rsid w:val="00E77641"/>
    <w:rsid w:val="00E776CC"/>
    <w:rsid w:val="00E777B0"/>
    <w:rsid w:val="00E77AA3"/>
    <w:rsid w:val="00E77EE0"/>
    <w:rsid w:val="00E80152"/>
    <w:rsid w:val="00E8042C"/>
    <w:rsid w:val="00E804E4"/>
    <w:rsid w:val="00E80A2F"/>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B9A"/>
    <w:rsid w:val="00E83DDF"/>
    <w:rsid w:val="00E84011"/>
    <w:rsid w:val="00E8417A"/>
    <w:rsid w:val="00E841DB"/>
    <w:rsid w:val="00E844AC"/>
    <w:rsid w:val="00E84628"/>
    <w:rsid w:val="00E847E4"/>
    <w:rsid w:val="00E849DC"/>
    <w:rsid w:val="00E84B35"/>
    <w:rsid w:val="00E84E39"/>
    <w:rsid w:val="00E851EA"/>
    <w:rsid w:val="00E8525E"/>
    <w:rsid w:val="00E85416"/>
    <w:rsid w:val="00E85AF5"/>
    <w:rsid w:val="00E85C09"/>
    <w:rsid w:val="00E86150"/>
    <w:rsid w:val="00E86197"/>
    <w:rsid w:val="00E868C2"/>
    <w:rsid w:val="00E86B37"/>
    <w:rsid w:val="00E87775"/>
    <w:rsid w:val="00E87889"/>
    <w:rsid w:val="00E8798C"/>
    <w:rsid w:val="00E87B1C"/>
    <w:rsid w:val="00E87BF6"/>
    <w:rsid w:val="00E902F1"/>
    <w:rsid w:val="00E905A5"/>
    <w:rsid w:val="00E906D4"/>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1D61"/>
    <w:rsid w:val="00E91E41"/>
    <w:rsid w:val="00E9247E"/>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7E"/>
    <w:rsid w:val="00E954C9"/>
    <w:rsid w:val="00E95765"/>
    <w:rsid w:val="00E95869"/>
    <w:rsid w:val="00E95D4D"/>
    <w:rsid w:val="00E95E3B"/>
    <w:rsid w:val="00E95E8B"/>
    <w:rsid w:val="00E95F6B"/>
    <w:rsid w:val="00E95F90"/>
    <w:rsid w:val="00E963C4"/>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1B"/>
    <w:rsid w:val="00EA1D3E"/>
    <w:rsid w:val="00EA2083"/>
    <w:rsid w:val="00EA23B1"/>
    <w:rsid w:val="00EA256D"/>
    <w:rsid w:val="00EA2878"/>
    <w:rsid w:val="00EA2A55"/>
    <w:rsid w:val="00EA2A8F"/>
    <w:rsid w:val="00EA2AA3"/>
    <w:rsid w:val="00EA2B95"/>
    <w:rsid w:val="00EA2F7A"/>
    <w:rsid w:val="00EA301A"/>
    <w:rsid w:val="00EA31AB"/>
    <w:rsid w:val="00EA32BB"/>
    <w:rsid w:val="00EA3312"/>
    <w:rsid w:val="00EA39DA"/>
    <w:rsid w:val="00EA3A32"/>
    <w:rsid w:val="00EA3F99"/>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452"/>
    <w:rsid w:val="00EA7688"/>
    <w:rsid w:val="00EA7997"/>
    <w:rsid w:val="00EA79A9"/>
    <w:rsid w:val="00EA7E55"/>
    <w:rsid w:val="00EB06F9"/>
    <w:rsid w:val="00EB0ABA"/>
    <w:rsid w:val="00EB0D9A"/>
    <w:rsid w:val="00EB14B6"/>
    <w:rsid w:val="00EB15B7"/>
    <w:rsid w:val="00EB1634"/>
    <w:rsid w:val="00EB163C"/>
    <w:rsid w:val="00EB17FE"/>
    <w:rsid w:val="00EB1B6F"/>
    <w:rsid w:val="00EB2229"/>
    <w:rsid w:val="00EB2251"/>
    <w:rsid w:val="00EB235C"/>
    <w:rsid w:val="00EB2686"/>
    <w:rsid w:val="00EB2846"/>
    <w:rsid w:val="00EB2C82"/>
    <w:rsid w:val="00EB2EEC"/>
    <w:rsid w:val="00EB32D9"/>
    <w:rsid w:val="00EB3570"/>
    <w:rsid w:val="00EB35AC"/>
    <w:rsid w:val="00EB38A9"/>
    <w:rsid w:val="00EB3972"/>
    <w:rsid w:val="00EB3F13"/>
    <w:rsid w:val="00EB408D"/>
    <w:rsid w:val="00EB4194"/>
    <w:rsid w:val="00EB44B4"/>
    <w:rsid w:val="00EB499B"/>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712"/>
    <w:rsid w:val="00EC091B"/>
    <w:rsid w:val="00EC09E7"/>
    <w:rsid w:val="00EC0B23"/>
    <w:rsid w:val="00EC0C16"/>
    <w:rsid w:val="00EC0E61"/>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550"/>
    <w:rsid w:val="00EC3965"/>
    <w:rsid w:val="00EC399A"/>
    <w:rsid w:val="00EC39BB"/>
    <w:rsid w:val="00EC3AFA"/>
    <w:rsid w:val="00EC3BE3"/>
    <w:rsid w:val="00EC4846"/>
    <w:rsid w:val="00EC4EA5"/>
    <w:rsid w:val="00EC506A"/>
    <w:rsid w:val="00EC5127"/>
    <w:rsid w:val="00EC557C"/>
    <w:rsid w:val="00EC57D2"/>
    <w:rsid w:val="00EC59A2"/>
    <w:rsid w:val="00EC5BE7"/>
    <w:rsid w:val="00EC5E76"/>
    <w:rsid w:val="00EC61AD"/>
    <w:rsid w:val="00EC6272"/>
    <w:rsid w:val="00EC64E4"/>
    <w:rsid w:val="00EC669C"/>
    <w:rsid w:val="00EC6775"/>
    <w:rsid w:val="00EC6A5D"/>
    <w:rsid w:val="00EC6D03"/>
    <w:rsid w:val="00EC6DA2"/>
    <w:rsid w:val="00EC6DD6"/>
    <w:rsid w:val="00EC72CF"/>
    <w:rsid w:val="00EC7402"/>
    <w:rsid w:val="00EC7826"/>
    <w:rsid w:val="00EC7F18"/>
    <w:rsid w:val="00ED0736"/>
    <w:rsid w:val="00ED08A5"/>
    <w:rsid w:val="00ED08A6"/>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89F"/>
    <w:rsid w:val="00ED3A23"/>
    <w:rsid w:val="00ED3D43"/>
    <w:rsid w:val="00ED3DBC"/>
    <w:rsid w:val="00ED3F0E"/>
    <w:rsid w:val="00ED4361"/>
    <w:rsid w:val="00ED43B8"/>
    <w:rsid w:val="00ED46ED"/>
    <w:rsid w:val="00ED4726"/>
    <w:rsid w:val="00ED4820"/>
    <w:rsid w:val="00ED49A0"/>
    <w:rsid w:val="00ED4AFB"/>
    <w:rsid w:val="00ED4B02"/>
    <w:rsid w:val="00ED4BF7"/>
    <w:rsid w:val="00ED4D64"/>
    <w:rsid w:val="00ED514C"/>
    <w:rsid w:val="00ED5212"/>
    <w:rsid w:val="00ED5393"/>
    <w:rsid w:val="00ED5622"/>
    <w:rsid w:val="00ED5682"/>
    <w:rsid w:val="00ED58E7"/>
    <w:rsid w:val="00ED5A79"/>
    <w:rsid w:val="00ED5D99"/>
    <w:rsid w:val="00ED625C"/>
    <w:rsid w:val="00ED6445"/>
    <w:rsid w:val="00ED6489"/>
    <w:rsid w:val="00ED6727"/>
    <w:rsid w:val="00ED68DB"/>
    <w:rsid w:val="00ED6C82"/>
    <w:rsid w:val="00ED6CAB"/>
    <w:rsid w:val="00ED71C8"/>
    <w:rsid w:val="00ED73C6"/>
    <w:rsid w:val="00ED758D"/>
    <w:rsid w:val="00ED7601"/>
    <w:rsid w:val="00ED7A7D"/>
    <w:rsid w:val="00ED7CE4"/>
    <w:rsid w:val="00EE010D"/>
    <w:rsid w:val="00EE016D"/>
    <w:rsid w:val="00EE0463"/>
    <w:rsid w:val="00EE0A96"/>
    <w:rsid w:val="00EE0E65"/>
    <w:rsid w:val="00EE105C"/>
    <w:rsid w:val="00EE145A"/>
    <w:rsid w:val="00EE166C"/>
    <w:rsid w:val="00EE1923"/>
    <w:rsid w:val="00EE1953"/>
    <w:rsid w:val="00EE199B"/>
    <w:rsid w:val="00EE1C92"/>
    <w:rsid w:val="00EE1D57"/>
    <w:rsid w:val="00EE1DF1"/>
    <w:rsid w:val="00EE208E"/>
    <w:rsid w:val="00EE253E"/>
    <w:rsid w:val="00EE2BFF"/>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5F3"/>
    <w:rsid w:val="00EE5754"/>
    <w:rsid w:val="00EE5AD2"/>
    <w:rsid w:val="00EE5F0C"/>
    <w:rsid w:val="00EE61AD"/>
    <w:rsid w:val="00EE6592"/>
    <w:rsid w:val="00EE6605"/>
    <w:rsid w:val="00EE66B5"/>
    <w:rsid w:val="00EE69A2"/>
    <w:rsid w:val="00EE6DD7"/>
    <w:rsid w:val="00EE6E29"/>
    <w:rsid w:val="00EE6F9C"/>
    <w:rsid w:val="00EE70FE"/>
    <w:rsid w:val="00EE737B"/>
    <w:rsid w:val="00EE741C"/>
    <w:rsid w:val="00EE74E4"/>
    <w:rsid w:val="00EE76B2"/>
    <w:rsid w:val="00EE7756"/>
    <w:rsid w:val="00EE78DD"/>
    <w:rsid w:val="00EE79C5"/>
    <w:rsid w:val="00EE79ED"/>
    <w:rsid w:val="00EE7A72"/>
    <w:rsid w:val="00EE7A9A"/>
    <w:rsid w:val="00EE7D94"/>
    <w:rsid w:val="00EF01B5"/>
    <w:rsid w:val="00EF01C5"/>
    <w:rsid w:val="00EF01FC"/>
    <w:rsid w:val="00EF024B"/>
    <w:rsid w:val="00EF0575"/>
    <w:rsid w:val="00EF05E0"/>
    <w:rsid w:val="00EF08C5"/>
    <w:rsid w:val="00EF0928"/>
    <w:rsid w:val="00EF11FD"/>
    <w:rsid w:val="00EF1804"/>
    <w:rsid w:val="00EF185A"/>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A4D"/>
    <w:rsid w:val="00EF4BA4"/>
    <w:rsid w:val="00EF4BB2"/>
    <w:rsid w:val="00EF4CE3"/>
    <w:rsid w:val="00EF5298"/>
    <w:rsid w:val="00EF52B2"/>
    <w:rsid w:val="00EF5305"/>
    <w:rsid w:val="00EF552B"/>
    <w:rsid w:val="00EF55C7"/>
    <w:rsid w:val="00EF580F"/>
    <w:rsid w:val="00EF5986"/>
    <w:rsid w:val="00EF5EAD"/>
    <w:rsid w:val="00EF5ECC"/>
    <w:rsid w:val="00EF62F1"/>
    <w:rsid w:val="00EF641F"/>
    <w:rsid w:val="00EF6567"/>
    <w:rsid w:val="00EF6763"/>
    <w:rsid w:val="00EF6A33"/>
    <w:rsid w:val="00EF6B93"/>
    <w:rsid w:val="00EF6BD9"/>
    <w:rsid w:val="00EF7405"/>
    <w:rsid w:val="00EF7518"/>
    <w:rsid w:val="00EF7592"/>
    <w:rsid w:val="00EF7ACB"/>
    <w:rsid w:val="00EF7B88"/>
    <w:rsid w:val="00EF7D30"/>
    <w:rsid w:val="00EF7F89"/>
    <w:rsid w:val="00F001AC"/>
    <w:rsid w:val="00F0037C"/>
    <w:rsid w:val="00F0054E"/>
    <w:rsid w:val="00F0071F"/>
    <w:rsid w:val="00F00958"/>
    <w:rsid w:val="00F00974"/>
    <w:rsid w:val="00F009E7"/>
    <w:rsid w:val="00F00AA2"/>
    <w:rsid w:val="00F00AD0"/>
    <w:rsid w:val="00F00B29"/>
    <w:rsid w:val="00F00CA0"/>
    <w:rsid w:val="00F00DD4"/>
    <w:rsid w:val="00F0101E"/>
    <w:rsid w:val="00F011F8"/>
    <w:rsid w:val="00F0136A"/>
    <w:rsid w:val="00F019EE"/>
    <w:rsid w:val="00F01E23"/>
    <w:rsid w:val="00F02537"/>
    <w:rsid w:val="00F0270D"/>
    <w:rsid w:val="00F02812"/>
    <w:rsid w:val="00F02C46"/>
    <w:rsid w:val="00F02E40"/>
    <w:rsid w:val="00F02ECB"/>
    <w:rsid w:val="00F03166"/>
    <w:rsid w:val="00F0339F"/>
    <w:rsid w:val="00F034BB"/>
    <w:rsid w:val="00F036DD"/>
    <w:rsid w:val="00F03952"/>
    <w:rsid w:val="00F03A0B"/>
    <w:rsid w:val="00F03EA9"/>
    <w:rsid w:val="00F03F99"/>
    <w:rsid w:val="00F04139"/>
    <w:rsid w:val="00F0420D"/>
    <w:rsid w:val="00F046E1"/>
    <w:rsid w:val="00F04768"/>
    <w:rsid w:val="00F053C8"/>
    <w:rsid w:val="00F0548A"/>
    <w:rsid w:val="00F059D3"/>
    <w:rsid w:val="00F05B13"/>
    <w:rsid w:val="00F05B97"/>
    <w:rsid w:val="00F05D5C"/>
    <w:rsid w:val="00F05E7A"/>
    <w:rsid w:val="00F062CD"/>
    <w:rsid w:val="00F063CF"/>
    <w:rsid w:val="00F0643F"/>
    <w:rsid w:val="00F066A9"/>
    <w:rsid w:val="00F06A19"/>
    <w:rsid w:val="00F072BF"/>
    <w:rsid w:val="00F079FB"/>
    <w:rsid w:val="00F07B57"/>
    <w:rsid w:val="00F07DDC"/>
    <w:rsid w:val="00F100A7"/>
    <w:rsid w:val="00F1013A"/>
    <w:rsid w:val="00F101A0"/>
    <w:rsid w:val="00F1030D"/>
    <w:rsid w:val="00F107A2"/>
    <w:rsid w:val="00F109ED"/>
    <w:rsid w:val="00F10AF2"/>
    <w:rsid w:val="00F10F4F"/>
    <w:rsid w:val="00F11241"/>
    <w:rsid w:val="00F118FD"/>
    <w:rsid w:val="00F11A56"/>
    <w:rsid w:val="00F11B77"/>
    <w:rsid w:val="00F11C7A"/>
    <w:rsid w:val="00F11F49"/>
    <w:rsid w:val="00F120C5"/>
    <w:rsid w:val="00F121FC"/>
    <w:rsid w:val="00F1226D"/>
    <w:rsid w:val="00F1237F"/>
    <w:rsid w:val="00F12469"/>
    <w:rsid w:val="00F12AE6"/>
    <w:rsid w:val="00F12EFA"/>
    <w:rsid w:val="00F13169"/>
    <w:rsid w:val="00F13232"/>
    <w:rsid w:val="00F135DC"/>
    <w:rsid w:val="00F1375E"/>
    <w:rsid w:val="00F13C50"/>
    <w:rsid w:val="00F13E54"/>
    <w:rsid w:val="00F13EA1"/>
    <w:rsid w:val="00F13EC5"/>
    <w:rsid w:val="00F14038"/>
    <w:rsid w:val="00F1412C"/>
    <w:rsid w:val="00F145B1"/>
    <w:rsid w:val="00F148CC"/>
    <w:rsid w:val="00F1495D"/>
    <w:rsid w:val="00F1498E"/>
    <w:rsid w:val="00F14A87"/>
    <w:rsid w:val="00F14D43"/>
    <w:rsid w:val="00F14E52"/>
    <w:rsid w:val="00F155F5"/>
    <w:rsid w:val="00F15970"/>
    <w:rsid w:val="00F15A0D"/>
    <w:rsid w:val="00F160DC"/>
    <w:rsid w:val="00F16729"/>
    <w:rsid w:val="00F16742"/>
    <w:rsid w:val="00F16934"/>
    <w:rsid w:val="00F16C15"/>
    <w:rsid w:val="00F16DEE"/>
    <w:rsid w:val="00F177FF"/>
    <w:rsid w:val="00F17970"/>
    <w:rsid w:val="00F17D49"/>
    <w:rsid w:val="00F2018F"/>
    <w:rsid w:val="00F20262"/>
    <w:rsid w:val="00F2052F"/>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20"/>
    <w:rsid w:val="00F22B76"/>
    <w:rsid w:val="00F23030"/>
    <w:rsid w:val="00F230FA"/>
    <w:rsid w:val="00F2330F"/>
    <w:rsid w:val="00F2369C"/>
    <w:rsid w:val="00F2370D"/>
    <w:rsid w:val="00F23A41"/>
    <w:rsid w:val="00F24203"/>
    <w:rsid w:val="00F24545"/>
    <w:rsid w:val="00F246E6"/>
    <w:rsid w:val="00F2478E"/>
    <w:rsid w:val="00F24B62"/>
    <w:rsid w:val="00F24B91"/>
    <w:rsid w:val="00F24BA3"/>
    <w:rsid w:val="00F24EB0"/>
    <w:rsid w:val="00F25348"/>
    <w:rsid w:val="00F2563D"/>
    <w:rsid w:val="00F2588D"/>
    <w:rsid w:val="00F258F1"/>
    <w:rsid w:val="00F258F6"/>
    <w:rsid w:val="00F25A0F"/>
    <w:rsid w:val="00F25A83"/>
    <w:rsid w:val="00F25ACD"/>
    <w:rsid w:val="00F2611A"/>
    <w:rsid w:val="00F261B0"/>
    <w:rsid w:val="00F2711E"/>
    <w:rsid w:val="00F27464"/>
    <w:rsid w:val="00F2789A"/>
    <w:rsid w:val="00F279EA"/>
    <w:rsid w:val="00F279EE"/>
    <w:rsid w:val="00F27A36"/>
    <w:rsid w:val="00F27F06"/>
    <w:rsid w:val="00F3012F"/>
    <w:rsid w:val="00F30369"/>
    <w:rsid w:val="00F3042E"/>
    <w:rsid w:val="00F30491"/>
    <w:rsid w:val="00F30B2C"/>
    <w:rsid w:val="00F30B84"/>
    <w:rsid w:val="00F30B99"/>
    <w:rsid w:val="00F30D6E"/>
    <w:rsid w:val="00F3105A"/>
    <w:rsid w:val="00F3128D"/>
    <w:rsid w:val="00F312BE"/>
    <w:rsid w:val="00F316A2"/>
    <w:rsid w:val="00F31715"/>
    <w:rsid w:val="00F3180F"/>
    <w:rsid w:val="00F31CB8"/>
    <w:rsid w:val="00F31EF9"/>
    <w:rsid w:val="00F32194"/>
    <w:rsid w:val="00F32392"/>
    <w:rsid w:val="00F32411"/>
    <w:rsid w:val="00F32BF2"/>
    <w:rsid w:val="00F32CEA"/>
    <w:rsid w:val="00F337FF"/>
    <w:rsid w:val="00F33A33"/>
    <w:rsid w:val="00F33D47"/>
    <w:rsid w:val="00F34114"/>
    <w:rsid w:val="00F34588"/>
    <w:rsid w:val="00F34623"/>
    <w:rsid w:val="00F34832"/>
    <w:rsid w:val="00F3489C"/>
    <w:rsid w:val="00F34F01"/>
    <w:rsid w:val="00F35519"/>
    <w:rsid w:val="00F359B3"/>
    <w:rsid w:val="00F35B6F"/>
    <w:rsid w:val="00F35CA0"/>
    <w:rsid w:val="00F35CCB"/>
    <w:rsid w:val="00F35F9F"/>
    <w:rsid w:val="00F3601D"/>
    <w:rsid w:val="00F36251"/>
    <w:rsid w:val="00F3649B"/>
    <w:rsid w:val="00F366FE"/>
    <w:rsid w:val="00F36868"/>
    <w:rsid w:val="00F3693A"/>
    <w:rsid w:val="00F36ABC"/>
    <w:rsid w:val="00F3718A"/>
    <w:rsid w:val="00F372BF"/>
    <w:rsid w:val="00F376B9"/>
    <w:rsid w:val="00F37783"/>
    <w:rsid w:val="00F37935"/>
    <w:rsid w:val="00F37C09"/>
    <w:rsid w:val="00F37D13"/>
    <w:rsid w:val="00F37D48"/>
    <w:rsid w:val="00F37E02"/>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09"/>
    <w:rsid w:val="00F42140"/>
    <w:rsid w:val="00F4255A"/>
    <w:rsid w:val="00F42867"/>
    <w:rsid w:val="00F42918"/>
    <w:rsid w:val="00F42B0D"/>
    <w:rsid w:val="00F42C33"/>
    <w:rsid w:val="00F42DA8"/>
    <w:rsid w:val="00F42E9D"/>
    <w:rsid w:val="00F42FDD"/>
    <w:rsid w:val="00F43090"/>
    <w:rsid w:val="00F43119"/>
    <w:rsid w:val="00F4328F"/>
    <w:rsid w:val="00F4333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6B9"/>
    <w:rsid w:val="00F45908"/>
    <w:rsid w:val="00F459EC"/>
    <w:rsid w:val="00F45A21"/>
    <w:rsid w:val="00F45BB1"/>
    <w:rsid w:val="00F45CB8"/>
    <w:rsid w:val="00F45ED8"/>
    <w:rsid w:val="00F4634C"/>
    <w:rsid w:val="00F469BE"/>
    <w:rsid w:val="00F46DF0"/>
    <w:rsid w:val="00F47209"/>
    <w:rsid w:val="00F47747"/>
    <w:rsid w:val="00F47974"/>
    <w:rsid w:val="00F47978"/>
    <w:rsid w:val="00F47B87"/>
    <w:rsid w:val="00F47D7E"/>
    <w:rsid w:val="00F47DD0"/>
    <w:rsid w:val="00F47FBF"/>
    <w:rsid w:val="00F50326"/>
    <w:rsid w:val="00F50445"/>
    <w:rsid w:val="00F50593"/>
    <w:rsid w:val="00F50E84"/>
    <w:rsid w:val="00F50FCD"/>
    <w:rsid w:val="00F511D8"/>
    <w:rsid w:val="00F51536"/>
    <w:rsid w:val="00F515F4"/>
    <w:rsid w:val="00F51859"/>
    <w:rsid w:val="00F51EB0"/>
    <w:rsid w:val="00F52098"/>
    <w:rsid w:val="00F529CA"/>
    <w:rsid w:val="00F52CB4"/>
    <w:rsid w:val="00F52D74"/>
    <w:rsid w:val="00F5318D"/>
    <w:rsid w:val="00F536DA"/>
    <w:rsid w:val="00F537C1"/>
    <w:rsid w:val="00F5382B"/>
    <w:rsid w:val="00F538D6"/>
    <w:rsid w:val="00F5392D"/>
    <w:rsid w:val="00F539DA"/>
    <w:rsid w:val="00F53DF5"/>
    <w:rsid w:val="00F53EA3"/>
    <w:rsid w:val="00F53FB0"/>
    <w:rsid w:val="00F54181"/>
    <w:rsid w:val="00F545AE"/>
    <w:rsid w:val="00F549C8"/>
    <w:rsid w:val="00F54EE0"/>
    <w:rsid w:val="00F5515B"/>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CBA"/>
    <w:rsid w:val="00F57DA7"/>
    <w:rsid w:val="00F60557"/>
    <w:rsid w:val="00F6059A"/>
    <w:rsid w:val="00F609DD"/>
    <w:rsid w:val="00F60A1F"/>
    <w:rsid w:val="00F60BA9"/>
    <w:rsid w:val="00F61996"/>
    <w:rsid w:val="00F61A01"/>
    <w:rsid w:val="00F61C0C"/>
    <w:rsid w:val="00F62284"/>
    <w:rsid w:val="00F62A4D"/>
    <w:rsid w:val="00F62EF6"/>
    <w:rsid w:val="00F631D8"/>
    <w:rsid w:val="00F636EA"/>
    <w:rsid w:val="00F63CD1"/>
    <w:rsid w:val="00F63FA7"/>
    <w:rsid w:val="00F6450E"/>
    <w:rsid w:val="00F646AD"/>
    <w:rsid w:val="00F647A6"/>
    <w:rsid w:val="00F64818"/>
    <w:rsid w:val="00F64B4D"/>
    <w:rsid w:val="00F64FB8"/>
    <w:rsid w:val="00F6524E"/>
    <w:rsid w:val="00F65321"/>
    <w:rsid w:val="00F65414"/>
    <w:rsid w:val="00F65436"/>
    <w:rsid w:val="00F654FD"/>
    <w:rsid w:val="00F6580A"/>
    <w:rsid w:val="00F658E7"/>
    <w:rsid w:val="00F65AB1"/>
    <w:rsid w:val="00F65BE6"/>
    <w:rsid w:val="00F65ED4"/>
    <w:rsid w:val="00F6639B"/>
    <w:rsid w:val="00F6645B"/>
    <w:rsid w:val="00F66922"/>
    <w:rsid w:val="00F66A6D"/>
    <w:rsid w:val="00F66C78"/>
    <w:rsid w:val="00F67354"/>
    <w:rsid w:val="00F67558"/>
    <w:rsid w:val="00F677F1"/>
    <w:rsid w:val="00F6786B"/>
    <w:rsid w:val="00F67D17"/>
    <w:rsid w:val="00F702CD"/>
    <w:rsid w:val="00F704EC"/>
    <w:rsid w:val="00F70909"/>
    <w:rsid w:val="00F70A82"/>
    <w:rsid w:val="00F70B8E"/>
    <w:rsid w:val="00F70BC1"/>
    <w:rsid w:val="00F70E67"/>
    <w:rsid w:val="00F70F71"/>
    <w:rsid w:val="00F71230"/>
    <w:rsid w:val="00F71427"/>
    <w:rsid w:val="00F715E7"/>
    <w:rsid w:val="00F7161C"/>
    <w:rsid w:val="00F7168D"/>
    <w:rsid w:val="00F71841"/>
    <w:rsid w:val="00F71A4A"/>
    <w:rsid w:val="00F71D02"/>
    <w:rsid w:val="00F71E4E"/>
    <w:rsid w:val="00F71FA6"/>
    <w:rsid w:val="00F72210"/>
    <w:rsid w:val="00F722A8"/>
    <w:rsid w:val="00F722DB"/>
    <w:rsid w:val="00F72302"/>
    <w:rsid w:val="00F723FA"/>
    <w:rsid w:val="00F7248C"/>
    <w:rsid w:val="00F72509"/>
    <w:rsid w:val="00F72589"/>
    <w:rsid w:val="00F7278B"/>
    <w:rsid w:val="00F7287F"/>
    <w:rsid w:val="00F729BF"/>
    <w:rsid w:val="00F72AC1"/>
    <w:rsid w:val="00F730C4"/>
    <w:rsid w:val="00F73994"/>
    <w:rsid w:val="00F73E4D"/>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110"/>
    <w:rsid w:val="00F7726A"/>
    <w:rsid w:val="00F77AF1"/>
    <w:rsid w:val="00F77AF4"/>
    <w:rsid w:val="00F77C8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0D8"/>
    <w:rsid w:val="00F822D0"/>
    <w:rsid w:val="00F8258D"/>
    <w:rsid w:val="00F827AB"/>
    <w:rsid w:val="00F8297C"/>
    <w:rsid w:val="00F829B3"/>
    <w:rsid w:val="00F82A03"/>
    <w:rsid w:val="00F82EE5"/>
    <w:rsid w:val="00F83689"/>
    <w:rsid w:val="00F83784"/>
    <w:rsid w:val="00F83BC2"/>
    <w:rsid w:val="00F83D12"/>
    <w:rsid w:val="00F83E3A"/>
    <w:rsid w:val="00F83E61"/>
    <w:rsid w:val="00F83FE6"/>
    <w:rsid w:val="00F84DDE"/>
    <w:rsid w:val="00F852BC"/>
    <w:rsid w:val="00F853A5"/>
    <w:rsid w:val="00F85EA6"/>
    <w:rsid w:val="00F86284"/>
    <w:rsid w:val="00F862FB"/>
    <w:rsid w:val="00F86B20"/>
    <w:rsid w:val="00F86B57"/>
    <w:rsid w:val="00F86BC5"/>
    <w:rsid w:val="00F87115"/>
    <w:rsid w:val="00F8724F"/>
    <w:rsid w:val="00F87ADF"/>
    <w:rsid w:val="00F87FF7"/>
    <w:rsid w:val="00F9004F"/>
    <w:rsid w:val="00F901B5"/>
    <w:rsid w:val="00F90DC6"/>
    <w:rsid w:val="00F91011"/>
    <w:rsid w:val="00F9112B"/>
    <w:rsid w:val="00F913D9"/>
    <w:rsid w:val="00F913E0"/>
    <w:rsid w:val="00F9146F"/>
    <w:rsid w:val="00F91833"/>
    <w:rsid w:val="00F91A9A"/>
    <w:rsid w:val="00F91AEA"/>
    <w:rsid w:val="00F92257"/>
    <w:rsid w:val="00F9228E"/>
    <w:rsid w:val="00F9249F"/>
    <w:rsid w:val="00F924B0"/>
    <w:rsid w:val="00F925E9"/>
    <w:rsid w:val="00F9290C"/>
    <w:rsid w:val="00F9299F"/>
    <w:rsid w:val="00F92AAD"/>
    <w:rsid w:val="00F92D02"/>
    <w:rsid w:val="00F92E57"/>
    <w:rsid w:val="00F930E9"/>
    <w:rsid w:val="00F9313A"/>
    <w:rsid w:val="00F933E5"/>
    <w:rsid w:val="00F9343C"/>
    <w:rsid w:val="00F934B8"/>
    <w:rsid w:val="00F9357B"/>
    <w:rsid w:val="00F93886"/>
    <w:rsid w:val="00F93F69"/>
    <w:rsid w:val="00F940FE"/>
    <w:rsid w:val="00F9427C"/>
    <w:rsid w:val="00F944DE"/>
    <w:rsid w:val="00F9454B"/>
    <w:rsid w:val="00F945FA"/>
    <w:rsid w:val="00F94728"/>
    <w:rsid w:val="00F94771"/>
    <w:rsid w:val="00F94877"/>
    <w:rsid w:val="00F948D9"/>
    <w:rsid w:val="00F949E0"/>
    <w:rsid w:val="00F94DC2"/>
    <w:rsid w:val="00F9563E"/>
    <w:rsid w:val="00F957CD"/>
    <w:rsid w:val="00F95986"/>
    <w:rsid w:val="00F95B36"/>
    <w:rsid w:val="00F95BE7"/>
    <w:rsid w:val="00F95D7B"/>
    <w:rsid w:val="00F95F15"/>
    <w:rsid w:val="00F96263"/>
    <w:rsid w:val="00F96420"/>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ACD"/>
    <w:rsid w:val="00FA0C8B"/>
    <w:rsid w:val="00FA0C97"/>
    <w:rsid w:val="00FA116C"/>
    <w:rsid w:val="00FA129A"/>
    <w:rsid w:val="00FA12AE"/>
    <w:rsid w:val="00FA144E"/>
    <w:rsid w:val="00FA15C2"/>
    <w:rsid w:val="00FA16F8"/>
    <w:rsid w:val="00FA177A"/>
    <w:rsid w:val="00FA196C"/>
    <w:rsid w:val="00FA1A48"/>
    <w:rsid w:val="00FA1D68"/>
    <w:rsid w:val="00FA1D87"/>
    <w:rsid w:val="00FA1F0F"/>
    <w:rsid w:val="00FA1F6C"/>
    <w:rsid w:val="00FA2041"/>
    <w:rsid w:val="00FA2094"/>
    <w:rsid w:val="00FA2446"/>
    <w:rsid w:val="00FA2C7F"/>
    <w:rsid w:val="00FA2E51"/>
    <w:rsid w:val="00FA3096"/>
    <w:rsid w:val="00FA3485"/>
    <w:rsid w:val="00FA3B8F"/>
    <w:rsid w:val="00FA4177"/>
    <w:rsid w:val="00FA41B9"/>
    <w:rsid w:val="00FA4629"/>
    <w:rsid w:val="00FA4674"/>
    <w:rsid w:val="00FA4744"/>
    <w:rsid w:val="00FA47C7"/>
    <w:rsid w:val="00FA4914"/>
    <w:rsid w:val="00FA49AB"/>
    <w:rsid w:val="00FA52C1"/>
    <w:rsid w:val="00FA5333"/>
    <w:rsid w:val="00FA5340"/>
    <w:rsid w:val="00FA550D"/>
    <w:rsid w:val="00FA55F7"/>
    <w:rsid w:val="00FA570B"/>
    <w:rsid w:val="00FA5A20"/>
    <w:rsid w:val="00FA5F87"/>
    <w:rsid w:val="00FA612C"/>
    <w:rsid w:val="00FA64FF"/>
    <w:rsid w:val="00FA6944"/>
    <w:rsid w:val="00FA6B19"/>
    <w:rsid w:val="00FA6CC8"/>
    <w:rsid w:val="00FA6F65"/>
    <w:rsid w:val="00FA7014"/>
    <w:rsid w:val="00FA706B"/>
    <w:rsid w:val="00FA71F7"/>
    <w:rsid w:val="00FA7886"/>
    <w:rsid w:val="00FA78D6"/>
    <w:rsid w:val="00FA7CD2"/>
    <w:rsid w:val="00FA7DD6"/>
    <w:rsid w:val="00FA7EDD"/>
    <w:rsid w:val="00FA7F36"/>
    <w:rsid w:val="00FA7F3F"/>
    <w:rsid w:val="00FB01AB"/>
    <w:rsid w:val="00FB01C8"/>
    <w:rsid w:val="00FB01EF"/>
    <w:rsid w:val="00FB022E"/>
    <w:rsid w:val="00FB0322"/>
    <w:rsid w:val="00FB0518"/>
    <w:rsid w:val="00FB05B5"/>
    <w:rsid w:val="00FB05C0"/>
    <w:rsid w:val="00FB06FC"/>
    <w:rsid w:val="00FB078F"/>
    <w:rsid w:val="00FB0804"/>
    <w:rsid w:val="00FB0A58"/>
    <w:rsid w:val="00FB0B77"/>
    <w:rsid w:val="00FB15D8"/>
    <w:rsid w:val="00FB1904"/>
    <w:rsid w:val="00FB19FA"/>
    <w:rsid w:val="00FB2469"/>
    <w:rsid w:val="00FB261C"/>
    <w:rsid w:val="00FB29D2"/>
    <w:rsid w:val="00FB2B5F"/>
    <w:rsid w:val="00FB2B76"/>
    <w:rsid w:val="00FB3345"/>
    <w:rsid w:val="00FB3414"/>
    <w:rsid w:val="00FB3418"/>
    <w:rsid w:val="00FB3689"/>
    <w:rsid w:val="00FB3F5D"/>
    <w:rsid w:val="00FB3FBB"/>
    <w:rsid w:val="00FB4087"/>
    <w:rsid w:val="00FB409C"/>
    <w:rsid w:val="00FB4150"/>
    <w:rsid w:val="00FB41BB"/>
    <w:rsid w:val="00FB431E"/>
    <w:rsid w:val="00FB4557"/>
    <w:rsid w:val="00FB473C"/>
    <w:rsid w:val="00FB4998"/>
    <w:rsid w:val="00FB4B68"/>
    <w:rsid w:val="00FB4E67"/>
    <w:rsid w:val="00FB5128"/>
    <w:rsid w:val="00FB513E"/>
    <w:rsid w:val="00FB5169"/>
    <w:rsid w:val="00FB5173"/>
    <w:rsid w:val="00FB51B2"/>
    <w:rsid w:val="00FB53C5"/>
    <w:rsid w:val="00FB5945"/>
    <w:rsid w:val="00FB5A52"/>
    <w:rsid w:val="00FB5AEE"/>
    <w:rsid w:val="00FB5C07"/>
    <w:rsid w:val="00FB5CA3"/>
    <w:rsid w:val="00FB5D2E"/>
    <w:rsid w:val="00FB5FEF"/>
    <w:rsid w:val="00FB61E6"/>
    <w:rsid w:val="00FB6201"/>
    <w:rsid w:val="00FB6382"/>
    <w:rsid w:val="00FB63C8"/>
    <w:rsid w:val="00FB6F73"/>
    <w:rsid w:val="00FB77A5"/>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463"/>
    <w:rsid w:val="00FC1643"/>
    <w:rsid w:val="00FC1DC9"/>
    <w:rsid w:val="00FC1F1E"/>
    <w:rsid w:val="00FC1F34"/>
    <w:rsid w:val="00FC219A"/>
    <w:rsid w:val="00FC225A"/>
    <w:rsid w:val="00FC2614"/>
    <w:rsid w:val="00FC2807"/>
    <w:rsid w:val="00FC2FF1"/>
    <w:rsid w:val="00FC3128"/>
    <w:rsid w:val="00FC334B"/>
    <w:rsid w:val="00FC35EF"/>
    <w:rsid w:val="00FC37A7"/>
    <w:rsid w:val="00FC39F9"/>
    <w:rsid w:val="00FC3EEE"/>
    <w:rsid w:val="00FC3FEC"/>
    <w:rsid w:val="00FC4166"/>
    <w:rsid w:val="00FC431D"/>
    <w:rsid w:val="00FC43A0"/>
    <w:rsid w:val="00FC4777"/>
    <w:rsid w:val="00FC4902"/>
    <w:rsid w:val="00FC4974"/>
    <w:rsid w:val="00FC4C6D"/>
    <w:rsid w:val="00FC5126"/>
    <w:rsid w:val="00FC520C"/>
    <w:rsid w:val="00FC58E4"/>
    <w:rsid w:val="00FC58F7"/>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D0895"/>
    <w:rsid w:val="00FD0965"/>
    <w:rsid w:val="00FD0BC3"/>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4"/>
    <w:rsid w:val="00FD2D56"/>
    <w:rsid w:val="00FD2F8E"/>
    <w:rsid w:val="00FD2FE4"/>
    <w:rsid w:val="00FD31C4"/>
    <w:rsid w:val="00FD33D5"/>
    <w:rsid w:val="00FD34CB"/>
    <w:rsid w:val="00FD3671"/>
    <w:rsid w:val="00FD373D"/>
    <w:rsid w:val="00FD3CF8"/>
    <w:rsid w:val="00FD4524"/>
    <w:rsid w:val="00FD453F"/>
    <w:rsid w:val="00FD45E9"/>
    <w:rsid w:val="00FD480F"/>
    <w:rsid w:val="00FD4921"/>
    <w:rsid w:val="00FD4A2B"/>
    <w:rsid w:val="00FD4DD8"/>
    <w:rsid w:val="00FD5164"/>
    <w:rsid w:val="00FD557F"/>
    <w:rsid w:val="00FD57FA"/>
    <w:rsid w:val="00FD58B3"/>
    <w:rsid w:val="00FD5CB6"/>
    <w:rsid w:val="00FD6006"/>
    <w:rsid w:val="00FD601F"/>
    <w:rsid w:val="00FD6209"/>
    <w:rsid w:val="00FD620A"/>
    <w:rsid w:val="00FD63E5"/>
    <w:rsid w:val="00FD647F"/>
    <w:rsid w:val="00FD65EC"/>
    <w:rsid w:val="00FD6815"/>
    <w:rsid w:val="00FD6D37"/>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53"/>
    <w:rsid w:val="00FE4497"/>
    <w:rsid w:val="00FE48C4"/>
    <w:rsid w:val="00FE4919"/>
    <w:rsid w:val="00FE551A"/>
    <w:rsid w:val="00FE57D3"/>
    <w:rsid w:val="00FE580D"/>
    <w:rsid w:val="00FE5C16"/>
    <w:rsid w:val="00FE5D82"/>
    <w:rsid w:val="00FE61BC"/>
    <w:rsid w:val="00FE66A7"/>
    <w:rsid w:val="00FE6843"/>
    <w:rsid w:val="00FE6A24"/>
    <w:rsid w:val="00FE6A9B"/>
    <w:rsid w:val="00FE6B82"/>
    <w:rsid w:val="00FE6D98"/>
    <w:rsid w:val="00FE712D"/>
    <w:rsid w:val="00FE735E"/>
    <w:rsid w:val="00FE739B"/>
    <w:rsid w:val="00FE74EA"/>
    <w:rsid w:val="00FE78F2"/>
    <w:rsid w:val="00FE7A0A"/>
    <w:rsid w:val="00FE7CA4"/>
    <w:rsid w:val="00FE7EE2"/>
    <w:rsid w:val="00FF02CA"/>
    <w:rsid w:val="00FF0549"/>
    <w:rsid w:val="00FF0550"/>
    <w:rsid w:val="00FF0653"/>
    <w:rsid w:val="00FF081F"/>
    <w:rsid w:val="00FF091F"/>
    <w:rsid w:val="00FF0AF0"/>
    <w:rsid w:val="00FF0C69"/>
    <w:rsid w:val="00FF0EBC"/>
    <w:rsid w:val="00FF173B"/>
    <w:rsid w:val="00FF1DB5"/>
    <w:rsid w:val="00FF2512"/>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D7F"/>
    <w:rsid w:val="00FF4ED2"/>
    <w:rsid w:val="00FF5209"/>
    <w:rsid w:val="00FF545A"/>
    <w:rsid w:val="00FF5535"/>
    <w:rsid w:val="00FF582F"/>
    <w:rsid w:val="00FF58C9"/>
    <w:rsid w:val="00FF5F0B"/>
    <w:rsid w:val="00FF62CC"/>
    <w:rsid w:val="00FF68DB"/>
    <w:rsid w:val="00FF696B"/>
    <w:rsid w:val="00FF6EE6"/>
    <w:rsid w:val="00FF7186"/>
    <w:rsid w:val="00FF72A2"/>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tabs>
        <w:tab w:val="left" w:pos="380"/>
        <w:tab w:val="left" w:pos="500"/>
      </w:tabs>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customStyle="1" w:styleId="UnresolvedMention4">
    <w:name w:val="Unresolved Mention4"/>
    <w:basedOn w:val="DefaultParagraphFont"/>
    <w:uiPriority w:val="99"/>
    <w:semiHidden/>
    <w:unhideWhenUsed/>
    <w:rsid w:val="00147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57939657">
      <w:bodyDiv w:val="1"/>
      <w:marLeft w:val="0"/>
      <w:marRight w:val="0"/>
      <w:marTop w:val="0"/>
      <w:marBottom w:val="0"/>
      <w:divBdr>
        <w:top w:val="none" w:sz="0" w:space="0" w:color="auto"/>
        <w:left w:val="none" w:sz="0" w:space="0" w:color="auto"/>
        <w:bottom w:val="none" w:sz="0" w:space="0" w:color="auto"/>
        <w:right w:val="none" w:sz="0" w:space="0" w:color="auto"/>
      </w:divBdr>
    </w:div>
    <w:div w:id="5592499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681930069">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787815587">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024465">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16089033">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047996957">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15777044">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00711205">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2211337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24333938">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 w:id="2140147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lindmark@slu.se" TargetMode="External"/><Relationship Id="rId13" Type="http://schemas.openxmlformats.org/officeDocument/2006/relationships/image" Target="media/image2.em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axlindmark/cod_condition"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https://www.emodnet.eu/en/bathymetry"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ices.dk/data/data-portals/Pages/DATRAS.aspx"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1DC9E9-C5CF-45F5-BD82-50CBCDDBA8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44034</Words>
  <Characters>250997</Characters>
  <Application>Microsoft Office Word</Application>
  <DocSecurity>0</DocSecurity>
  <Lines>2091</Lines>
  <Paragraphs>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e Casini</dc:creator>
  <cp:lastModifiedBy>Max Lindmark</cp:lastModifiedBy>
  <cp:revision>3</cp:revision>
  <cp:lastPrinted>2022-10-21T08:07:00Z</cp:lastPrinted>
  <dcterms:created xsi:type="dcterms:W3CDTF">2022-10-21T08:07:00Z</dcterms:created>
  <dcterms:modified xsi:type="dcterms:W3CDTF">2022-10-21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hlWHQtud"/&gt;&lt;style id="http://www.zotero.org/styles/ices-journal-of-marine-science" hasBibliography="1" bibliographyStyleHasBeenSet="1"/&gt;&lt;prefs&gt;&lt;pref name="fieldType" value="Field"/&gt;&lt;pref name="do</vt:lpwstr>
  </property>
  <property fmtid="{D5CDD505-2E9C-101B-9397-08002B2CF9AE}" pid="3" name="ZOTERO_PREF_2">
    <vt:lpwstr>ntAskDelayCitationUpdates" value="true"/&gt;&lt;/prefs&gt;&lt;/data&gt;</vt:lpwstr>
  </property>
</Properties>
</file>